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722F64" w14:textId="77777777" w:rsidR="00B0194C" w:rsidRPr="002C14ED" w:rsidRDefault="00B0194C" w:rsidP="00B0194C">
      <w:pPr>
        <w:jc w:val="center"/>
        <w:rPr>
          <w:b/>
          <w:bCs/>
          <w:color w:val="000000" w:themeColor="text1"/>
          <w:sz w:val="44"/>
          <w:szCs w:val="44"/>
        </w:rPr>
      </w:pPr>
      <w:bookmarkStart w:id="0" w:name="_Hlk135598395"/>
      <w:bookmarkStart w:id="1" w:name="_Toc49096351"/>
      <w:r>
        <w:rPr>
          <w:i/>
          <w:noProof/>
          <w:color w:val="000000"/>
          <w:sz w:val="18"/>
          <w:lang w:eastAsia="en-US"/>
        </w:rPr>
        <w:drawing>
          <wp:inline distT="0" distB="0" distL="0" distR="0" wp14:anchorId="78992737" wp14:editId="4FD46EA0">
            <wp:extent cx="5708821" cy="972064"/>
            <wp:effectExtent l="0" t="0" r="6350" b="0"/>
            <wp:docPr id="4124" name="Picture 4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own Floral Desktop Wallpaper.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10642" cy="972374"/>
                    </a:xfrm>
                    <a:prstGeom prst="rect">
                      <a:avLst/>
                    </a:prstGeom>
                  </pic:spPr>
                </pic:pic>
              </a:graphicData>
            </a:graphic>
          </wp:inline>
        </w:drawing>
      </w:r>
    </w:p>
    <w:p w14:paraId="57596043" w14:textId="77777777" w:rsidR="00B0194C" w:rsidRPr="00B0194C" w:rsidRDefault="00B0194C" w:rsidP="00B0194C">
      <w:pPr>
        <w:jc w:val="both"/>
        <w:rPr>
          <w:rFonts w:ascii="Times New Roman" w:hAnsi="Times New Roman" w:cs="Times New Roman"/>
          <w:b/>
          <w:sz w:val="32"/>
          <w:szCs w:val="48"/>
          <w:lang w:val="id-ID"/>
        </w:rPr>
      </w:pPr>
      <w:r w:rsidRPr="00B0194C">
        <w:rPr>
          <w:rFonts w:ascii="Times New Roman" w:hAnsi="Times New Roman" w:cs="Times New Roman"/>
          <w:b/>
          <w:sz w:val="32"/>
          <w:szCs w:val="48"/>
          <w:lang w:val="id-ID"/>
        </w:rPr>
        <w:t>Pengaruh Budaya Kerja Terhadap Kinerja</w:t>
      </w:r>
      <w:r w:rsidRPr="00B0194C">
        <w:rPr>
          <w:rFonts w:ascii="Times New Roman" w:hAnsi="Times New Roman" w:cs="Times New Roman"/>
          <w:b/>
          <w:sz w:val="32"/>
          <w:szCs w:val="48"/>
        </w:rPr>
        <w:t xml:space="preserve"> </w:t>
      </w:r>
      <w:r w:rsidRPr="00B0194C">
        <w:rPr>
          <w:rFonts w:ascii="Times New Roman" w:hAnsi="Times New Roman" w:cs="Times New Roman"/>
          <w:b/>
          <w:sz w:val="32"/>
          <w:szCs w:val="48"/>
          <w:lang w:val="id-ID"/>
        </w:rPr>
        <w:t xml:space="preserve">Aparatur Sipil Negara </w:t>
      </w:r>
      <w:r w:rsidRPr="00B0194C">
        <w:rPr>
          <w:rFonts w:ascii="Times New Roman" w:hAnsi="Times New Roman" w:cs="Times New Roman"/>
          <w:b/>
          <w:sz w:val="32"/>
          <w:szCs w:val="48"/>
        </w:rPr>
        <w:t>d</w:t>
      </w:r>
      <w:r w:rsidRPr="00B0194C">
        <w:rPr>
          <w:rFonts w:ascii="Times New Roman" w:hAnsi="Times New Roman" w:cs="Times New Roman"/>
          <w:b/>
          <w:sz w:val="32"/>
          <w:szCs w:val="48"/>
          <w:lang w:val="id-ID"/>
        </w:rPr>
        <w:t>i Sekretariat Daerah Kabupaten</w:t>
      </w:r>
      <w:r w:rsidRPr="00B0194C">
        <w:rPr>
          <w:rFonts w:ascii="Times New Roman" w:hAnsi="Times New Roman" w:cs="Times New Roman"/>
          <w:b/>
          <w:sz w:val="32"/>
          <w:szCs w:val="48"/>
        </w:rPr>
        <w:t xml:space="preserve"> M</w:t>
      </w:r>
      <w:r w:rsidRPr="00B0194C">
        <w:rPr>
          <w:rFonts w:ascii="Times New Roman" w:hAnsi="Times New Roman" w:cs="Times New Roman"/>
          <w:b/>
          <w:sz w:val="32"/>
          <w:szCs w:val="48"/>
          <w:lang w:val="id-ID"/>
        </w:rPr>
        <w:t>inahasa Selatan</w:t>
      </w:r>
    </w:p>
    <w:p w14:paraId="5A825401" w14:textId="77777777" w:rsidR="00B0194C" w:rsidRPr="00B0194C" w:rsidRDefault="00B0194C" w:rsidP="00B0194C">
      <w:pPr>
        <w:jc w:val="both"/>
        <w:textDirection w:val="btLr"/>
        <w:rPr>
          <w:rFonts w:ascii="Times New Roman" w:hAnsi="Times New Roman" w:cs="Times New Roman"/>
          <w:szCs w:val="18"/>
        </w:rPr>
      </w:pPr>
      <w:r w:rsidRPr="00B0194C">
        <w:rPr>
          <w:rFonts w:ascii="Times New Roman" w:hAnsi="Times New Roman" w:cs="Times New Roman"/>
          <w:i/>
          <w:color w:val="000000"/>
          <w:szCs w:val="18"/>
        </w:rPr>
        <w:t>Jurnal Administrativus Vol 2 No 2, E-ISSN 3026-3018</w:t>
      </w:r>
    </w:p>
    <w:p w14:paraId="54DD8F97" w14:textId="77777777" w:rsidR="00B0194C" w:rsidRDefault="00B0194C" w:rsidP="00B0194C">
      <w:pPr>
        <w:jc w:val="both"/>
        <w:textDirection w:val="btLr"/>
        <w:rPr>
          <w:rFonts w:ascii="Times New Roman" w:hAnsi="Times New Roman" w:cs="Times New Roman"/>
          <w:i/>
          <w:color w:val="000000"/>
          <w:szCs w:val="18"/>
        </w:rPr>
      </w:pPr>
      <w:r w:rsidRPr="00B0194C">
        <w:rPr>
          <w:rFonts w:ascii="Times New Roman" w:hAnsi="Times New Roman" w:cs="Times New Roman"/>
          <w:i/>
          <w:color w:val="000000"/>
          <w:szCs w:val="18"/>
        </w:rPr>
        <w:t xml:space="preserve">© Tahun IAN FIS UNIMA. All right </w:t>
      </w:r>
      <w:proofErr w:type="gramStart"/>
      <w:r w:rsidRPr="00B0194C">
        <w:rPr>
          <w:rFonts w:ascii="Times New Roman" w:hAnsi="Times New Roman" w:cs="Times New Roman"/>
          <w:i/>
          <w:color w:val="000000"/>
          <w:szCs w:val="18"/>
        </w:rPr>
        <w:t>reserved</w:t>
      </w:r>
      <w:r w:rsidRPr="00B0194C">
        <w:rPr>
          <w:rFonts w:ascii="Times New Roman" w:hAnsi="Times New Roman" w:cs="Times New Roman"/>
          <w:szCs w:val="18"/>
        </w:rPr>
        <w:t xml:space="preserve"> </w:t>
      </w:r>
      <w:r w:rsidRPr="00B0194C">
        <w:rPr>
          <w:rFonts w:ascii="Times New Roman" w:hAnsi="Times New Roman" w:cs="Times New Roman"/>
          <w:i/>
          <w:color w:val="000000"/>
          <w:szCs w:val="18"/>
        </w:rPr>
        <w:t xml:space="preserve"> ISSN</w:t>
      </w:r>
      <w:proofErr w:type="gramEnd"/>
    </w:p>
    <w:p w14:paraId="6A76DE41" w14:textId="603C5323" w:rsidR="0020586B" w:rsidRPr="0020586B" w:rsidRDefault="0020586B" w:rsidP="0020586B">
      <w:pPr>
        <w:rPr>
          <w:rFonts w:ascii="Times New Roman" w:hAnsi="Times New Roman" w:cs="Times New Roman"/>
          <w:b/>
          <w:sz w:val="18"/>
          <w:szCs w:val="18"/>
          <w:vertAlign w:val="superscript"/>
        </w:rPr>
      </w:pPr>
      <w:r w:rsidRPr="0020586B">
        <w:rPr>
          <w:rFonts w:ascii="Times New Roman" w:hAnsi="Times New Roman" w:cs="Times New Roman"/>
          <w:b/>
          <w:sz w:val="18"/>
          <w:szCs w:val="18"/>
          <w:lang w:val="id-ID"/>
        </w:rPr>
        <w:t>Alvi C.R Lesawengen</w:t>
      </w:r>
      <w:r w:rsidRPr="0020586B">
        <w:rPr>
          <w:rFonts w:ascii="Times New Roman" w:hAnsi="Times New Roman" w:cs="Times New Roman"/>
          <w:b/>
          <w:sz w:val="18"/>
          <w:szCs w:val="18"/>
          <w:vertAlign w:val="superscript"/>
        </w:rPr>
        <w:t>1</w:t>
      </w:r>
      <w:r w:rsidRPr="0020586B">
        <w:rPr>
          <w:rFonts w:ascii="Times New Roman" w:hAnsi="Times New Roman" w:cs="Times New Roman"/>
          <w:b/>
          <w:sz w:val="18"/>
          <w:szCs w:val="18"/>
        </w:rPr>
        <w:t>,</w:t>
      </w:r>
      <w:r w:rsidRPr="0020586B">
        <w:rPr>
          <w:rFonts w:ascii="Times New Roman" w:eastAsia="Calibri" w:hAnsi="Times New Roman" w:cs="Times New Roman"/>
          <w:b/>
          <w:sz w:val="18"/>
          <w:szCs w:val="18"/>
        </w:rPr>
        <w:t xml:space="preserve"> Fitri H. Mamonto</w:t>
      </w:r>
      <w:r w:rsidRPr="0020586B">
        <w:rPr>
          <w:rFonts w:ascii="Times New Roman" w:eastAsia="Calibri" w:hAnsi="Times New Roman" w:cs="Times New Roman"/>
          <w:b/>
          <w:sz w:val="18"/>
          <w:szCs w:val="18"/>
          <w:vertAlign w:val="superscript"/>
        </w:rPr>
        <w:t>2</w:t>
      </w:r>
      <w:r w:rsidRPr="0020586B">
        <w:rPr>
          <w:rFonts w:ascii="Times New Roman" w:eastAsia="Calibri" w:hAnsi="Times New Roman" w:cs="Times New Roman"/>
          <w:b/>
          <w:sz w:val="18"/>
          <w:szCs w:val="18"/>
        </w:rPr>
        <w:t>,</w:t>
      </w:r>
      <w:r w:rsidRPr="0020586B">
        <w:rPr>
          <w:rFonts w:ascii="Times New Roman" w:hAnsi="Times New Roman" w:cs="Times New Roman"/>
          <w:b/>
          <w:sz w:val="18"/>
          <w:szCs w:val="18"/>
        </w:rPr>
        <w:t xml:space="preserve"> Jeane Mantiri</w:t>
      </w:r>
      <w:r w:rsidRPr="0020586B">
        <w:rPr>
          <w:rFonts w:ascii="Times New Roman" w:hAnsi="Times New Roman" w:cs="Times New Roman"/>
          <w:b/>
          <w:sz w:val="18"/>
          <w:szCs w:val="18"/>
          <w:vertAlign w:val="superscript"/>
        </w:rPr>
        <w:t>3</w:t>
      </w:r>
    </w:p>
    <w:p w14:paraId="22F69D16" w14:textId="424C24C7" w:rsidR="00B0194C" w:rsidRPr="00B0194C" w:rsidRDefault="00B0194C" w:rsidP="00B0194C">
      <w:pPr>
        <w:jc w:val="both"/>
        <w:rPr>
          <w:rFonts w:ascii="Times New Roman" w:hAnsi="Times New Roman" w:cs="Times New Roman"/>
          <w:b/>
          <w:iCs/>
          <w:szCs w:val="18"/>
        </w:rPr>
      </w:pPr>
      <w:r w:rsidRPr="00B0194C">
        <w:rPr>
          <w:rFonts w:ascii="Times New Roman" w:hAnsi="Times New Roman" w:cs="Times New Roman"/>
          <w:b/>
          <w:iCs/>
          <w:szCs w:val="18"/>
          <w:vertAlign w:val="superscript"/>
        </w:rPr>
        <w:t>123</w:t>
      </w:r>
      <w:r w:rsidRPr="00B0194C">
        <w:rPr>
          <w:rFonts w:ascii="Times New Roman" w:hAnsi="Times New Roman" w:cs="Times New Roman"/>
          <w:b/>
          <w:iCs/>
          <w:szCs w:val="18"/>
        </w:rPr>
        <w:t xml:space="preserve"> Prodi Ilmu Administrasi Negara, Universitas Negeri Manado, Indonesia </w:t>
      </w:r>
    </w:p>
    <w:tbl>
      <w:tblPr>
        <w:tblW w:w="10230" w:type="dxa"/>
        <w:jc w:val="center"/>
        <w:tblBorders>
          <w:top w:val="nil"/>
          <w:left w:val="nil"/>
          <w:bottom w:val="nil"/>
          <w:right w:val="nil"/>
          <w:insideH w:val="nil"/>
          <w:insideV w:val="nil"/>
        </w:tblBorders>
        <w:tblLayout w:type="fixed"/>
        <w:tblLook w:val="0400" w:firstRow="0" w:lastRow="0" w:firstColumn="0" w:lastColumn="0" w:noHBand="0" w:noVBand="1"/>
      </w:tblPr>
      <w:tblGrid>
        <w:gridCol w:w="2475"/>
        <w:gridCol w:w="591"/>
        <w:gridCol w:w="6770"/>
        <w:gridCol w:w="394"/>
      </w:tblGrid>
      <w:tr w:rsidR="00B0194C" w14:paraId="243548F4" w14:textId="77777777" w:rsidTr="004301D8">
        <w:trPr>
          <w:gridAfter w:val="1"/>
          <w:wAfter w:w="394" w:type="dxa"/>
          <w:trHeight w:val="641"/>
          <w:jc w:val="center"/>
        </w:trPr>
        <w:tc>
          <w:tcPr>
            <w:tcW w:w="2475" w:type="dxa"/>
            <w:tcBorders>
              <w:top w:val="single" w:sz="4" w:space="0" w:color="000000"/>
              <w:bottom w:val="single" w:sz="4" w:space="0" w:color="000000"/>
            </w:tcBorders>
          </w:tcPr>
          <w:p w14:paraId="69F50F6F" w14:textId="77777777" w:rsidR="00B0194C" w:rsidRDefault="00B0194C" w:rsidP="004301D8">
            <w:pPr>
              <w:keepNext/>
              <w:pBdr>
                <w:top w:val="nil"/>
                <w:left w:val="nil"/>
                <w:bottom w:val="nil"/>
                <w:right w:val="nil"/>
                <w:between w:val="nil"/>
              </w:pBdr>
              <w:spacing w:before="220" w:after="200"/>
              <w:rPr>
                <w:rFonts w:ascii="Times" w:eastAsia="Times" w:hAnsi="Times" w:cs="Times"/>
                <w:smallCaps/>
                <w:color w:val="000000"/>
              </w:rPr>
            </w:pPr>
            <w:r>
              <w:rPr>
                <w:rFonts w:ascii="Times" w:eastAsia="Times" w:hAnsi="Times" w:cs="Times"/>
                <w:smallCaps/>
                <w:color w:val="000000"/>
              </w:rPr>
              <w:t>I N F O  A R T I K E L</w:t>
            </w:r>
          </w:p>
        </w:tc>
        <w:tc>
          <w:tcPr>
            <w:tcW w:w="591" w:type="dxa"/>
            <w:tcBorders>
              <w:top w:val="single" w:sz="4" w:space="0" w:color="000000"/>
              <w:bottom w:val="single" w:sz="4" w:space="0" w:color="000000"/>
            </w:tcBorders>
          </w:tcPr>
          <w:p w14:paraId="795E093C" w14:textId="77777777" w:rsidR="00B0194C" w:rsidRDefault="00B0194C" w:rsidP="004301D8">
            <w:pPr>
              <w:rPr>
                <w:rFonts w:ascii="Times" w:eastAsia="Times" w:hAnsi="Times" w:cs="Times"/>
              </w:rPr>
            </w:pPr>
          </w:p>
        </w:tc>
        <w:tc>
          <w:tcPr>
            <w:tcW w:w="6770" w:type="dxa"/>
            <w:tcBorders>
              <w:top w:val="single" w:sz="4" w:space="0" w:color="000000"/>
              <w:bottom w:val="single" w:sz="4" w:space="0" w:color="000000"/>
            </w:tcBorders>
          </w:tcPr>
          <w:p w14:paraId="279542ED" w14:textId="77777777" w:rsidR="00B0194C" w:rsidRDefault="00B0194C" w:rsidP="004301D8">
            <w:pPr>
              <w:keepNext/>
              <w:pBdr>
                <w:top w:val="nil"/>
                <w:left w:val="nil"/>
                <w:bottom w:val="nil"/>
                <w:right w:val="nil"/>
                <w:between w:val="nil"/>
              </w:pBdr>
              <w:spacing w:before="220" w:after="200"/>
              <w:rPr>
                <w:rFonts w:ascii="Times" w:eastAsia="Times" w:hAnsi="Times" w:cs="Times"/>
                <w:b/>
                <w:color w:val="000000"/>
              </w:rPr>
            </w:pPr>
            <w:r>
              <w:rPr>
                <w:rFonts w:ascii="Times" w:eastAsia="Times" w:hAnsi="Times" w:cs="Times"/>
                <w:smallCaps/>
                <w:color w:val="000000"/>
              </w:rPr>
              <w:t>A B S T R A C T</w:t>
            </w:r>
            <w:r>
              <w:rPr>
                <w:rFonts w:ascii="Times" w:eastAsia="Times" w:hAnsi="Times" w:cs="Times"/>
                <w:b/>
                <w:color w:val="000000"/>
              </w:rPr>
              <w:t xml:space="preserve"> </w:t>
            </w:r>
          </w:p>
        </w:tc>
      </w:tr>
      <w:tr w:rsidR="00B0194C" w:rsidRPr="003E00AB" w14:paraId="23CB5766" w14:textId="77777777" w:rsidTr="004301D8">
        <w:trPr>
          <w:gridAfter w:val="1"/>
          <w:wAfter w:w="394" w:type="dxa"/>
          <w:trHeight w:val="712"/>
          <w:jc w:val="center"/>
        </w:trPr>
        <w:tc>
          <w:tcPr>
            <w:tcW w:w="2475" w:type="dxa"/>
            <w:vMerge w:val="restart"/>
            <w:tcBorders>
              <w:top w:val="single" w:sz="4" w:space="0" w:color="000000"/>
            </w:tcBorders>
          </w:tcPr>
          <w:p w14:paraId="2B3C7DBA" w14:textId="77777777" w:rsidR="00B0194C" w:rsidRDefault="00B0194C" w:rsidP="004301D8">
            <w:pPr>
              <w:rPr>
                <w:rFonts w:ascii="Times" w:eastAsia="Times" w:hAnsi="Times" w:cs="Times"/>
                <w:b/>
                <w:i/>
              </w:rPr>
            </w:pPr>
            <w:r>
              <w:rPr>
                <w:rFonts w:ascii="Times" w:eastAsia="Times" w:hAnsi="Times" w:cs="Times"/>
                <w:b/>
                <w:i/>
              </w:rPr>
              <w:t>Key word:</w:t>
            </w:r>
          </w:p>
          <w:p w14:paraId="5D97D512" w14:textId="77777777" w:rsidR="00B0194C" w:rsidRDefault="00B0194C" w:rsidP="00B0194C">
            <w:pPr>
              <w:jc w:val="both"/>
              <w:rPr>
                <w:rFonts w:ascii="Times New Roman" w:hAnsi="Times New Roman" w:cs="Times New Roman"/>
                <w:b/>
                <w:iCs/>
                <w:sz w:val="18"/>
                <w:szCs w:val="18"/>
              </w:rPr>
            </w:pPr>
            <w:r>
              <w:rPr>
                <w:rFonts w:ascii="Times New Roman" w:hAnsi="Times New Roman" w:cs="Times New Roman"/>
                <w:b/>
                <w:iCs/>
                <w:sz w:val="18"/>
                <w:szCs w:val="18"/>
              </w:rPr>
              <w:t>Work Culture, Employee Performance</w:t>
            </w:r>
          </w:p>
          <w:p w14:paraId="195D3B06" w14:textId="77777777" w:rsidR="00405F4F" w:rsidRDefault="00405F4F" w:rsidP="004301D8">
            <w:pPr>
              <w:rPr>
                <w:rFonts w:ascii="Times" w:eastAsia="Times" w:hAnsi="Times" w:cs="Times"/>
              </w:rPr>
            </w:pPr>
          </w:p>
          <w:p w14:paraId="28AE14CC" w14:textId="77777777" w:rsidR="00405F4F" w:rsidRPr="00FD7FE2" w:rsidRDefault="00405F4F" w:rsidP="00405F4F">
            <w:pPr>
              <w:rPr>
                <w:rFonts w:ascii="Times" w:eastAsia="Times" w:hAnsi="Times" w:cs="Times"/>
              </w:rPr>
            </w:pPr>
            <w:r w:rsidRPr="00FD7FE2">
              <w:rPr>
                <w:rFonts w:ascii="Times" w:eastAsia="Times" w:hAnsi="Times" w:cs="Times"/>
              </w:rPr>
              <w:t>Accepted: 23 April 2024</w:t>
            </w:r>
          </w:p>
          <w:p w14:paraId="396091C1" w14:textId="77777777" w:rsidR="00405F4F" w:rsidRPr="00FD7FE2" w:rsidRDefault="00405F4F" w:rsidP="00405F4F">
            <w:pPr>
              <w:rPr>
                <w:rFonts w:ascii="Times" w:eastAsia="Times" w:hAnsi="Times" w:cs="Times"/>
              </w:rPr>
            </w:pPr>
            <w:r w:rsidRPr="00FD7FE2">
              <w:rPr>
                <w:rFonts w:ascii="Times" w:eastAsia="Times" w:hAnsi="Times" w:cs="Times"/>
              </w:rPr>
              <w:t>Revised : 28 April 2024</w:t>
            </w:r>
          </w:p>
          <w:p w14:paraId="53F57FF1" w14:textId="48C46311" w:rsidR="00B0194C" w:rsidRPr="009B706B" w:rsidRDefault="00405F4F" w:rsidP="00405F4F">
            <w:pPr>
              <w:rPr>
                <w:rFonts w:ascii="Times" w:eastAsia="Times" w:hAnsi="Times" w:cs="Times"/>
              </w:rPr>
            </w:pPr>
            <w:r w:rsidRPr="00FD7FE2">
              <w:rPr>
                <w:rFonts w:ascii="Times" w:eastAsia="Times" w:hAnsi="Times" w:cs="Times"/>
              </w:rPr>
              <w:t>Published: 30 April 2024</w:t>
            </w:r>
            <w:r>
              <w:rPr>
                <w:rFonts w:ascii="Times" w:eastAsia="Times" w:hAnsi="Times" w:cs="Times"/>
              </w:rPr>
              <w:t xml:space="preserve">   </w:t>
            </w:r>
            <w:r w:rsidR="00B0194C">
              <w:rPr>
                <w:rFonts w:ascii="Times" w:eastAsia="Times" w:hAnsi="Times" w:cs="Times"/>
              </w:rPr>
              <w:t xml:space="preserve"> </w:t>
            </w:r>
          </w:p>
        </w:tc>
        <w:tc>
          <w:tcPr>
            <w:tcW w:w="591" w:type="dxa"/>
            <w:tcBorders>
              <w:top w:val="single" w:sz="4" w:space="0" w:color="000000"/>
            </w:tcBorders>
          </w:tcPr>
          <w:p w14:paraId="0C3A1B38" w14:textId="77777777" w:rsidR="00B0194C" w:rsidRDefault="00B0194C" w:rsidP="004301D8">
            <w:pPr>
              <w:rPr>
                <w:rFonts w:ascii="Times" w:eastAsia="Times" w:hAnsi="Times" w:cs="Times"/>
              </w:rPr>
            </w:pPr>
          </w:p>
        </w:tc>
        <w:tc>
          <w:tcPr>
            <w:tcW w:w="6770" w:type="dxa"/>
            <w:vMerge w:val="restart"/>
            <w:tcBorders>
              <w:top w:val="single" w:sz="4" w:space="0" w:color="000000"/>
            </w:tcBorders>
          </w:tcPr>
          <w:p w14:paraId="3691A630" w14:textId="095A6404" w:rsidR="00B0194C" w:rsidRPr="00B0194C" w:rsidRDefault="00B0194C" w:rsidP="004301D8">
            <w:pPr>
              <w:jc w:val="both"/>
              <w:rPr>
                <w:rFonts w:ascii="Times New Roman" w:hAnsi="Times New Roman" w:cs="Times New Roman"/>
                <w:b/>
                <w:i/>
                <w:iCs/>
                <w:szCs w:val="18"/>
              </w:rPr>
            </w:pPr>
            <w:r w:rsidRPr="00B0194C">
              <w:rPr>
                <w:rFonts w:ascii="Times New Roman" w:hAnsi="Times New Roman" w:cs="Times New Roman"/>
                <w:b/>
                <w:i/>
                <w:iCs/>
                <w:szCs w:val="18"/>
              </w:rPr>
              <w:t xml:space="preserve">This study aims to determine the effect of work culture on the performance of state civil servants at the Regional Secretariat of South Minahasa Regency. The method used is a quantitative method. Data collection techniques used in this study </w:t>
            </w:r>
            <w:proofErr w:type="gramStart"/>
            <w:r w:rsidRPr="00B0194C">
              <w:rPr>
                <w:rFonts w:ascii="Times New Roman" w:hAnsi="Times New Roman" w:cs="Times New Roman"/>
                <w:b/>
                <w:i/>
                <w:iCs/>
                <w:szCs w:val="18"/>
              </w:rPr>
              <w:t>were</w:t>
            </w:r>
            <w:proofErr w:type="gramEnd"/>
            <w:r w:rsidRPr="00B0194C">
              <w:rPr>
                <w:rFonts w:ascii="Times New Roman" w:hAnsi="Times New Roman" w:cs="Times New Roman"/>
                <w:b/>
                <w:i/>
                <w:iCs/>
                <w:szCs w:val="18"/>
              </w:rPr>
              <w:t xml:space="preserve"> questionnaires and documentation. The </w:t>
            </w:r>
            <w:proofErr w:type="gramStart"/>
            <w:r w:rsidRPr="00B0194C">
              <w:rPr>
                <w:rFonts w:ascii="Times New Roman" w:hAnsi="Times New Roman" w:cs="Times New Roman"/>
                <w:b/>
                <w:i/>
                <w:iCs/>
                <w:szCs w:val="18"/>
              </w:rPr>
              <w:t>population in this study were</w:t>
            </w:r>
            <w:proofErr w:type="gramEnd"/>
            <w:r w:rsidRPr="00B0194C">
              <w:rPr>
                <w:rFonts w:ascii="Times New Roman" w:hAnsi="Times New Roman" w:cs="Times New Roman"/>
                <w:b/>
                <w:i/>
                <w:iCs/>
                <w:szCs w:val="18"/>
              </w:rPr>
              <w:t xml:space="preserve"> the State Civil Servants at the Regional Secretariat of South Minahasa Regency, totaling 129 people. While the sample in this study amounted to 98 people. The data analysis technique used is simple linear regression analysis. The results of this study indicate that there is a significant influence between work </w:t>
            </w:r>
            <w:proofErr w:type="gramStart"/>
            <w:r w:rsidRPr="00B0194C">
              <w:rPr>
                <w:rFonts w:ascii="Times New Roman" w:hAnsi="Times New Roman" w:cs="Times New Roman"/>
                <w:b/>
                <w:i/>
                <w:iCs/>
                <w:szCs w:val="18"/>
              </w:rPr>
              <w:t>culture</w:t>
            </w:r>
            <w:proofErr w:type="gramEnd"/>
            <w:r w:rsidRPr="00B0194C">
              <w:rPr>
                <w:rFonts w:ascii="Times New Roman" w:hAnsi="Times New Roman" w:cs="Times New Roman"/>
                <w:b/>
                <w:i/>
                <w:iCs/>
                <w:szCs w:val="18"/>
              </w:rPr>
              <w:t xml:space="preserve"> (X) on employee performance (Y). Based on the results of processing and analysis of simple correlation testing the effect of work culture (X) on employee performance (Y), it is obtained r = 0.956 with a coefficient of determination of r2 = 0.9130 or 91.30%. Furthermore, whether the coefficient can be generalized or not, it must be tested for significance by calculating tcount. From the results of this study, it was obtained that tcount = 31.74, at the 95% confidence level (α = 0.05) the value ttable = 1.98 turned out to be tcount more the value of ttable (31.74 &gt; 1.98) means that the work culture variable (X) cannot be ignored. Thus the hypothesis states that there is a significant influence of work culture (X) on employee performance (Y) at the regional secretariat of South Minahasa Regency.</w:t>
            </w:r>
          </w:p>
          <w:p w14:paraId="0CA151CA" w14:textId="77777777" w:rsidR="00B0194C" w:rsidRPr="003E00AB" w:rsidRDefault="00B0194C" w:rsidP="004301D8">
            <w:pPr>
              <w:jc w:val="both"/>
              <w:rPr>
                <w:b/>
                <w:i/>
                <w:szCs w:val="18"/>
              </w:rPr>
            </w:pPr>
          </w:p>
        </w:tc>
      </w:tr>
      <w:tr w:rsidR="00B0194C" w:rsidRPr="00DB7705" w14:paraId="799B9D16" w14:textId="77777777" w:rsidTr="004301D8">
        <w:trPr>
          <w:gridAfter w:val="1"/>
          <w:wAfter w:w="394" w:type="dxa"/>
          <w:trHeight w:val="887"/>
          <w:jc w:val="center"/>
        </w:trPr>
        <w:tc>
          <w:tcPr>
            <w:tcW w:w="2475" w:type="dxa"/>
            <w:vMerge/>
            <w:tcBorders>
              <w:top w:val="single" w:sz="4" w:space="0" w:color="000000"/>
            </w:tcBorders>
          </w:tcPr>
          <w:p w14:paraId="4AE4B38E" w14:textId="77777777" w:rsidR="00B0194C" w:rsidRDefault="00B0194C" w:rsidP="004301D8">
            <w:pPr>
              <w:pBdr>
                <w:top w:val="nil"/>
                <w:left w:val="nil"/>
                <w:bottom w:val="nil"/>
                <w:right w:val="nil"/>
                <w:between w:val="nil"/>
              </w:pBdr>
              <w:spacing w:line="276" w:lineRule="auto"/>
              <w:rPr>
                <w:rFonts w:ascii="Times" w:eastAsia="Times" w:hAnsi="Times" w:cs="Times"/>
              </w:rPr>
            </w:pPr>
          </w:p>
        </w:tc>
        <w:tc>
          <w:tcPr>
            <w:tcW w:w="591" w:type="dxa"/>
          </w:tcPr>
          <w:p w14:paraId="42C91DB6" w14:textId="77777777" w:rsidR="00B0194C" w:rsidRDefault="00B0194C" w:rsidP="004301D8">
            <w:pPr>
              <w:rPr>
                <w:rFonts w:ascii="Times" w:eastAsia="Times" w:hAnsi="Times" w:cs="Times"/>
              </w:rPr>
            </w:pPr>
          </w:p>
        </w:tc>
        <w:tc>
          <w:tcPr>
            <w:tcW w:w="6770" w:type="dxa"/>
            <w:vMerge/>
            <w:tcBorders>
              <w:top w:val="single" w:sz="4" w:space="0" w:color="000000"/>
            </w:tcBorders>
          </w:tcPr>
          <w:p w14:paraId="3885A1C4" w14:textId="77777777" w:rsidR="00B0194C" w:rsidRPr="00DB7705" w:rsidRDefault="00B0194C" w:rsidP="004301D8">
            <w:pPr>
              <w:pBdr>
                <w:top w:val="nil"/>
                <w:left w:val="nil"/>
                <w:bottom w:val="nil"/>
                <w:right w:val="nil"/>
                <w:between w:val="nil"/>
              </w:pBdr>
              <w:rPr>
                <w:rFonts w:ascii="Times" w:eastAsia="Times" w:hAnsi="Times" w:cs="Times"/>
              </w:rPr>
            </w:pPr>
          </w:p>
        </w:tc>
      </w:tr>
      <w:tr w:rsidR="00B0194C" w:rsidRPr="00DB7705" w14:paraId="2CA09EB2" w14:textId="77777777" w:rsidTr="004301D8">
        <w:trPr>
          <w:gridAfter w:val="1"/>
          <w:wAfter w:w="394" w:type="dxa"/>
          <w:trHeight w:val="689"/>
          <w:jc w:val="center"/>
        </w:trPr>
        <w:tc>
          <w:tcPr>
            <w:tcW w:w="2475" w:type="dxa"/>
            <w:vMerge/>
            <w:tcBorders>
              <w:top w:val="single" w:sz="4" w:space="0" w:color="000000"/>
            </w:tcBorders>
          </w:tcPr>
          <w:p w14:paraId="61E660BB" w14:textId="77777777" w:rsidR="00B0194C" w:rsidRDefault="00B0194C" w:rsidP="004301D8">
            <w:pPr>
              <w:pBdr>
                <w:top w:val="nil"/>
                <w:left w:val="nil"/>
                <w:bottom w:val="nil"/>
                <w:right w:val="nil"/>
                <w:between w:val="nil"/>
              </w:pBdr>
              <w:spacing w:line="276" w:lineRule="auto"/>
              <w:rPr>
                <w:rFonts w:ascii="Times" w:eastAsia="Times" w:hAnsi="Times" w:cs="Times"/>
              </w:rPr>
            </w:pPr>
          </w:p>
        </w:tc>
        <w:tc>
          <w:tcPr>
            <w:tcW w:w="591" w:type="dxa"/>
            <w:tcBorders>
              <w:bottom w:val="single" w:sz="4" w:space="0" w:color="000000"/>
            </w:tcBorders>
          </w:tcPr>
          <w:p w14:paraId="5E19DCFE" w14:textId="77777777" w:rsidR="00B0194C" w:rsidRDefault="00B0194C" w:rsidP="004301D8">
            <w:pPr>
              <w:rPr>
                <w:rFonts w:ascii="Times" w:eastAsia="Times" w:hAnsi="Times" w:cs="Times"/>
              </w:rPr>
            </w:pPr>
          </w:p>
        </w:tc>
        <w:tc>
          <w:tcPr>
            <w:tcW w:w="6770" w:type="dxa"/>
            <w:vMerge/>
            <w:tcBorders>
              <w:top w:val="single" w:sz="4" w:space="0" w:color="000000"/>
            </w:tcBorders>
          </w:tcPr>
          <w:p w14:paraId="213FEE2B" w14:textId="77777777" w:rsidR="00B0194C" w:rsidRPr="00DB7705" w:rsidRDefault="00B0194C" w:rsidP="004301D8">
            <w:pPr>
              <w:pBdr>
                <w:top w:val="nil"/>
                <w:left w:val="nil"/>
                <w:bottom w:val="nil"/>
                <w:right w:val="nil"/>
                <w:between w:val="nil"/>
              </w:pBdr>
              <w:rPr>
                <w:rFonts w:ascii="Times" w:eastAsia="Times" w:hAnsi="Times" w:cs="Times"/>
              </w:rPr>
            </w:pPr>
          </w:p>
        </w:tc>
      </w:tr>
      <w:tr w:rsidR="00B0194C" w:rsidRPr="000160E1" w14:paraId="33A25ED2" w14:textId="77777777" w:rsidTr="004301D8">
        <w:trPr>
          <w:gridAfter w:val="1"/>
          <w:wAfter w:w="394" w:type="dxa"/>
          <w:trHeight w:val="246"/>
          <w:jc w:val="center"/>
        </w:trPr>
        <w:tc>
          <w:tcPr>
            <w:tcW w:w="2475" w:type="dxa"/>
            <w:tcBorders>
              <w:top w:val="single" w:sz="4" w:space="0" w:color="000000"/>
              <w:bottom w:val="single" w:sz="4" w:space="0" w:color="000000"/>
            </w:tcBorders>
          </w:tcPr>
          <w:p w14:paraId="28F4D98C" w14:textId="77777777" w:rsidR="00B0194C" w:rsidRDefault="00B0194C" w:rsidP="004301D8">
            <w:pPr>
              <w:rPr>
                <w:rFonts w:ascii="Times" w:eastAsia="Times" w:hAnsi="Times" w:cs="Times"/>
              </w:rPr>
            </w:pPr>
          </w:p>
        </w:tc>
        <w:tc>
          <w:tcPr>
            <w:tcW w:w="591" w:type="dxa"/>
            <w:tcBorders>
              <w:top w:val="single" w:sz="4" w:space="0" w:color="000000"/>
              <w:bottom w:val="single" w:sz="4" w:space="0" w:color="000000"/>
            </w:tcBorders>
          </w:tcPr>
          <w:p w14:paraId="544AA341" w14:textId="77777777" w:rsidR="00B0194C" w:rsidRDefault="00B0194C" w:rsidP="004301D8">
            <w:pPr>
              <w:rPr>
                <w:rFonts w:ascii="Times" w:eastAsia="Times" w:hAnsi="Times" w:cs="Times"/>
              </w:rPr>
            </w:pPr>
          </w:p>
        </w:tc>
        <w:tc>
          <w:tcPr>
            <w:tcW w:w="6770" w:type="dxa"/>
            <w:tcBorders>
              <w:top w:val="single" w:sz="4" w:space="0" w:color="000000"/>
              <w:bottom w:val="single" w:sz="4" w:space="0" w:color="000000"/>
            </w:tcBorders>
          </w:tcPr>
          <w:p w14:paraId="4E65D4D2" w14:textId="77777777" w:rsidR="00B0194C" w:rsidRPr="000160E1" w:rsidRDefault="00B0194C" w:rsidP="004301D8">
            <w:pPr>
              <w:rPr>
                <w:rFonts w:ascii="Times" w:eastAsia="Times" w:hAnsi="Times" w:cs="Times"/>
                <w:smallCaps/>
              </w:rPr>
            </w:pPr>
            <w:r>
              <w:rPr>
                <w:rFonts w:ascii="Times" w:eastAsia="Times" w:hAnsi="Times" w:cs="Times"/>
                <w:smallCaps/>
              </w:rPr>
              <w:t>INTISARI</w:t>
            </w:r>
          </w:p>
        </w:tc>
      </w:tr>
      <w:tr w:rsidR="00B0194C" w:rsidRPr="003E00AB" w14:paraId="12109F91" w14:textId="77777777" w:rsidTr="004301D8">
        <w:trPr>
          <w:trHeight w:val="1585"/>
          <w:jc w:val="center"/>
        </w:trPr>
        <w:tc>
          <w:tcPr>
            <w:tcW w:w="2475" w:type="dxa"/>
            <w:tcBorders>
              <w:top w:val="single" w:sz="4" w:space="0" w:color="000000"/>
            </w:tcBorders>
          </w:tcPr>
          <w:p w14:paraId="771C72A8" w14:textId="77777777" w:rsidR="00B0194C" w:rsidRDefault="00B0194C" w:rsidP="004301D8">
            <w:pPr>
              <w:rPr>
                <w:rFonts w:ascii="Times" w:eastAsia="Times" w:hAnsi="Times" w:cs="Times"/>
                <w:b/>
              </w:rPr>
            </w:pPr>
            <w:r>
              <w:rPr>
                <w:rFonts w:ascii="Times" w:eastAsia="Times" w:hAnsi="Times" w:cs="Times"/>
                <w:b/>
              </w:rPr>
              <w:t>Kata kunci:</w:t>
            </w:r>
          </w:p>
          <w:p w14:paraId="1967851B" w14:textId="18850637" w:rsidR="00B0194C" w:rsidRPr="00DB7705" w:rsidRDefault="00B0194C" w:rsidP="004301D8">
            <w:pPr>
              <w:rPr>
                <w:rFonts w:ascii="Times" w:eastAsia="Times" w:hAnsi="Times" w:cs="Times"/>
              </w:rPr>
            </w:pPr>
            <w:r>
              <w:rPr>
                <w:rFonts w:ascii="Times" w:eastAsia="Times" w:hAnsi="Times" w:cs="Times"/>
              </w:rPr>
              <w:t>Budaya Kerja, Kinerja Aparatur</w:t>
            </w:r>
          </w:p>
          <w:p w14:paraId="336A09D7" w14:textId="77777777" w:rsidR="00B0194C" w:rsidRDefault="00B0194C" w:rsidP="004301D8">
            <w:pPr>
              <w:rPr>
                <w:rFonts w:ascii="Times" w:eastAsia="Times" w:hAnsi="Times" w:cs="Times"/>
              </w:rPr>
            </w:pPr>
          </w:p>
        </w:tc>
        <w:tc>
          <w:tcPr>
            <w:tcW w:w="591" w:type="dxa"/>
            <w:tcBorders>
              <w:top w:val="single" w:sz="4" w:space="0" w:color="000000"/>
            </w:tcBorders>
          </w:tcPr>
          <w:p w14:paraId="06085D51" w14:textId="77777777" w:rsidR="00B0194C" w:rsidRDefault="00B0194C" w:rsidP="004301D8">
            <w:pPr>
              <w:rPr>
                <w:rFonts w:ascii="Times" w:eastAsia="Times" w:hAnsi="Times" w:cs="Times"/>
              </w:rPr>
            </w:pPr>
          </w:p>
        </w:tc>
        <w:tc>
          <w:tcPr>
            <w:tcW w:w="7164" w:type="dxa"/>
            <w:gridSpan w:val="2"/>
            <w:tcBorders>
              <w:top w:val="single" w:sz="4" w:space="0" w:color="000000"/>
            </w:tcBorders>
          </w:tcPr>
          <w:p w14:paraId="7080A396" w14:textId="23A4BF67" w:rsidR="00B0194C" w:rsidRPr="00B0194C" w:rsidRDefault="00B0194C" w:rsidP="00B0194C">
            <w:pPr>
              <w:spacing w:before="100" w:beforeAutospacing="1" w:after="100" w:afterAutospacing="1"/>
              <w:jc w:val="both"/>
              <w:rPr>
                <w:rFonts w:ascii="Times New Roman" w:eastAsia="Times New Roman" w:hAnsi="Times New Roman" w:cs="Times New Roman"/>
                <w:szCs w:val="24"/>
                <w:lang w:eastAsia="en-US"/>
              </w:rPr>
            </w:pPr>
            <w:r w:rsidRPr="00B0194C">
              <w:rPr>
                <w:rFonts w:ascii="Times New Roman" w:eastAsia="Times New Roman" w:hAnsi="Times New Roman" w:cs="Times New Roman"/>
                <w:bCs/>
                <w:iCs/>
                <w:szCs w:val="24"/>
                <w:lang w:eastAsia="en-US"/>
              </w:rPr>
              <w:t>Penelitian ini bertujuan untuk mengetahui pengaruh budaya kerja terhadap kinerja aparatur sipil negara di Sekretariat Daerah Kabupaten Minahasa Selatan.</w:t>
            </w:r>
            <w:r w:rsidRPr="00B0194C">
              <w:rPr>
                <w:rFonts w:ascii="Times New Roman" w:eastAsia="Times New Roman" w:hAnsi="Times New Roman" w:cs="Times New Roman"/>
                <w:szCs w:val="24"/>
                <w:lang w:eastAsia="en-US"/>
              </w:rPr>
              <w:t xml:space="preserve"> </w:t>
            </w:r>
            <w:r w:rsidRPr="00B0194C">
              <w:rPr>
                <w:rFonts w:ascii="Times New Roman" w:eastAsia="Times New Roman" w:hAnsi="Times New Roman" w:cs="Times New Roman"/>
                <w:bCs/>
                <w:iCs/>
                <w:szCs w:val="24"/>
                <w:lang w:eastAsia="en-US"/>
              </w:rPr>
              <w:t>Metode yang digunakan adalah metode kuantitatif.</w:t>
            </w:r>
            <w:r w:rsidRPr="00B0194C">
              <w:rPr>
                <w:rFonts w:ascii="Times New Roman" w:eastAsia="Times New Roman" w:hAnsi="Times New Roman" w:cs="Times New Roman"/>
                <w:szCs w:val="24"/>
                <w:lang w:eastAsia="en-US"/>
              </w:rPr>
              <w:t xml:space="preserve"> </w:t>
            </w:r>
            <w:r w:rsidRPr="00B0194C">
              <w:rPr>
                <w:rFonts w:ascii="Times New Roman" w:eastAsia="Times New Roman" w:hAnsi="Times New Roman" w:cs="Times New Roman"/>
                <w:bCs/>
                <w:iCs/>
                <w:szCs w:val="24"/>
                <w:lang w:eastAsia="en-US"/>
              </w:rPr>
              <w:t>Teknik pengumpulan data yang digunakan dalam penelitian ini adalah kuesioner dan dokumentasi.</w:t>
            </w:r>
            <w:r w:rsidRPr="00B0194C">
              <w:rPr>
                <w:rFonts w:ascii="Times New Roman" w:eastAsia="Times New Roman" w:hAnsi="Times New Roman" w:cs="Times New Roman"/>
                <w:szCs w:val="24"/>
                <w:lang w:eastAsia="en-US"/>
              </w:rPr>
              <w:t xml:space="preserve"> </w:t>
            </w:r>
            <w:r w:rsidRPr="00B0194C">
              <w:rPr>
                <w:rFonts w:ascii="Times New Roman" w:eastAsia="Times New Roman" w:hAnsi="Times New Roman" w:cs="Times New Roman"/>
                <w:bCs/>
                <w:iCs/>
                <w:szCs w:val="24"/>
                <w:lang w:eastAsia="en-US"/>
              </w:rPr>
              <w:t>Populasi dalam penelitian ini adalah Aparatur Sipil Negara pada Sekretariat Daerah Kabupaten Minahasa Selatan yang berjumlah 129 orang.</w:t>
            </w:r>
            <w:r w:rsidRPr="00B0194C">
              <w:rPr>
                <w:rFonts w:ascii="Times New Roman" w:eastAsia="Times New Roman" w:hAnsi="Times New Roman" w:cs="Times New Roman"/>
                <w:szCs w:val="24"/>
                <w:lang w:eastAsia="en-US"/>
              </w:rPr>
              <w:t xml:space="preserve"> </w:t>
            </w:r>
            <w:r w:rsidRPr="00B0194C">
              <w:rPr>
                <w:rFonts w:ascii="Times New Roman" w:eastAsia="Times New Roman" w:hAnsi="Times New Roman" w:cs="Times New Roman"/>
                <w:bCs/>
                <w:iCs/>
                <w:szCs w:val="24"/>
                <w:lang w:eastAsia="en-US"/>
              </w:rPr>
              <w:t>Sedangkan sampel dalam penelitian ini berjumlah 98 orang.</w:t>
            </w:r>
            <w:r w:rsidRPr="00B0194C">
              <w:rPr>
                <w:rFonts w:ascii="Times New Roman" w:eastAsia="Times New Roman" w:hAnsi="Times New Roman" w:cs="Times New Roman"/>
                <w:szCs w:val="24"/>
                <w:lang w:eastAsia="en-US"/>
              </w:rPr>
              <w:t xml:space="preserve"> </w:t>
            </w:r>
            <w:r w:rsidRPr="00B0194C">
              <w:rPr>
                <w:rFonts w:ascii="Times New Roman" w:eastAsia="Times New Roman" w:hAnsi="Times New Roman" w:cs="Times New Roman"/>
                <w:bCs/>
                <w:iCs/>
                <w:szCs w:val="24"/>
                <w:lang w:eastAsia="en-US"/>
              </w:rPr>
              <w:t>Teknik analisis data yang digunakan adalah analisis regresi linier sederhana.</w:t>
            </w:r>
            <w:r w:rsidRPr="00B0194C">
              <w:rPr>
                <w:rFonts w:ascii="Times New Roman" w:eastAsia="Times New Roman" w:hAnsi="Times New Roman" w:cs="Times New Roman"/>
                <w:szCs w:val="24"/>
                <w:lang w:eastAsia="en-US"/>
              </w:rPr>
              <w:t xml:space="preserve"> </w:t>
            </w:r>
            <w:r w:rsidRPr="00B0194C">
              <w:rPr>
                <w:rFonts w:ascii="Times New Roman" w:eastAsia="Times New Roman" w:hAnsi="Times New Roman" w:cs="Times New Roman"/>
                <w:bCs/>
                <w:iCs/>
                <w:szCs w:val="24"/>
                <w:lang w:eastAsia="en-US"/>
              </w:rPr>
              <w:t>Hasil penelitian ini menunjukkan bahwa terdapat pengaruh yang signifikan antara budaya kerja (X) terhadap kinerja pegawai (Y).</w:t>
            </w:r>
            <w:r w:rsidRPr="00B0194C">
              <w:rPr>
                <w:rFonts w:ascii="Times New Roman" w:eastAsia="Times New Roman" w:hAnsi="Times New Roman" w:cs="Times New Roman"/>
                <w:szCs w:val="24"/>
                <w:lang w:eastAsia="en-US"/>
              </w:rPr>
              <w:t xml:space="preserve"> </w:t>
            </w:r>
            <w:r w:rsidRPr="00B0194C">
              <w:rPr>
                <w:rFonts w:ascii="Times New Roman" w:eastAsia="Times New Roman" w:hAnsi="Times New Roman" w:cs="Times New Roman"/>
                <w:bCs/>
                <w:iCs/>
                <w:szCs w:val="24"/>
                <w:lang w:eastAsia="en-US"/>
              </w:rPr>
              <w:t>Berdasarkan hasil pengolahan dan analisis pengujian korelasi sederhana pengaruh budaya kerja (X) terhadap kinerja karyawan (Y) diperoleh r = 0,956 dengan koefisien determinasi r2 = 0</w:t>
            </w:r>
            <w:proofErr w:type="gramStart"/>
            <w:r w:rsidRPr="00B0194C">
              <w:rPr>
                <w:rFonts w:ascii="Times New Roman" w:eastAsia="Times New Roman" w:hAnsi="Times New Roman" w:cs="Times New Roman"/>
                <w:bCs/>
                <w:iCs/>
                <w:szCs w:val="24"/>
                <w:lang w:eastAsia="en-US"/>
              </w:rPr>
              <w:t>,9130</w:t>
            </w:r>
            <w:proofErr w:type="gramEnd"/>
            <w:r w:rsidRPr="00B0194C">
              <w:rPr>
                <w:rFonts w:ascii="Times New Roman" w:eastAsia="Times New Roman" w:hAnsi="Times New Roman" w:cs="Times New Roman"/>
                <w:bCs/>
                <w:iCs/>
                <w:szCs w:val="24"/>
                <w:lang w:eastAsia="en-US"/>
              </w:rPr>
              <w:t xml:space="preserve"> atau 91,30%.</w:t>
            </w:r>
            <w:r w:rsidRPr="00B0194C">
              <w:rPr>
                <w:rFonts w:ascii="Times New Roman" w:eastAsia="Times New Roman" w:hAnsi="Times New Roman" w:cs="Times New Roman"/>
                <w:szCs w:val="24"/>
                <w:lang w:eastAsia="en-US"/>
              </w:rPr>
              <w:t xml:space="preserve"> </w:t>
            </w:r>
            <w:r w:rsidRPr="00B0194C">
              <w:rPr>
                <w:rFonts w:ascii="Times New Roman" w:eastAsia="Times New Roman" w:hAnsi="Times New Roman" w:cs="Times New Roman"/>
                <w:bCs/>
                <w:iCs/>
                <w:szCs w:val="24"/>
                <w:lang w:eastAsia="en-US"/>
              </w:rPr>
              <w:t>Selanjutnya apakah koefisien tersebut dapat digeneralisasikan atau tidak, maka harus dilakukan uji signifikansi dengan menghitung thitung.</w:t>
            </w:r>
            <w:r w:rsidRPr="00B0194C">
              <w:rPr>
                <w:rFonts w:ascii="Times New Roman" w:eastAsia="Times New Roman" w:hAnsi="Times New Roman" w:cs="Times New Roman"/>
                <w:szCs w:val="24"/>
                <w:lang w:eastAsia="en-US"/>
              </w:rPr>
              <w:t xml:space="preserve"> </w:t>
            </w:r>
            <w:r w:rsidRPr="00B0194C">
              <w:rPr>
                <w:rFonts w:ascii="Times New Roman" w:eastAsia="Times New Roman" w:hAnsi="Times New Roman" w:cs="Times New Roman"/>
                <w:bCs/>
                <w:iCs/>
                <w:szCs w:val="24"/>
                <w:lang w:eastAsia="en-US"/>
              </w:rPr>
              <w:t>Dari hasil penelitian ini diperoleh thitung = 31</w:t>
            </w:r>
            <w:proofErr w:type="gramStart"/>
            <w:r w:rsidRPr="00B0194C">
              <w:rPr>
                <w:rFonts w:ascii="Times New Roman" w:eastAsia="Times New Roman" w:hAnsi="Times New Roman" w:cs="Times New Roman"/>
                <w:bCs/>
                <w:iCs/>
                <w:szCs w:val="24"/>
                <w:lang w:eastAsia="en-US"/>
              </w:rPr>
              <w:t>,74</w:t>
            </w:r>
            <w:proofErr w:type="gramEnd"/>
            <w:r w:rsidRPr="00B0194C">
              <w:rPr>
                <w:rFonts w:ascii="Times New Roman" w:eastAsia="Times New Roman" w:hAnsi="Times New Roman" w:cs="Times New Roman"/>
                <w:bCs/>
                <w:iCs/>
                <w:szCs w:val="24"/>
                <w:lang w:eastAsia="en-US"/>
              </w:rPr>
              <w:t>, pada tingkat kepercayaan 95% (α = 0,05) nilai ttabel = 1,98 ternyata thitung lebih besar dari nilai ttabel (31,74 &gt; 1,98) artinya variabel budaya kerja (X) tidak dapat diabaikan.</w:t>
            </w:r>
            <w:r w:rsidRPr="00B0194C">
              <w:rPr>
                <w:rFonts w:ascii="Times New Roman" w:eastAsia="Times New Roman" w:hAnsi="Times New Roman" w:cs="Times New Roman"/>
                <w:szCs w:val="24"/>
                <w:lang w:eastAsia="en-US"/>
              </w:rPr>
              <w:t xml:space="preserve"> </w:t>
            </w:r>
            <w:r w:rsidRPr="00B0194C">
              <w:rPr>
                <w:rFonts w:ascii="Times New Roman" w:eastAsia="Times New Roman" w:hAnsi="Times New Roman" w:cs="Times New Roman"/>
                <w:bCs/>
                <w:iCs/>
                <w:szCs w:val="24"/>
                <w:lang w:eastAsia="en-US"/>
              </w:rPr>
              <w:t>Dengan demikian hipotesis yang menyatakan bahwa terdapat pengaruh yang signifikan budaya kerja (X) terhadap kinerja pegawai (Y) pada sekretariat daerah Kabupaten Minahasa Selatan.</w:t>
            </w:r>
          </w:p>
        </w:tc>
      </w:tr>
      <w:bookmarkEnd w:id="0"/>
    </w:tbl>
    <w:p w14:paraId="22C62AB6" w14:textId="77777777" w:rsidR="00B0194C" w:rsidRPr="00680E4B" w:rsidRDefault="00B0194C" w:rsidP="00B0194C">
      <w:pPr>
        <w:rPr>
          <w:rFonts w:eastAsia="Calibri"/>
          <w:i/>
          <w:color w:val="000000" w:themeColor="text1"/>
          <w:sz w:val="16"/>
          <w:szCs w:val="16"/>
        </w:rPr>
        <w:sectPr w:rsidR="00B0194C" w:rsidRPr="00680E4B" w:rsidSect="00B0194C">
          <w:footerReference w:type="even" r:id="rId11"/>
          <w:footerReference w:type="default" r:id="rId12"/>
          <w:type w:val="continuous"/>
          <w:pgSz w:w="11907" w:h="16840" w:code="9"/>
          <w:pgMar w:top="2268" w:right="1418" w:bottom="1531" w:left="1418" w:header="709" w:footer="709" w:gutter="0"/>
          <w:pgNumType w:start="1"/>
          <w:cols w:space="708"/>
          <w:docGrid w:linePitch="360"/>
        </w:sectPr>
      </w:pPr>
    </w:p>
    <w:p w14:paraId="592C5CE6" w14:textId="77777777" w:rsidR="00B0194C" w:rsidRPr="00680E4B" w:rsidRDefault="00B0194C" w:rsidP="00B0194C">
      <w:pPr>
        <w:jc w:val="both"/>
        <w:rPr>
          <w:b/>
          <w:i/>
          <w:color w:val="000000" w:themeColor="text1"/>
          <w:sz w:val="18"/>
          <w:szCs w:val="18"/>
        </w:rPr>
        <w:sectPr w:rsidR="00B0194C" w:rsidRPr="00680E4B" w:rsidSect="0094584E">
          <w:type w:val="continuous"/>
          <w:pgSz w:w="11907" w:h="16840" w:code="9"/>
          <w:pgMar w:top="2268" w:right="1418" w:bottom="1531" w:left="1418" w:header="709" w:footer="709" w:gutter="0"/>
          <w:pgNumType w:start="1"/>
          <w:cols w:space="708"/>
          <w:docGrid w:linePitch="360"/>
        </w:sectPr>
      </w:pPr>
    </w:p>
    <w:bookmarkEnd w:id="1"/>
    <w:p w14:paraId="78B5574B" w14:textId="77777777" w:rsidR="00F278AE" w:rsidRPr="00B0194C" w:rsidRDefault="00F278AE">
      <w:pPr>
        <w:rPr>
          <w:rFonts w:ascii="Times New Roman" w:hAnsi="Times New Roman" w:cs="Times New Roman"/>
          <w:b/>
          <w:i/>
          <w:sz w:val="48"/>
          <w:szCs w:val="48"/>
        </w:rPr>
        <w:sectPr w:rsidR="00F278AE" w:rsidRPr="00B0194C">
          <w:footerReference w:type="default" r:id="rId13"/>
          <w:type w:val="continuous"/>
          <w:pgSz w:w="11907" w:h="16839"/>
          <w:pgMar w:top="1440" w:right="1440" w:bottom="1440" w:left="1440" w:header="708" w:footer="708" w:gutter="0"/>
          <w:cols w:space="708"/>
          <w:docGrid w:linePitch="360"/>
        </w:sectPr>
      </w:pPr>
    </w:p>
    <w:p w14:paraId="41F6C192" w14:textId="77777777" w:rsidR="00F278AE" w:rsidRDefault="00F278AE">
      <w:pPr>
        <w:jc w:val="both"/>
        <w:rPr>
          <w:rFonts w:ascii="Times New Roman" w:hAnsi="Times New Roman" w:cs="Times New Roman"/>
          <w:b/>
          <w:sz w:val="18"/>
          <w:szCs w:val="18"/>
        </w:rPr>
        <w:sectPr w:rsidR="00F278AE">
          <w:type w:val="continuous"/>
          <w:pgSz w:w="11907" w:h="16839"/>
          <w:pgMar w:top="1440" w:right="1440" w:bottom="1440" w:left="1440" w:header="708" w:footer="708" w:gutter="0"/>
          <w:cols w:num="3" w:space="567"/>
          <w:docGrid w:linePitch="360"/>
        </w:sectPr>
      </w:pPr>
    </w:p>
    <w:p w14:paraId="261D604D" w14:textId="77777777" w:rsidR="00F278AE" w:rsidRDefault="00F278AE">
      <w:pPr>
        <w:jc w:val="both"/>
        <w:rPr>
          <w:rFonts w:ascii="Times New Roman" w:hAnsi="Times New Roman" w:cs="Times New Roman"/>
          <w:b/>
        </w:rPr>
      </w:pPr>
    </w:p>
    <w:p w14:paraId="500442B0" w14:textId="77777777" w:rsidR="00F278AE" w:rsidRDefault="00D15DA7" w:rsidP="00B0194C">
      <w:pPr>
        <w:pStyle w:val="Caption"/>
        <w:numPr>
          <w:ilvl w:val="0"/>
          <w:numId w:val="1"/>
        </w:numPr>
        <w:ind w:left="0" w:hanging="207"/>
        <w:jc w:val="both"/>
        <w:rPr>
          <w:rFonts w:ascii="Times New Roman" w:hAnsi="Times New Roman" w:cs="Times New Roman"/>
          <w:color w:val="auto"/>
          <w:sz w:val="20"/>
          <w:szCs w:val="20"/>
        </w:rPr>
      </w:pPr>
      <w:r>
        <w:rPr>
          <w:rFonts w:ascii="Times New Roman" w:hAnsi="Times New Roman" w:cs="Times New Roman"/>
          <w:color w:val="auto"/>
          <w:sz w:val="20"/>
          <w:szCs w:val="20"/>
        </w:rPr>
        <w:t>PENDAHULUAN</w:t>
      </w:r>
    </w:p>
    <w:p w14:paraId="4E7F362C" w14:textId="77777777" w:rsidR="00F278AE" w:rsidRDefault="00D15DA7">
      <w:pPr>
        <w:pStyle w:val="Heading2"/>
        <w:numPr>
          <w:ilvl w:val="0"/>
          <w:numId w:val="2"/>
        </w:numPr>
        <w:ind w:left="0" w:hanging="207"/>
        <w:rPr>
          <w:rFonts w:ascii="Times New Roman" w:hAnsi="Times New Roman" w:cs="Times New Roman"/>
          <w:b/>
          <w:i/>
          <w:color w:val="auto"/>
          <w:sz w:val="20"/>
        </w:rPr>
      </w:pPr>
      <w:bookmarkStart w:id="2" w:name="_Toc130130813"/>
      <w:r>
        <w:rPr>
          <w:rFonts w:ascii="Times New Roman" w:hAnsi="Times New Roman" w:cs="Times New Roman"/>
          <w:b/>
          <w:i/>
          <w:color w:val="auto"/>
          <w:sz w:val="20"/>
        </w:rPr>
        <w:t>Latar Belakang</w:t>
      </w:r>
      <w:bookmarkEnd w:id="2"/>
    </w:p>
    <w:p w14:paraId="0A132B44" w14:textId="47D4554A" w:rsidR="000962B8" w:rsidRDefault="00D15DA7">
      <w:pPr>
        <w:ind w:firstLine="284"/>
        <w:jc w:val="both"/>
        <w:rPr>
          <w:rFonts w:ascii="Times New Roman" w:hAnsi="Times New Roman" w:cs="Times New Roman"/>
          <w:szCs w:val="24"/>
        </w:rPr>
      </w:pPr>
      <w:bookmarkStart w:id="3" w:name="_Toc130130834"/>
      <w:r>
        <w:rPr>
          <w:rFonts w:ascii="Times New Roman" w:hAnsi="Times New Roman" w:cs="Times New Roman"/>
          <w:szCs w:val="24"/>
        </w:rPr>
        <w:t>Dalam suatu organisasi atau perusahaan peranan manajemen sumber daya manusia sangatlah penting.Hal ini dikarenakan keberhasilan mencapai tujuan dalam organisasi sangat tergantung pada factor manusia yang terlibat di dalamnya.</w:t>
      </w:r>
      <w:r>
        <w:rPr>
          <w:rFonts w:ascii="Times New Roman" w:hAnsi="Times New Roman" w:cs="Times New Roman"/>
          <w:szCs w:val="24"/>
        </w:rPr>
        <w:fldChar w:fldCharType="begin" w:fldLock="1"/>
      </w:r>
      <w:r w:rsidR="000962B8">
        <w:rPr>
          <w:rFonts w:ascii="Times New Roman" w:hAnsi="Times New Roman" w:cs="Times New Roman"/>
          <w:szCs w:val="24"/>
        </w:rPr>
        <w:instrText>ADDIN CSL_CITATION {"citationItems":[{"id":"ITEM-1","itemData":{"author":[{"dropping-particle":"","family":"Wenas","given":"Rachelia","non-dropping-particle":"","parse-names":false,"suffix":""},{"dropping-particle":"","family":"Langkai","given":"Jeane E","non-dropping-particle":"","parse-names":false,"suffix":""},{"dropping-particle":"","family":"Dilapanga","given":"Abdul R","non-dropping-particle":"","parse-names":false,"suffix":""}],"container-title":"Jurnal Administro (Jurnal Kajian Kebijakan dan Ilmu Administrasi Negara","id":"ITEM-1","issue":"1","issued":{"date-parts":[["2022"]]},"page":"19-28","title":"Pengaruh Pengawasan Terhadap Disiplin Kerja Pegawai Pada Badan Perencanaan Penelitian Dan Pengembangan Daerah Kota Tomohon","type":"article-journal","volume":"4"},"uris":["http://www.mendeley.com/documents/?uuid=1908ff37-9d20-44c3-956f-d6e1082dd715"]}],"mendeley":{"formattedCitation":"[1]","plainTextFormattedCitation":"[1]","previouslyFormattedCitation":"[1]"},"properties":{"noteIndex":0},"schema":"https://github.com/citation-style-language/schema/raw/master/csl-citation.json"}</w:instrText>
      </w:r>
      <w:r>
        <w:rPr>
          <w:rFonts w:ascii="Times New Roman" w:hAnsi="Times New Roman" w:cs="Times New Roman"/>
          <w:szCs w:val="24"/>
        </w:rPr>
        <w:fldChar w:fldCharType="separate"/>
      </w:r>
      <w:r>
        <w:rPr>
          <w:rFonts w:ascii="Times New Roman" w:hAnsi="Times New Roman" w:cs="Times New Roman"/>
          <w:noProof/>
          <w:szCs w:val="24"/>
        </w:rPr>
        <w:t>[1]</w:t>
      </w:r>
      <w:r>
        <w:rPr>
          <w:rFonts w:ascii="Times New Roman" w:hAnsi="Times New Roman" w:cs="Times New Roman"/>
          <w:szCs w:val="24"/>
        </w:rPr>
        <w:fldChar w:fldCharType="end"/>
      </w:r>
      <w:r>
        <w:rPr>
          <w:rFonts w:ascii="Times New Roman" w:hAnsi="Times New Roman" w:cs="Times New Roman"/>
          <w:szCs w:val="24"/>
        </w:rPr>
        <w:t xml:space="preserve"> Manajemen sumber daya manusia merupakan proses mendayagunakan manusia sebagai tenaga kerja secara manusiawi, agar potensi fisik dan psikis yang dimilikinya berfungsi maksimal bagi pencapaian tujuan organisasi. </w:t>
      </w:r>
      <w:r>
        <w:rPr>
          <w:rFonts w:ascii="Times New Roman" w:hAnsi="Times New Roman" w:cs="Times New Roman"/>
          <w:szCs w:val="24"/>
        </w:rPr>
        <w:fldChar w:fldCharType="begin" w:fldLock="1"/>
      </w:r>
      <w:r w:rsidR="000962B8">
        <w:rPr>
          <w:rFonts w:ascii="Times New Roman" w:hAnsi="Times New Roman" w:cs="Times New Roman"/>
          <w:szCs w:val="24"/>
        </w:rPr>
        <w:instrText>ADDIN CSL_CITATION {"citationItems":[{"id":"ITEM-1","itemData":{"abstract":"Kehidupan masyarakat dapat dikatakan sebagai sistem sosial oleh karena didalam masyarakat terdapat unsur-unsur sistem sosial. Secara garis besar, unsur-unsur sistem sosial dalam masyarakat adalah orang-orang yang saling tergantung antara satu sama lainya dalam suatu keseluruhan. Dalam ketergantungan itu sekumpulan manusia yang terintegrasi yang bersifat lebih kekal dan stabil. Selama masing-masing individu dalam kelompok masyarakat itu masih saling tergantung dan masih memiliki kesamaan dan keseimbangan perilaku, maka selama itu pula unsur-unsur sistem sosial menjalankan fungsinya. Sedangkan secara khusus dan rinci unsur sistem sosial dalam masyarakat adalah status, peranan dan perbedaan sosial dari individu-individu yang saling berhubungan dalam suatu struktur sosial. 12 Seorang filosof barat untuk pertama kalinya menelaah masyarakat secara sistematis adalah Plato 13 , seorang filosof Romawi. Ia menyatakan bahwasanya masyarakat sebenarnya merupakan refleksi dari manusia 12 Abdulsyani, Sosiologi-Sistematika, Teori Dan Terapan, (Jakarta: Bumi Aksara, 2012), Hal 129-130 13 Filosof Yunani kuno Plato. Plato menulis tak kurang dari tiga puluh enam buku, minat utamanya adalah mengabdi kepada kepentingan masyarakatlah yang bisa diterima ke dalam (kelas guardian).","author":[{"dropping-particle":"","family":"P","given":"Ningsih","non-dropping-particle":"","parse-names":false,"suffix":""}],"container-title":"Kajian Teori manajemen sdm","id":"ITEM-1","issue":"1","issued":{"date-parts":[["2014"]]},"page":"9-34","title":"Manajemen Sumber Daya Manusia","type":"article-journal"},"uris":["http://www.mendeley.com/documents/?uuid=dc403dac-385c-40d2-b8b5-6f4c14efa983"]}],"mendeley":{"formattedCitation":"[2]","plainTextFormattedCitation":"[2]","previouslyFormattedCitation":"[2]"},"properties":{"noteIndex":0},"schema":"https://github.com/citation-style-language/schema/raw/master/csl-citation.json"}</w:instrText>
      </w:r>
      <w:r>
        <w:rPr>
          <w:rFonts w:ascii="Times New Roman" w:hAnsi="Times New Roman" w:cs="Times New Roman"/>
          <w:szCs w:val="24"/>
        </w:rPr>
        <w:fldChar w:fldCharType="separate"/>
      </w:r>
      <w:r>
        <w:rPr>
          <w:rFonts w:ascii="Times New Roman" w:hAnsi="Times New Roman" w:cs="Times New Roman"/>
          <w:noProof/>
          <w:szCs w:val="24"/>
        </w:rPr>
        <w:t>[2]</w:t>
      </w:r>
      <w:r>
        <w:rPr>
          <w:rFonts w:ascii="Times New Roman" w:hAnsi="Times New Roman" w:cs="Times New Roman"/>
          <w:szCs w:val="24"/>
        </w:rPr>
        <w:fldChar w:fldCharType="end"/>
      </w:r>
      <w:r>
        <w:rPr>
          <w:rFonts w:ascii="Times New Roman" w:hAnsi="Times New Roman" w:cs="Times New Roman"/>
          <w:szCs w:val="24"/>
        </w:rPr>
        <w:t xml:space="preserve"> </w:t>
      </w:r>
    </w:p>
    <w:p w14:paraId="7FEB0C24" w14:textId="77777777" w:rsidR="000962B8" w:rsidRDefault="000962B8">
      <w:pPr>
        <w:ind w:firstLine="284"/>
        <w:jc w:val="both"/>
        <w:rPr>
          <w:rFonts w:ascii="Times New Roman" w:hAnsi="Times New Roman" w:cs="Times New Roman"/>
          <w:szCs w:val="24"/>
        </w:rPr>
      </w:pPr>
    </w:p>
    <w:p w14:paraId="195D3FC3" w14:textId="766AC065" w:rsidR="000962B8" w:rsidRDefault="000962B8">
      <w:pPr>
        <w:ind w:firstLine="284"/>
        <w:jc w:val="both"/>
        <w:rPr>
          <w:rFonts w:ascii="Times New Roman" w:hAnsi="Times New Roman" w:cs="Times New Roman"/>
          <w:szCs w:val="24"/>
        </w:rPr>
      </w:pPr>
      <w:r w:rsidRPr="000962B8">
        <w:rPr>
          <w:rFonts w:ascii="Times New Roman" w:hAnsi="Times New Roman" w:cs="Times New Roman"/>
          <w:szCs w:val="24"/>
        </w:rPr>
        <w:t>Persoalan kinerja pegawai akan dapat dijalankan apabila terdapat variabel selain variabel yang telah dikemukakan diatas terpenuhi, yaitu budaya organisasi. Organisasi selalu memperhatikan tempat dimana para pegawai menjalaskan tugasnya misalnya teman kerja, pimpinan, kondisi kerja dan hal-hal lain dapat berpengaruh pada kualitas seseorang dalam melaksanakan tugasnya. budaya oraganisasi penting, karena merupakan kebiasaan yang terdapat dalam struktur organisasi yang mewakili aturan-aturan prilaku bisa dijalankan oleh anggota organisasi</w:t>
      </w:r>
      <w:r>
        <w:rPr>
          <w:rFonts w:ascii="Times New Roman" w:hAnsi="Times New Roman" w:cs="Times New Roman"/>
          <w:szCs w:val="24"/>
        </w:rPr>
        <w:t xml:space="preserve">. </w:t>
      </w:r>
      <w:r>
        <w:rPr>
          <w:rFonts w:ascii="Times New Roman" w:hAnsi="Times New Roman" w:cs="Times New Roman"/>
          <w:szCs w:val="24"/>
        </w:rPr>
        <w:fldChar w:fldCharType="begin" w:fldLock="1"/>
      </w:r>
      <w:r w:rsidR="000E7912">
        <w:rPr>
          <w:rFonts w:ascii="Times New Roman" w:hAnsi="Times New Roman" w:cs="Times New Roman"/>
          <w:szCs w:val="24"/>
        </w:rPr>
        <w:instrText>ADDIN CSL_CITATION {"citationItems":[{"id":"ITEM-1","itemData":{"ISBN":"9783540773405","ISSN":"1098-6596","PMID":"25246403","abstract":"applicability for this approach.","author":[{"dropping-particle":"","family":"Akbar","given":"Muhammad","non-dropping-particle":"","parse-names":false,"suffix":""},{"dropping-particle":"","family":"Malik","given":"Ihyani","non-dropping-particle":"","parse-names":false,"suffix":""},{"dropping-particle":"","family":"Mustari","given":"Nuryanti","non-dropping-particle":"","parse-names":false,"suffix":""}],"container-title":"Society","id":"ITEM-1","issue":"3","issued":{"date-parts":[["2021"]]},"page":"952-965","title":"Pengaruh Budaya Organisasi Terhadap Kinerja Aparatur Sipil Negara Di Sekretariat DPRD Kabupaten Mamuju Provinsi Sulawesi Barat","type":"article-journal","volume":"2"},"uris":["http://www.mendeley.com/documents/?uuid=16e7f37a-8b27-4245-838c-e8382bec8f6f"]}],"mendeley":{"formattedCitation":"[3]","plainTextFormattedCitation":"[3]","previouslyFormattedCitation":"[3]"},"properties":{"noteIndex":0},"schema":"https://github.com/citation-style-language/schema/raw/master/csl-citation.json"}</w:instrText>
      </w:r>
      <w:r>
        <w:rPr>
          <w:rFonts w:ascii="Times New Roman" w:hAnsi="Times New Roman" w:cs="Times New Roman"/>
          <w:szCs w:val="24"/>
        </w:rPr>
        <w:fldChar w:fldCharType="separate"/>
      </w:r>
      <w:r w:rsidRPr="000962B8">
        <w:rPr>
          <w:rFonts w:ascii="Times New Roman" w:hAnsi="Times New Roman" w:cs="Times New Roman"/>
          <w:noProof/>
          <w:szCs w:val="24"/>
        </w:rPr>
        <w:t>[3]</w:t>
      </w:r>
      <w:r>
        <w:rPr>
          <w:rFonts w:ascii="Times New Roman" w:hAnsi="Times New Roman" w:cs="Times New Roman"/>
          <w:szCs w:val="24"/>
        </w:rPr>
        <w:fldChar w:fldCharType="end"/>
      </w:r>
    </w:p>
    <w:p w14:paraId="793154A6" w14:textId="77777777" w:rsidR="008407A8" w:rsidRDefault="000E7912" w:rsidP="008407A8">
      <w:pPr>
        <w:ind w:firstLine="284"/>
        <w:jc w:val="both"/>
        <w:rPr>
          <w:rFonts w:ascii="Times New Roman" w:eastAsia="Times New Roman" w:hAnsi="Times New Roman" w:cs="Times New Roman"/>
          <w:szCs w:val="24"/>
        </w:rPr>
      </w:pPr>
      <w:r w:rsidRPr="000E7912">
        <w:rPr>
          <w:rFonts w:ascii="Times New Roman" w:eastAsia="Times New Roman" w:hAnsi="Times New Roman" w:cs="Times New Roman"/>
          <w:szCs w:val="24"/>
        </w:rPr>
        <w:t>Kinerja  dalam  organisasi  merupakan  jawaban  dari  berhasil  atau  tidaknya tujuan  organisasi  yang  telah  ditetapkan.</w:t>
      </w:r>
      <w:r>
        <w:rPr>
          <w:rFonts w:ascii="Times New Roman" w:eastAsia="Times New Roman" w:hAnsi="Times New Roman" w:cs="Times New Roman"/>
          <w:szCs w:val="24"/>
        </w:rPr>
        <w:fldChar w:fldCharType="begin" w:fldLock="1"/>
      </w:r>
      <w:r>
        <w:rPr>
          <w:rFonts w:ascii="Times New Roman" w:eastAsia="Times New Roman" w:hAnsi="Times New Roman" w:cs="Times New Roman"/>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atriandi","given":"Nuswantoro","non-dropping-particle":"","parse-names":false,"suffix":""},{"dropping-particle":"","family":"Tirmiara","given":"Harun","non-dropping-particle":"","parse-names":false,"suffix":""}],"container-title":"Biram Samtani Sains","id":"ITEM-1","issue":"1","issued":{"date-parts":[["2023"]]},"page":"71-89","title":"Pengaruh Kompetensi Kepemimpinan, Budaya Organisasi Terhadap Kinerja Aparatur Sipil Negara Pada Dinas Kesehatan Kabupaten Aceh Tengah","type":"article-journal","volume":"7"},"uris":["http://www.mendeley.com/documents/?uuid=370bff61-5094-4efd-8eb8-457630b36cb8"]}],"mendeley":{"formattedCitation":"[4]","plainTextFormattedCitation":"[4]","previouslyFormattedCitation":"[4]"},"properties":{"noteIndex":0},"schema":"https://github.com/citation-style-language/schema/raw/master/csl-citation.json"}</w:instrText>
      </w:r>
      <w:r>
        <w:rPr>
          <w:rFonts w:ascii="Times New Roman" w:eastAsia="Times New Roman" w:hAnsi="Times New Roman" w:cs="Times New Roman"/>
          <w:szCs w:val="24"/>
        </w:rPr>
        <w:fldChar w:fldCharType="separate"/>
      </w:r>
      <w:r w:rsidRPr="000E7912">
        <w:rPr>
          <w:rFonts w:ascii="Times New Roman" w:eastAsia="Times New Roman" w:hAnsi="Times New Roman" w:cs="Times New Roman"/>
          <w:noProof/>
          <w:szCs w:val="24"/>
        </w:rPr>
        <w:t>[4]</w:t>
      </w:r>
      <w:r>
        <w:rPr>
          <w:rFonts w:ascii="Times New Roman" w:eastAsia="Times New Roman" w:hAnsi="Times New Roman" w:cs="Times New Roman"/>
          <w:szCs w:val="24"/>
        </w:rPr>
        <w:fldChar w:fldCharType="end"/>
      </w:r>
      <w:r w:rsidRPr="000E7912">
        <w:rPr>
          <w:rFonts w:ascii="Times New Roman" w:eastAsia="Times New Roman" w:hAnsi="Times New Roman" w:cs="Times New Roman"/>
          <w:szCs w:val="24"/>
        </w:rPr>
        <w:t xml:space="preserve"> Kinerja pegawai adalah hal yang sangat penting untuk kemajuan suatu organisasi atau perusahaan,  semakin  tinggi  kinerja  pegawai  maka  akan  semakin  mudah  bagi  organisasi untuk mencapai tujuan organisasi.</w:t>
      </w:r>
      <w:r w:rsidRPr="000E7912">
        <w:rPr>
          <w:rFonts w:ascii="Times New Roman" w:eastAsia="Times New Roman" w:hAnsi="Times New Roman" w:cs="Times New Roman"/>
          <w:szCs w:val="24"/>
        </w:rPr>
        <w:fldChar w:fldCharType="begin" w:fldLock="1"/>
      </w:r>
      <w:r>
        <w:rPr>
          <w:rFonts w:ascii="Times New Roman" w:eastAsia="Times New Roman" w:hAnsi="Times New Roman" w:cs="Times New Roman"/>
          <w:szCs w:val="24"/>
        </w:rPr>
        <w:instrText>ADDIN CSL_CITATION {"citationItems":[{"id":"ITEM-1","itemData":{"DOI":"10.56248/jamane.v1i1.10","ISSN":"2829-8888","abstract":"Penelitian ini dimaksudkan untuk mengetahui pengaruh budaya organisasi dan kompetensi terhadap kinerja pegawai di Kantor Camat Telukdalam Kabupaten Nias. Penelitian ini menggunakan jenis penelitian kuantitatif yang bersifat asosiatif. Jenis data yang digunakan dalam penelitian ini adalah data primer dan data sekunder. Subjek penelitian ini dilakukan di Kantor Camat Telukdalam Kabupaten Nias Selatan yang beralamat di jalan Fahuwusa Laia Baloho Indah Telukdalam. Populasi dalam penelitian ini adalah pegawai yang ada pada Kantor Camat Telukdalam Kabupaten Nias Selatan sebanyak 35 orang. Teknik pengumpulan data menggunakan teknik observasi, kuesioner dan studi kepustakaan.","author":[{"dropping-particle":"","family":"Sarumaha","given":"Werni","non-dropping-particle":"","parse-names":false,"suffix":""}],"container-title":"Jurnal Ilmiah Mahasiswa Merdeka EMBA","id":"ITEM-1","issue":"1","issued":{"date-parts":[["2022"]]},"page":"28-36","title":"Pengaruh Budaya Organisasi dan Kompetensi Terhadap Kinerja Pegawai Kantor Camat Bangko Pusako Kabupaten Rorokan Hilir","type":"article-journal","volume":"1"},"uris":["http://www.mendeley.com/documents/?uuid=8579eb9b-c911-4f05-ae07-81b6b022cd11"]}],"mendeley":{"formattedCitation":"[5]","plainTextFormattedCitation":"[5]","previouslyFormattedCitation":"[5]"},"properties":{"noteIndex":0},"schema":"https://github.com/citation-style-language/schema/raw/master/csl-citation.json"}</w:instrText>
      </w:r>
      <w:r w:rsidRPr="000E7912">
        <w:rPr>
          <w:rFonts w:ascii="Times New Roman" w:eastAsia="Times New Roman" w:hAnsi="Times New Roman" w:cs="Times New Roman"/>
          <w:szCs w:val="24"/>
        </w:rPr>
        <w:fldChar w:fldCharType="separate"/>
      </w:r>
      <w:r w:rsidRPr="000E7912">
        <w:rPr>
          <w:rFonts w:ascii="Times New Roman" w:eastAsia="Times New Roman" w:hAnsi="Times New Roman" w:cs="Times New Roman"/>
          <w:noProof/>
          <w:szCs w:val="24"/>
        </w:rPr>
        <w:t>[5]</w:t>
      </w:r>
      <w:r w:rsidRPr="000E7912">
        <w:rPr>
          <w:rFonts w:ascii="Times New Roman" w:eastAsia="Times New Roman" w:hAnsi="Times New Roman" w:cs="Times New Roman"/>
          <w:szCs w:val="24"/>
        </w:rPr>
        <w:fldChar w:fldCharType="end"/>
      </w:r>
    </w:p>
    <w:p w14:paraId="6A101A75" w14:textId="74894EA0" w:rsidR="00F278AE" w:rsidRPr="008407A8" w:rsidRDefault="00D15DA7" w:rsidP="008407A8">
      <w:pPr>
        <w:ind w:firstLine="284"/>
        <w:jc w:val="both"/>
        <w:rPr>
          <w:rFonts w:ascii="Times New Roman" w:eastAsia="Times New Roman" w:hAnsi="Times New Roman" w:cs="Times New Roman"/>
          <w:szCs w:val="24"/>
        </w:rPr>
      </w:pPr>
      <w:r>
        <w:rPr>
          <w:rFonts w:ascii="Times New Roman" w:hAnsi="Times New Roman" w:cs="Times New Roman"/>
          <w:szCs w:val="24"/>
        </w:rPr>
        <w:t xml:space="preserve">Manajemen sumber daya manusia melatar belakangi dalam mencapai tujuan organisasi, hal ini dapat kita lihat dari beberapa pengertian tentang manajemen sumber daya manusia menurut beberapa ahli, sebagai </w:t>
      </w:r>
      <w:proofErr w:type="gramStart"/>
      <w:r>
        <w:rPr>
          <w:rFonts w:ascii="Times New Roman" w:hAnsi="Times New Roman" w:cs="Times New Roman"/>
          <w:szCs w:val="24"/>
        </w:rPr>
        <w:t>berikut :</w:t>
      </w:r>
      <w:proofErr w:type="gramEnd"/>
      <w:r w:rsidR="008407A8">
        <w:rPr>
          <w:rFonts w:ascii="Times New Roman" w:hAnsi="Times New Roman" w:cs="Times New Roman"/>
          <w:szCs w:val="24"/>
        </w:rPr>
        <w:t xml:space="preserve"> Menurut Melayu SP. Hasibuan </w:t>
      </w:r>
      <w:r>
        <w:rPr>
          <w:rFonts w:ascii="Times New Roman" w:hAnsi="Times New Roman" w:cs="Times New Roman"/>
          <w:szCs w:val="24"/>
        </w:rPr>
        <w:t>MSDM adalah ilmu dan seni mengatur hubungan dan peranan tenaga kerja agar efektif dan efisien membantu terwujudnya tujuan perusahaan, karyawan dan masyarakat.</w:t>
      </w:r>
      <w:r w:rsidR="008407A8">
        <w:rPr>
          <w:rFonts w:ascii="Times New Roman" w:hAnsi="Times New Roman" w:cs="Times New Roman"/>
          <w:szCs w:val="24"/>
        </w:rPr>
        <w:t xml:space="preserve"> </w:t>
      </w:r>
      <w:proofErr w:type="gramStart"/>
      <w:r>
        <w:rPr>
          <w:rFonts w:ascii="Times New Roman" w:hAnsi="Times New Roman" w:cs="Times New Roman"/>
          <w:szCs w:val="24"/>
        </w:rPr>
        <w:t>Menurut Henry Simamora</w:t>
      </w:r>
      <w:r w:rsidR="008407A8">
        <w:rPr>
          <w:rFonts w:ascii="Times New Roman" w:hAnsi="Times New Roman" w:cs="Times New Roman"/>
          <w:szCs w:val="24"/>
        </w:rPr>
        <w:t xml:space="preserve"> </w:t>
      </w:r>
      <w:r>
        <w:rPr>
          <w:rFonts w:ascii="Times New Roman" w:hAnsi="Times New Roman" w:cs="Times New Roman"/>
          <w:szCs w:val="24"/>
        </w:rPr>
        <w:t>MSDM adalah sebagai pendayagunaan, pengembangan, penilaian, pemberian balasan jasa dan pengelolaan terhadap individu anggota organisasi atau kelompok bekerja.</w:t>
      </w:r>
      <w:proofErr w:type="gramEnd"/>
      <w:r>
        <w:rPr>
          <w:rFonts w:ascii="Times New Roman" w:hAnsi="Times New Roman" w:cs="Times New Roman"/>
          <w:szCs w:val="24"/>
        </w:rPr>
        <w:t xml:space="preserve"> </w:t>
      </w:r>
      <w:proofErr w:type="gramStart"/>
      <w:r>
        <w:rPr>
          <w:rFonts w:ascii="Times New Roman" w:hAnsi="Times New Roman" w:cs="Times New Roman"/>
          <w:szCs w:val="24"/>
        </w:rPr>
        <w:t>MSDM juga menyangut desain dan implementasi sistem perencanaan, penyusunan personalia, pengembangan karyawan, pengelolaan karir, evaluasi kerja, kompensasi karyawan dan hubungan perburuha yang mulus.</w:t>
      </w:r>
      <w:proofErr w:type="gramEnd"/>
      <w:r w:rsidR="008407A8">
        <w:rPr>
          <w:rFonts w:ascii="Times New Roman" w:hAnsi="Times New Roman" w:cs="Times New Roman"/>
          <w:szCs w:val="24"/>
        </w:rPr>
        <w:t xml:space="preserve"> </w:t>
      </w:r>
      <w:proofErr w:type="gramStart"/>
      <w:r>
        <w:rPr>
          <w:rFonts w:ascii="Times New Roman" w:hAnsi="Times New Roman" w:cs="Times New Roman"/>
          <w:szCs w:val="24"/>
        </w:rPr>
        <w:t>Menurut Mutiara S. Panggabean</w:t>
      </w:r>
      <w:r w:rsidR="008407A8">
        <w:rPr>
          <w:rFonts w:ascii="Times New Roman" w:hAnsi="Times New Roman" w:cs="Times New Roman"/>
          <w:szCs w:val="24"/>
        </w:rPr>
        <w:t xml:space="preserve"> </w:t>
      </w:r>
      <w:r>
        <w:rPr>
          <w:rFonts w:ascii="Times New Roman" w:hAnsi="Times New Roman" w:cs="Times New Roman"/>
          <w:szCs w:val="24"/>
        </w:rPr>
        <w:t>MSDM adalah kegiatan di bidang sumber daya manusia dapat dilihat dari dua sudut pandang, yaitu dari sisi pekerjaan dan dari sisi pekerja.</w:t>
      </w:r>
      <w:proofErr w:type="gramEnd"/>
      <w:r>
        <w:rPr>
          <w:rFonts w:ascii="Times New Roman" w:hAnsi="Times New Roman" w:cs="Times New Roman"/>
          <w:szCs w:val="24"/>
        </w:rPr>
        <w:t xml:space="preserve"> Dari sisi pekerjaan terdiri dari analisis dan evaluasi pekerjaan. Sedangkan dari sisi pekerja meliputi kegiatan-kegiatan pengadaan tenaga kerja, penilaian prestasi kerja, pelatihan dan pengembangan, promosi, kompensasi dan pemutusan hubungan kerja.</w:t>
      </w:r>
      <w:r w:rsidR="000E7912">
        <w:rPr>
          <w:rFonts w:ascii="Times New Roman" w:hAnsi="Times New Roman" w:cs="Times New Roman"/>
          <w:szCs w:val="24"/>
        </w:rPr>
        <w:t xml:space="preserve"> </w:t>
      </w:r>
      <w:r>
        <w:rPr>
          <w:rFonts w:ascii="Times New Roman" w:hAnsi="Times New Roman" w:cs="Times New Roman"/>
          <w:szCs w:val="24"/>
        </w:rPr>
        <w:fldChar w:fldCharType="begin" w:fldLock="1"/>
      </w:r>
      <w:r w:rsidR="000E7912">
        <w:rPr>
          <w:rFonts w:ascii="Times New Roman" w:hAnsi="Times New Roman" w:cs="Times New Roman"/>
          <w:szCs w:val="24"/>
        </w:rPr>
        <w:instrText>ADDIN CSL_CITATION {"citationItems":[{"id":"ITEM-1","itemData":{"ISBN":"6024222874","abstract":"Hasibuan, Malayu S. P. (2011). Manajemen Sumber Daya Manusia. Edisi Revisi Jakarta: Bumi Aksara","author":[{"dropping-particle":"","family":"Busro","given":"Muhamamad","non-dropping-particle":"","parse-names":false,"suffix":""}],"id":"ITEM-1","issued":{"date-parts":[["2018"]]},"title":"Teori-teori manajemen sumber daya manusia","type":"article-journal"},"uris":["http://www.mendeley.com/documents/?uuid=5c835dcb-c9d5-44c3-aadc-474c2ab88d59"]}],"mendeley":{"formattedCitation":"[6]","plainTextFormattedCitation":"[6]","previouslyFormattedCitation":"[6]"},"properties":{"noteIndex":0},"schema":"https://github.com/citation-style-language/schema/raw/master/csl-citation.json"}</w:instrText>
      </w:r>
      <w:r>
        <w:rPr>
          <w:rFonts w:ascii="Times New Roman" w:hAnsi="Times New Roman" w:cs="Times New Roman"/>
          <w:szCs w:val="24"/>
        </w:rPr>
        <w:fldChar w:fldCharType="separate"/>
      </w:r>
      <w:r w:rsidR="000E7912" w:rsidRPr="000E7912">
        <w:rPr>
          <w:rFonts w:ascii="Times New Roman" w:hAnsi="Times New Roman" w:cs="Times New Roman"/>
          <w:noProof/>
          <w:szCs w:val="24"/>
        </w:rPr>
        <w:t>[6]</w:t>
      </w:r>
      <w:r>
        <w:rPr>
          <w:rFonts w:ascii="Times New Roman" w:hAnsi="Times New Roman" w:cs="Times New Roman"/>
          <w:szCs w:val="24"/>
        </w:rPr>
        <w:fldChar w:fldCharType="end"/>
      </w:r>
    </w:p>
    <w:p w14:paraId="06D3E44E" w14:textId="04C2E0F1" w:rsidR="00F278AE" w:rsidRDefault="00D15DA7">
      <w:pPr>
        <w:ind w:firstLine="284"/>
        <w:jc w:val="both"/>
        <w:rPr>
          <w:rFonts w:ascii="Times New Roman" w:hAnsi="Times New Roman" w:cs="Times New Roman"/>
          <w:szCs w:val="24"/>
        </w:rPr>
      </w:pPr>
      <w:r>
        <w:rPr>
          <w:rFonts w:ascii="Times New Roman" w:hAnsi="Times New Roman" w:cs="Times New Roman"/>
          <w:szCs w:val="24"/>
        </w:rPr>
        <w:t>Sedangkan menurut Schuler dalam buku Edy Sutrisno mengartikan bahwa “manajemen sumber daya manusia merupakan pengakuan tentang pentingnya tenaga kerja organisasi sebagai sumber daya manusia yang sangat penting dalam memberi kontribusi bagi tujuan-tujuan organisasi dan menggunakan beberapa fungsi dan kegiatan untuk memastikan bahwa SDM tersebut digunakan secara efektif dan adil bagi kepentingan individu, organisasi dan masyarakat”.</w:t>
      </w:r>
      <w:r>
        <w:rPr>
          <w:rFonts w:ascii="Times New Roman" w:hAnsi="Times New Roman" w:cs="Times New Roman"/>
          <w:szCs w:val="24"/>
        </w:rPr>
        <w:fldChar w:fldCharType="begin" w:fldLock="1"/>
      </w:r>
      <w:r w:rsidR="000E7912">
        <w:rPr>
          <w:rFonts w:ascii="Times New Roman" w:hAnsi="Times New Roman" w:cs="Times New Roman"/>
          <w:szCs w:val="24"/>
        </w:rPr>
        <w:instrText>ADDIN CSL_CITATION {"citationItems":[{"id":"ITEM-1","itemData":{"abstract":"… penilaian kinerja tersebut, secara tidak langsung menginformasikan bahwa dengan penilaian kinerja … Sebagaimana diketahui bahwa pengertian kinerja dapat diartikan sebagai suatu …","author":[{"dropping-particle":"","family":"Romadhan","given":"M K","non-dropping-particle":"","parse-names":false,"suffix":""}],"container-title":"PublikA, Jurnal Ilmu Administrasi Negara","id":"ITEM-1","issued":{"date-parts":[["2014"]]},"title":"Analisis Kinerja Pegawai Di Kantor Kecamatan Pontianak Selatan","type":"article-journal"},"uris":["http://www.mendeley.com/documents/?uuid=600485b8-c7fe-4778-ba68-a1a165086051"]}],"mendeley":{"formattedCitation":"[7]","plainTextFormattedCitation":"[7]","previouslyFormattedCitation":"[7]"},"properties":{"noteIndex":0},"schema":"https://github.com/citation-style-language/schema/raw/master/csl-citation.json"}</w:instrText>
      </w:r>
      <w:r>
        <w:rPr>
          <w:rFonts w:ascii="Times New Roman" w:hAnsi="Times New Roman" w:cs="Times New Roman"/>
          <w:szCs w:val="24"/>
        </w:rPr>
        <w:fldChar w:fldCharType="separate"/>
      </w:r>
      <w:r w:rsidR="000E7912" w:rsidRPr="000E7912">
        <w:rPr>
          <w:rFonts w:ascii="Times New Roman" w:hAnsi="Times New Roman" w:cs="Times New Roman"/>
          <w:noProof/>
          <w:szCs w:val="24"/>
        </w:rPr>
        <w:t>[7]</w:t>
      </w:r>
      <w:r>
        <w:rPr>
          <w:rFonts w:ascii="Times New Roman" w:hAnsi="Times New Roman" w:cs="Times New Roman"/>
          <w:szCs w:val="24"/>
        </w:rPr>
        <w:fldChar w:fldCharType="end"/>
      </w:r>
      <w:r>
        <w:rPr>
          <w:rFonts w:ascii="Times New Roman" w:hAnsi="Times New Roman" w:cs="Times New Roman"/>
          <w:szCs w:val="24"/>
        </w:rPr>
        <w:t xml:space="preserve"> Manajemen sumber daya manusia juga dapat didefinisikan sebagai suatu pengelolaan dan pendayagunaan sumber daya yang ada pada individu. Manajemen sumber daya manusia merupakan suatu hal yang menjadi focus dari manajemen yang bertugas mengaturnya sehingga dapat membantu organisasi atau Lembaga mencapai tujuannya.</w:t>
      </w:r>
      <w:r>
        <w:rPr>
          <w:rFonts w:ascii="Times New Roman" w:hAnsi="Times New Roman" w:cs="Times New Roman"/>
          <w:szCs w:val="24"/>
        </w:rPr>
        <w:fldChar w:fldCharType="begin" w:fldLock="1"/>
      </w:r>
      <w:r w:rsidR="000E7912">
        <w:rPr>
          <w:rFonts w:ascii="Times New Roman" w:hAnsi="Times New Roman" w:cs="Times New Roman"/>
          <w:szCs w:val="24"/>
        </w:rPr>
        <w:instrText>ADDIN CSL_CITATION {"citationItems":[{"id":"ITEM-1","itemData":{"DOI":"10.36412/ce.v3i1.904","ISSN":"2599-1833","abstract":"Secara mikro, sumber daya manusia (SDM) memegang peran penting untuk kemajuan suatu lembaga atau organisasi dan secara makro SDM menentukan kemajuan suatu bangsa. Sesuai dengan Undang-undang pendidikan berperan menciptakan SDM berkualitas. Kenyataan generasi muda berbondong-bondong mengikuti pendidikan diberbagai jenjang dengan tujuan mau meningkatkan kualitas dirinya. Namun dengan berkembangnya angka partisipasi sekolah, penganguran berdasipun ikut berkembang. Banyak para sarjana tidak memiliki pekerjaan. Melihat pentingnya peran SDM, perlu dilakukan upaya perbaikan dan peningkatan SDM yang ada serta upaya pembentukan SDM yang berkualitas. Pada hakekatnya pendidikan adalah “Si Tou Timou Tumou Tou” yang artinya manusia hidup untuk menghidupi sesama manusia. Dalam dunia pendidikan guru sebagai SDM lembaga pendidikan bertugas untuk menciptakan sumber daya manusia baru yang berkualitas. Selanjutnya manajemen SDM dibutuhkan dalam pendidikan baik pada tingkat makro dan ditingkat mikro sehingga tujuan pendidikan tercapai atau pendidikan mampu menciptakan atau mengembangkan potensi peserta didik agar menjadi manusia yang beriman, bertaqwa kepada Tuhan Yang Maha Esa, memiliki ahklak mulia, sehat berilmu, kreatif, cakap, mandiri dan demokratis serta bertanggung jawab dengan kata lain pendidikan mampu menciptakan sumber daya manusia yang berkualitas dan siap pakai.Keywords : Peran Pendidikan, Sumber Daya Manusia, Pendidikan Berkualitas","author":[{"dropping-particle":"","family":"Mantiri","given":"Jeane","non-dropping-particle":"","parse-names":false,"suffix":""}],"container-title":"Jurnal Civic Education: Media Kajian Pancasila dan Kewarganegaraan","id":"ITEM-1","issue":"1","issued":{"date-parts":[["2019"]]},"page":"20","title":"PERAN PENDIDIKAN DALAM MENCIPTAKAN SUMBER DAYA MANUSIA BERKUALITAS di PROVINSI SULAWESI UTARA","type":"article-journal","volume":"3"},"uris":["http://www.mendeley.com/documents/?uuid=6caeb944-a484-438e-8633-51050fca8d9c"]}],"mendeley":{"formattedCitation":"[8]","plainTextFormattedCitation":"[8]","previouslyFormattedCitation":"[8]"},"properties":{"noteIndex":0},"schema":"https://github.com/citation-style-language/schema/raw/master/csl-citation.json"}</w:instrText>
      </w:r>
      <w:r>
        <w:rPr>
          <w:rFonts w:ascii="Times New Roman" w:hAnsi="Times New Roman" w:cs="Times New Roman"/>
          <w:szCs w:val="24"/>
        </w:rPr>
        <w:fldChar w:fldCharType="separate"/>
      </w:r>
      <w:r w:rsidR="000E7912" w:rsidRPr="000E7912">
        <w:rPr>
          <w:rFonts w:ascii="Times New Roman" w:hAnsi="Times New Roman" w:cs="Times New Roman"/>
          <w:noProof/>
          <w:szCs w:val="24"/>
        </w:rPr>
        <w:t>[8]</w:t>
      </w:r>
      <w:r>
        <w:rPr>
          <w:rFonts w:ascii="Times New Roman" w:hAnsi="Times New Roman" w:cs="Times New Roman"/>
          <w:szCs w:val="24"/>
        </w:rPr>
        <w:fldChar w:fldCharType="end"/>
      </w:r>
    </w:p>
    <w:p w14:paraId="40C86538" w14:textId="657248A1" w:rsidR="000E7912" w:rsidRDefault="000E7912">
      <w:pPr>
        <w:ind w:firstLine="284"/>
        <w:jc w:val="both"/>
        <w:rPr>
          <w:rFonts w:ascii="Times New Roman" w:eastAsia="Times New Roman" w:hAnsi="Times New Roman" w:cs="Times New Roman"/>
          <w:szCs w:val="24"/>
        </w:rPr>
      </w:pPr>
      <w:r w:rsidRPr="000E7912">
        <w:rPr>
          <w:rFonts w:ascii="Times New Roman" w:eastAsia="Times New Roman" w:hAnsi="Times New Roman" w:cs="Times New Roman"/>
          <w:szCs w:val="24"/>
        </w:rPr>
        <w:t>Sumber daya manusia (SDM) yang dimiliki oleh pelayan masyarakat ini harus terus ditingkatkan kualifikasinya mengingat pentingnya tugas yang diemban oleh aparatur Negara sebagai abdi Negara dan bertanggung jawab atas penyelenggaraan pemerintahan dan pembangunan</w:t>
      </w:r>
      <w:r>
        <w:rPr>
          <w:rFonts w:ascii="Times New Roman" w:eastAsia="Times New Roman" w:hAnsi="Times New Roman" w:cs="Times New Roman"/>
          <w:szCs w:val="24"/>
        </w:rPr>
        <w:t>.</w:t>
      </w:r>
      <w:r>
        <w:rPr>
          <w:rFonts w:ascii="Times New Roman" w:eastAsia="Times New Roman" w:hAnsi="Times New Roman" w:cs="Times New Roman"/>
          <w:szCs w:val="24"/>
        </w:rPr>
        <w:fldChar w:fldCharType="begin" w:fldLock="1"/>
      </w:r>
      <w:r>
        <w:rPr>
          <w:rFonts w:ascii="Times New Roman" w:eastAsia="Times New Roman" w:hAnsi="Times New Roman" w:cs="Times New Roman"/>
          <w:szCs w:val="24"/>
        </w:rPr>
        <w:instrText>ADDIN CSL_CITATION {"citationItems":[{"id":"ITEM-1","itemData":{"author":[{"dropping-particle":"","family":"Faisal","given":"Ahmad","non-dropping-particle":"","parse-names":false,"suffix":""},{"dropping-particle":"","family":"Sjarief","given":"Erwansyah","non-dropping-particle":"","parse-names":false,"suffix":""},{"dropping-particle":"","family":"Panjaitan","given":"Muliani","non-dropping-particle":"","parse-names":false,"suffix":""}],"container-title":"Jurnal Ilmiah Manajemen Surya Pasca Scientia","id":"ITEM-1","issued":{"date-parts":[["2023"]]},"page":"1-14","title":"Pengaruh Budaya Organisasi, Kepuasan Kerja Dan Motivasi Kerja Terhadap Kinerja Pegawai BKKBN Pusat","type":"article-journal","volume":"12"},"uris":["http://www.mendeley.com/documents/?uuid=4cd1b88d-761f-4556-9b66-aeb07608446b"]}],"mendeley":{"formattedCitation":"[9]","plainTextFormattedCitation":"[9]"},"properties":{"noteIndex":0},"schema":"https://github.com/citation-style-language/schema/raw/master/csl-citation.json"}</w:instrText>
      </w:r>
      <w:r>
        <w:rPr>
          <w:rFonts w:ascii="Times New Roman" w:eastAsia="Times New Roman" w:hAnsi="Times New Roman" w:cs="Times New Roman"/>
          <w:szCs w:val="24"/>
        </w:rPr>
        <w:fldChar w:fldCharType="separate"/>
      </w:r>
      <w:r w:rsidRPr="000E7912">
        <w:rPr>
          <w:rFonts w:ascii="Times New Roman" w:eastAsia="Times New Roman" w:hAnsi="Times New Roman" w:cs="Times New Roman"/>
          <w:noProof/>
          <w:szCs w:val="24"/>
        </w:rPr>
        <w:t>[9]</w:t>
      </w:r>
      <w:r>
        <w:rPr>
          <w:rFonts w:ascii="Times New Roman" w:eastAsia="Times New Roman" w:hAnsi="Times New Roman" w:cs="Times New Roman"/>
          <w:szCs w:val="24"/>
        </w:rPr>
        <w:fldChar w:fldCharType="end"/>
      </w:r>
    </w:p>
    <w:p w14:paraId="09EA4A19" w14:textId="512E44E2" w:rsidR="00F278AE" w:rsidRDefault="00D15DA7">
      <w:pPr>
        <w:ind w:firstLine="284"/>
        <w:jc w:val="both"/>
        <w:rPr>
          <w:rFonts w:ascii="Times New Roman" w:hAnsi="Times New Roman" w:cs="Times New Roman"/>
          <w:szCs w:val="24"/>
        </w:rPr>
      </w:pPr>
      <w:r>
        <w:rPr>
          <w:rFonts w:ascii="Times New Roman" w:hAnsi="Times New Roman" w:cs="Times New Roman"/>
          <w:szCs w:val="24"/>
        </w:rPr>
        <w:t>Sumber Daya Manusia (pegawai) ialah unsur yang strategis dalam menentukan sehat tidaknya suatu organisasi dan sumber daya manusia yang berkualitas sangat berperan penting untuk meningkatkan kinerja pegawai dalam organisasi pemerintahan maupun swasta. Kualitas sumber daya manusia merupakan faktor terpenting dalam menentukan keberhasilan sebuah organisasi, semakin baik kualitas sumber daya manusia dalam suatu organisasi maka semakin baik pula prestasi kerja yang dihasilkan. Prestasi kerja karyawan yang baik akan sangat mempermudah suatu perusahaan atau organisasi untuk mencapai tujuan yang diinginkan.</w:t>
      </w:r>
      <w:r>
        <w:rPr>
          <w:rFonts w:ascii="Times New Roman" w:hAnsi="Times New Roman" w:cs="Times New Roman"/>
          <w:szCs w:val="24"/>
        </w:rPr>
        <w:fldChar w:fldCharType="begin" w:fldLock="1"/>
      </w:r>
      <w:r w:rsidR="000E7912">
        <w:rPr>
          <w:rFonts w:ascii="Times New Roman" w:hAnsi="Times New Roman" w:cs="Times New Roman"/>
          <w:szCs w:val="24"/>
        </w:rPr>
        <w:instrText>ADDIN CSL_CITATION {"citationItems":[{"id":"ITEM-1","itemData":{"author":[{"dropping-particle":"","family":"Pegawai","given":"Kerja","non-dropping-particle":"","parse-names":false,"suffix":""},{"dropping-particle":"","family":"Perhubungan","given":"Dinas","non-dropping-particle":"","parse-names":false,"suffix":""},{"dropping-particle":"","family":"Leuhery","given":"Ferdy","non-dropping-particle":"","parse-names":false,"suffix":""}],"id":"ITEM-1","issue":"1","issued":{"date-parts":[["2018"]]},"title":"Jurnal SOSOQ Volume 5 Nomor 2, Jan 2018","type":"article-journal","volume":"5"},"uris":["http://www.mendeley.com/documents/?uuid=23b95b4d-d957-4543-95b2-4c2b17ac4bee"]}],"mendeley":{"formattedCitation":"[10]","plainTextFormattedCitation":"[10]","previouslyFormattedCitation":"[9]"},"properties":{"noteIndex":0},"schema":"https://github.com/citation-style-language/schema/raw/master/csl-citation.json"}</w:instrText>
      </w:r>
      <w:r>
        <w:rPr>
          <w:rFonts w:ascii="Times New Roman" w:hAnsi="Times New Roman" w:cs="Times New Roman"/>
          <w:szCs w:val="24"/>
        </w:rPr>
        <w:fldChar w:fldCharType="separate"/>
      </w:r>
      <w:r w:rsidR="000E7912" w:rsidRPr="000E7912">
        <w:rPr>
          <w:rFonts w:ascii="Times New Roman" w:hAnsi="Times New Roman" w:cs="Times New Roman"/>
          <w:noProof/>
          <w:szCs w:val="24"/>
        </w:rPr>
        <w:t>[10]</w:t>
      </w:r>
      <w:r>
        <w:rPr>
          <w:rFonts w:ascii="Times New Roman" w:hAnsi="Times New Roman" w:cs="Times New Roman"/>
          <w:szCs w:val="24"/>
        </w:rPr>
        <w:fldChar w:fldCharType="end"/>
      </w:r>
      <w:r>
        <w:rPr>
          <w:rFonts w:ascii="Times New Roman" w:hAnsi="Times New Roman" w:cs="Times New Roman"/>
          <w:szCs w:val="24"/>
        </w:rPr>
        <w:t xml:space="preserve"> Dalam hal ini, manajemen dituntut untuk mengembangkan cara baru untuk mempertahankan pegawai akan produktifitas tinggi serta mengembangkan potensinya supaya memberikan kontribusi maksimal pada organisasi. Adapun masalah sumber daya manusia yang kelihatannya saja merupakan masalah intern dari suatu organisasi sesungguhnya mempunyai hubungan yang erat dengan masyarakat luas sebagai pelayanan publik yang diukur dari kinerja.</w:t>
      </w:r>
    </w:p>
    <w:p w14:paraId="61BF1F80" w14:textId="77777777" w:rsidR="00405F4F" w:rsidRDefault="00D15DA7">
      <w:pPr>
        <w:ind w:firstLine="284"/>
        <w:jc w:val="both"/>
        <w:rPr>
          <w:rFonts w:ascii="Times New Roman" w:hAnsi="Times New Roman" w:cs="Times New Roman"/>
          <w:szCs w:val="24"/>
        </w:rPr>
      </w:pPr>
      <w:r>
        <w:rPr>
          <w:rFonts w:ascii="Times New Roman" w:hAnsi="Times New Roman" w:cs="Times New Roman"/>
          <w:szCs w:val="24"/>
        </w:rPr>
        <w:t xml:space="preserve">Pentingnya peran sumber daya manusia dalam mencapai kinerja organisasi dengan kemampuan yang dimiliki sumber daya manusianya, artinya kemampuan sumber daya manusia harus benar-benar teruji sehingga </w:t>
      </w:r>
    </w:p>
    <w:p w14:paraId="33EA173B" w14:textId="368A07A1" w:rsidR="00405F4F" w:rsidRDefault="00405F4F" w:rsidP="00405F4F">
      <w:pPr>
        <w:jc w:val="both"/>
        <w:rPr>
          <w:rFonts w:ascii="Times New Roman" w:hAnsi="Times New Roman" w:cs="Times New Roman"/>
          <w:szCs w:val="24"/>
        </w:rPr>
      </w:pPr>
      <w:r>
        <w:rPr>
          <w:rFonts w:ascii="Times New Roman" w:hAnsi="Times New Roman" w:cs="Times New Roman"/>
          <w:szCs w:val="24"/>
        </w:rPr>
        <w:t>59</w:t>
      </w:r>
    </w:p>
    <w:p w14:paraId="7C2958AD" w14:textId="7C285FA4" w:rsidR="00F278AE" w:rsidRDefault="00D15DA7">
      <w:pPr>
        <w:ind w:firstLine="284"/>
        <w:jc w:val="both"/>
        <w:rPr>
          <w:rFonts w:ascii="Times New Roman" w:hAnsi="Times New Roman" w:cs="Times New Roman"/>
          <w:szCs w:val="24"/>
        </w:rPr>
      </w:pPr>
      <w:r>
        <w:rPr>
          <w:rFonts w:ascii="Times New Roman" w:hAnsi="Times New Roman" w:cs="Times New Roman"/>
          <w:szCs w:val="24"/>
        </w:rPr>
        <w:lastRenderedPageBreak/>
        <w:t>mampu mengerjakan semua pekerjaan yang dibebankan kepadanya secara benar dan menghasilkan kinerja yang sempurna, baik kuantitas maupun kualitasnya.Werther dan Davis menyatakan bahwa sumber daya manusia adalah “pegawai yang siap, mampu, dan siaga dalam mencapai tujuan-tujuan organisasi”.</w:t>
      </w:r>
      <w:r>
        <w:rPr>
          <w:rFonts w:ascii="Times New Roman" w:hAnsi="Times New Roman" w:cs="Times New Roman"/>
          <w:szCs w:val="24"/>
        </w:rPr>
        <w:fldChar w:fldCharType="begin" w:fldLock="1"/>
      </w:r>
      <w:r w:rsidR="000E7912">
        <w:rPr>
          <w:rFonts w:ascii="Times New Roman" w:hAnsi="Times New Roman" w:cs="Times New Roman"/>
          <w:szCs w:val="24"/>
        </w:rPr>
        <w:instrText>ADDIN CSL_CITATION {"citationItems":[{"id":"ITEM-1","itemData":{"DOI":"10.33087/jmas.v6i2.260","ISSN":"2541-688X","abstract":"This study aims to examine the effect of the quality of human resources, work environment, and organizational culture on employee performance. The sampling technique used a saturated sample, with as many as 50 employees at Kantor Pusat Waroeng Spesial Sambal Yogyakarta. Primary data was taken by using a questionnaire. Data were analyzed using multiple linear regression analysis. The results showed that the quality of human resources, work environment, and organizational culture had a positive and significant effect on employee performance. The implication directs the leadership to maintain or improve the implementation of the antecedent variables of employee performance.","author":[{"dropping-particle":"","family":"Hoar","given":"Maria Rosvita","non-dropping-particle":"","parse-names":false,"suffix":""},{"dropping-particle":"","family":"Kurniawan","given":"Ignatius Soni","non-dropping-particle":"","parse-names":false,"suffix":""},{"dropping-particle":"","family":"Herawati","given":"Jajuk","non-dropping-particle":"","parse-names":false,"suffix":""}],"container-title":"J-MAS (Jurnal Manajemen dan Sains)","id":"ITEM-1","issue":"2","issued":{"date-parts":[["2021"]]},"page":"475","title":"Kinerja Karyawan: Peran Kualitas Sumber Daya Manusia, Lingkungan Kerja, dan Budaya Organisasi","type":"article-journal","volume":"6"},"uris":["http://www.mendeley.com/documents/?uuid=eb6259b4-d0b1-4566-98e8-a19a9cd83888"]}],"mendeley":{"formattedCitation":"[11]","plainTextFormattedCitation":"[11]","previouslyFormattedCitation":"[10]"},"properties":{"noteIndex":0},"schema":"https://github.com/citation-style-language/schema/raw/master/csl-citation.json"}</w:instrText>
      </w:r>
      <w:r>
        <w:rPr>
          <w:rFonts w:ascii="Times New Roman" w:hAnsi="Times New Roman" w:cs="Times New Roman"/>
          <w:szCs w:val="24"/>
        </w:rPr>
        <w:fldChar w:fldCharType="separate"/>
      </w:r>
      <w:r w:rsidR="000E7912" w:rsidRPr="000E7912">
        <w:rPr>
          <w:rFonts w:ascii="Times New Roman" w:hAnsi="Times New Roman" w:cs="Times New Roman"/>
          <w:noProof/>
          <w:szCs w:val="24"/>
        </w:rPr>
        <w:t>[11]</w:t>
      </w:r>
      <w:r>
        <w:rPr>
          <w:rFonts w:ascii="Times New Roman" w:hAnsi="Times New Roman" w:cs="Times New Roman"/>
          <w:szCs w:val="24"/>
        </w:rPr>
        <w:fldChar w:fldCharType="end"/>
      </w:r>
      <w:r>
        <w:rPr>
          <w:rFonts w:ascii="Times New Roman" w:hAnsi="Times New Roman" w:cs="Times New Roman"/>
          <w:szCs w:val="24"/>
        </w:rPr>
        <w:t xml:space="preserve"> </w:t>
      </w:r>
    </w:p>
    <w:p w14:paraId="593BDC82" w14:textId="77777777" w:rsidR="00F278AE" w:rsidRDefault="00D15DA7">
      <w:pPr>
        <w:ind w:firstLine="284"/>
        <w:jc w:val="both"/>
        <w:rPr>
          <w:rFonts w:ascii="Times New Roman" w:hAnsi="Times New Roman" w:cs="Times New Roman"/>
          <w:szCs w:val="24"/>
        </w:rPr>
      </w:pPr>
      <w:r>
        <w:rPr>
          <w:rFonts w:ascii="Times New Roman" w:hAnsi="Times New Roman" w:cs="Times New Roman"/>
          <w:szCs w:val="24"/>
        </w:rPr>
        <w:t xml:space="preserve">Dalam rangka mencapai tujuan nasional sebagaimana tercantum dalam alinea ke-4 Pembukaan Undang-Undang Dasar Negara Republik Indonesia Tahun 1945 (UUD 1945), diperlukan ASN yang profesional,bebas dari intervensi politik, bersih dari praktik korupsi, kolusi, dan nepotisme, mampu menyelenggarakan pelayanan publik bagi masyarakat dan mampu menjalankan peran sebagai perekat persatuan dan kesatuan bangsa berdasarkan Pancasila dan UUD 1945. Tujuan nasional seperti tercantum dalam Pembukaan UUD 1945 adalah melindungi segenap bangsa Indonesia dan seluruh tumpah darah Indonesia, memajukan kesejahteraan umum, mencerdaskan kehidupan bangsa, dan ikut melaksanakan ketertiban dunia yang berdasarkan kemerdekaan, perdamaian abadi, dan keadilan sosial. </w:t>
      </w:r>
    </w:p>
    <w:p w14:paraId="68874436" w14:textId="04D86551" w:rsidR="00F278AE" w:rsidRDefault="00D15DA7">
      <w:pPr>
        <w:ind w:firstLine="284"/>
        <w:jc w:val="both"/>
        <w:rPr>
          <w:rFonts w:ascii="Times New Roman" w:hAnsi="Times New Roman" w:cs="Times New Roman"/>
          <w:szCs w:val="24"/>
        </w:rPr>
      </w:pPr>
      <w:r>
        <w:rPr>
          <w:rFonts w:ascii="Times New Roman" w:hAnsi="Times New Roman" w:cs="Times New Roman"/>
          <w:szCs w:val="24"/>
        </w:rPr>
        <w:t>Untuk mewujudkan tujuan nasional, dibutuhkan ASN. Mengenai Undang-Undang No.5 Tahun 2014 yang membahas tentang Aparatur Sipil Negara ternyata membawa transformasi mendasar dalam mewujudkan sumber daya manusia yang profesional yaitu melalui pembinaan karir Pegawai Negeri Sipil yang dilaksanakan berdasarkan perpaduan antara sistem prestasi kerja serta karir yang dititik beratkan menurut sistem prestasi yang hakikatnya dalam rangka peningkatan pelayanan publik. Terwujudnya SDM aparatur yang professional melalui pengelolaan kinerja, merupakan upaya pemerintah untuk mendorong keberhasilan organisasi dalam mencapai sasaran serta tujuan yang telah ditetapkan.</w:t>
      </w:r>
      <w:r>
        <w:rPr>
          <w:rFonts w:ascii="Times New Roman" w:hAnsi="Times New Roman" w:cs="Times New Roman"/>
          <w:szCs w:val="24"/>
        </w:rPr>
        <w:fldChar w:fldCharType="begin" w:fldLock="1"/>
      </w:r>
      <w:r w:rsidR="000E7912">
        <w:rPr>
          <w:rFonts w:ascii="Times New Roman" w:hAnsi="Times New Roman" w:cs="Times New Roman"/>
          <w:szCs w:val="24"/>
        </w:rPr>
        <w:instrText>ADDIN CSL_CITATION {"citationItems":[{"id":"ITEM-1","itemData":{"DOI":"10.53682/administro.v3i2.2799","ISSN":"2714-6413","abstract":"Tujuan dari penelitian ini adalah untuk Menganalisis pengelolaan kinerja pegawai yang digunakan oleh FIS UNIMA. Metode penelitian yang digunakan adalah kualitatif. hasil yang didapatkan adalah Komitmen pemimpin sangat berperan dalam keberhasilan penerapan manajemen kinerja karena penerapannya memerlukan perubahan mindset dari para pegawai untuk mendukung kebijakan penganggaran berbasis kinerja dan output kegiatan. Tantangan dalam penerapan manajemen kinerja dapat dibagi ke dalam tantangan internal dan eksternal. Tantangan internal terutama dalam menyusun instrumen yang efektif untuk memobilisasi sumber daya yang dimiliki, terutama dengan keterbatasan kapasitas SDM dan infrastruktur yang ada. Selain itu, tantangan internal lainnya adalah mengatasi resistensi atas perubahan itu sendiri.","author":[{"dropping-particle":"","family":"Pangkey","given":"Itje","non-dropping-particle":"","parse-names":false,"suffix":""}],"container-title":"Jurnal Administro : Jurnal Kajian Kebijakan dan ilmu Administrasi Negara","id":"ITEM-1","issue":"2","issued":{"date-parts":[["2021"]]},"page":"42-44","title":"Penerapan Manajemen Kinerja dalam Meningkatkan Kualitas Pegawai Pada FIS UNIMA di Era Pandemi Covid-19","type":"article-journal","volume":"3"},"uris":["http://www.mendeley.com/documents/?uuid=0b8e5580-6835-438c-a73e-15db8d23ba02","http://www.mendeley.com/documents/?uuid=19c0425e-f26c-4999-8fb4-fcc8d85815bd"]}],"mendeley":{"formattedCitation":"[12]","plainTextFormattedCitation":"[12]","previouslyFormattedCitation":"[11]"},"properties":{"noteIndex":0},"schema":"https://github.com/citation-style-language/schema/raw/master/csl-citation.json"}</w:instrText>
      </w:r>
      <w:r>
        <w:rPr>
          <w:rFonts w:ascii="Times New Roman" w:hAnsi="Times New Roman" w:cs="Times New Roman"/>
          <w:szCs w:val="24"/>
        </w:rPr>
        <w:fldChar w:fldCharType="separate"/>
      </w:r>
      <w:r w:rsidR="000E7912" w:rsidRPr="000E7912">
        <w:rPr>
          <w:rFonts w:ascii="Times New Roman" w:hAnsi="Times New Roman" w:cs="Times New Roman"/>
          <w:noProof/>
          <w:szCs w:val="24"/>
        </w:rPr>
        <w:t>[12]</w:t>
      </w:r>
      <w:r>
        <w:rPr>
          <w:rFonts w:ascii="Times New Roman" w:hAnsi="Times New Roman" w:cs="Times New Roman"/>
          <w:szCs w:val="24"/>
        </w:rPr>
        <w:fldChar w:fldCharType="end"/>
      </w:r>
    </w:p>
    <w:p w14:paraId="2850B56B" w14:textId="36759F7A" w:rsidR="00F278AE" w:rsidRDefault="00D15DA7">
      <w:pPr>
        <w:ind w:firstLine="284"/>
        <w:jc w:val="both"/>
        <w:rPr>
          <w:rFonts w:ascii="Times New Roman" w:hAnsi="Times New Roman" w:cs="Times New Roman"/>
          <w:szCs w:val="24"/>
        </w:rPr>
      </w:pPr>
      <w:r>
        <w:rPr>
          <w:rFonts w:ascii="Times New Roman" w:hAnsi="Times New Roman" w:cs="Times New Roman"/>
          <w:szCs w:val="24"/>
        </w:rPr>
        <w:t>Dalam organisasi pemerintahan/publik di Indonesia, kinerja organisasi pemerintahan merupakan hal yang sangat penting guna mewujudkan tata kelola pemerintahan yang baik (</w:t>
      </w:r>
      <w:r>
        <w:rPr>
          <w:rFonts w:ascii="Times New Roman" w:hAnsi="Times New Roman" w:cs="Times New Roman"/>
          <w:i/>
          <w:szCs w:val="24"/>
        </w:rPr>
        <w:t>good governance</w:t>
      </w:r>
      <w:r>
        <w:rPr>
          <w:rFonts w:ascii="Times New Roman" w:hAnsi="Times New Roman" w:cs="Times New Roman"/>
          <w:szCs w:val="24"/>
        </w:rPr>
        <w:t>) dan pemerintahan yang bersih (</w:t>
      </w:r>
      <w:r>
        <w:rPr>
          <w:rFonts w:ascii="Times New Roman" w:hAnsi="Times New Roman" w:cs="Times New Roman"/>
          <w:i/>
          <w:szCs w:val="24"/>
        </w:rPr>
        <w:t>clean governance</w:t>
      </w:r>
      <w:r>
        <w:rPr>
          <w:rFonts w:ascii="Times New Roman" w:hAnsi="Times New Roman" w:cs="Times New Roman"/>
          <w:szCs w:val="24"/>
        </w:rPr>
        <w:t>), serta mendukung tugas-tugas pemerintahan untuk memberikan pelayanan yang terbaik kepada masyarakat sesuai dengan ciri khasnya sebagai organisasi pemerintahan yaitu beroirentasi pada pelayanan publik (</w:t>
      </w:r>
      <w:r>
        <w:rPr>
          <w:rFonts w:ascii="Times New Roman" w:hAnsi="Times New Roman" w:cs="Times New Roman"/>
          <w:i/>
          <w:szCs w:val="24"/>
        </w:rPr>
        <w:t>service public oriented</w:t>
      </w:r>
      <w:r>
        <w:rPr>
          <w:rFonts w:ascii="Times New Roman" w:hAnsi="Times New Roman" w:cs="Times New Roman"/>
          <w:szCs w:val="24"/>
        </w:rPr>
        <w:t>), bukan untuk mencari laba (</w:t>
      </w:r>
      <w:r>
        <w:rPr>
          <w:rFonts w:ascii="Times New Roman" w:hAnsi="Times New Roman" w:cs="Times New Roman"/>
          <w:i/>
          <w:szCs w:val="24"/>
        </w:rPr>
        <w:t>profit oriented</w:t>
      </w:r>
      <w:r>
        <w:rPr>
          <w:rFonts w:ascii="Times New Roman" w:hAnsi="Times New Roman" w:cs="Times New Roman"/>
          <w:szCs w:val="24"/>
        </w:rPr>
        <w:t>). Berdasarkan pandangan masyarakat secara umum, salah satu tantangan besar organisasi pemerintahan saat ini adalah melaksanakan kinerja secara efektif dan efisien karena selama ini instansi pemerintahan diidentikkan dengan kinerja yang lambat, rumit, berbelit-belit dan penuh dengan Korupsi, Kolusi dan Nepotisme.</w:t>
      </w:r>
      <w:r>
        <w:rPr>
          <w:rFonts w:ascii="Times New Roman" w:hAnsi="Times New Roman" w:cs="Times New Roman"/>
          <w:szCs w:val="24"/>
        </w:rPr>
        <w:fldChar w:fldCharType="begin" w:fldLock="1"/>
      </w:r>
      <w:r w:rsidR="000E7912">
        <w:rPr>
          <w:rFonts w:ascii="Times New Roman" w:hAnsi="Times New Roman" w:cs="Times New Roman"/>
          <w:szCs w:val="24"/>
        </w:rPr>
        <w:instrText>ADDIN CSL_CITATION {"citationItems":[{"id":"ITEM-1","itemData":{"abstract":"… Dari data yang didapatkan dan analisis yang telah dilakukan … membuktikan adanya pengaruh positif dan signifikan antara … , and knowledge sharing mechanism on knowledge sharing …","author":[{"dropping-particle":"","family":"Subhan et al","given":"","non-dropping-particle":"","parse-names":false,"suffix":""}],"container-title":"Jurnal Ecosystem","id":"ITEM-1","issue":"3","issued":{"date-parts":[["2019"]]},"page":"1242-1250","title":"Pengaruh Locus Of Control Terhadap Kinerja Pegawai Pada Dinas Pendapatan Daerah Kota Makassar","type":"article-journal","volume":"19"},"uris":["http://www.mendeley.com/documents/?uuid=09b50517-73a8-4aa6-a14c-c66e385d872f"]}],"mendeley":{"formattedCitation":"[13]","plainTextFormattedCitation":"[13]","previouslyFormattedCitation":"[12]"},"properties":{"noteIndex":0},"schema":"https://github.com/citation-style-language/schema/raw/master/csl-citation.json"}</w:instrText>
      </w:r>
      <w:r>
        <w:rPr>
          <w:rFonts w:ascii="Times New Roman" w:hAnsi="Times New Roman" w:cs="Times New Roman"/>
          <w:szCs w:val="24"/>
        </w:rPr>
        <w:fldChar w:fldCharType="separate"/>
      </w:r>
      <w:r w:rsidR="000E7912" w:rsidRPr="000E7912">
        <w:rPr>
          <w:rFonts w:ascii="Times New Roman" w:hAnsi="Times New Roman" w:cs="Times New Roman"/>
          <w:noProof/>
          <w:szCs w:val="24"/>
        </w:rPr>
        <w:t>[13]</w:t>
      </w:r>
      <w:r>
        <w:rPr>
          <w:rFonts w:ascii="Times New Roman" w:hAnsi="Times New Roman" w:cs="Times New Roman"/>
          <w:szCs w:val="24"/>
        </w:rPr>
        <w:fldChar w:fldCharType="end"/>
      </w:r>
    </w:p>
    <w:p w14:paraId="3B4C8FA1" w14:textId="77777777" w:rsidR="00F278AE" w:rsidRDefault="00D15DA7">
      <w:pPr>
        <w:ind w:firstLine="284"/>
        <w:jc w:val="both"/>
        <w:rPr>
          <w:rFonts w:ascii="Times New Roman" w:hAnsi="Times New Roman" w:cs="Times New Roman"/>
          <w:szCs w:val="24"/>
        </w:rPr>
      </w:pPr>
      <w:r>
        <w:rPr>
          <w:rFonts w:ascii="Times New Roman" w:hAnsi="Times New Roman" w:cs="Times New Roman"/>
          <w:szCs w:val="24"/>
        </w:rPr>
        <w:t>Menyadari pentingnya peranan pegawai, namun demikian dalam upaya menciptakan kinerja yang baik dan optimal, ternyata masih banyak kendala yang dihadapi sehingga sulit untuk mencapai tujuan organisasi, dimana masih adanya ASN yang tidak disiplin serta kurangnya motivasi kerja yang membuat pekerjaan tersebut tidak dapat terselesaikan sesuai dengan waktu yang telah ditentukan.</w:t>
      </w:r>
    </w:p>
    <w:p w14:paraId="032EF174" w14:textId="77777777" w:rsidR="00F278AE" w:rsidRDefault="00D15DA7">
      <w:pPr>
        <w:ind w:firstLine="284"/>
        <w:jc w:val="both"/>
        <w:rPr>
          <w:rFonts w:ascii="Times New Roman" w:hAnsi="Times New Roman" w:cs="Times New Roman"/>
          <w:szCs w:val="24"/>
        </w:rPr>
      </w:pPr>
      <w:r>
        <w:rPr>
          <w:rFonts w:ascii="Times New Roman" w:hAnsi="Times New Roman" w:cs="Times New Roman"/>
          <w:szCs w:val="24"/>
        </w:rPr>
        <w:t xml:space="preserve">Setiap individu memiliki sifat yang berbeda-beda, sifat tersebut dapat menjadi ciri khas seseorang sehingga kita dapat mengenal dan mengetahui bagaimana sifatnya. Sama halnya dengan manusia, organisasi juga mempunyai sifat-sifat tertentu, melalui sifat-sifat tersebut kita juga dapat mengetahui bagaimana karakter dari organisasi tersebut. Sifat ini dikenal dengan budaya organisasi. </w:t>
      </w:r>
    </w:p>
    <w:p w14:paraId="3AF19A13" w14:textId="2E91CBE3" w:rsidR="00F278AE" w:rsidRDefault="00D15DA7">
      <w:pPr>
        <w:ind w:firstLine="284"/>
        <w:jc w:val="both"/>
        <w:rPr>
          <w:rFonts w:ascii="Times New Roman" w:hAnsi="Times New Roman" w:cs="Times New Roman"/>
          <w:szCs w:val="24"/>
        </w:rPr>
      </w:pPr>
      <w:r>
        <w:rPr>
          <w:rFonts w:ascii="Times New Roman" w:hAnsi="Times New Roman" w:cs="Times New Roman"/>
          <w:szCs w:val="24"/>
        </w:rPr>
        <w:t xml:space="preserve">Budaya organisasi adalah kerangka kerja yang menjadi pedoman tingkah laku sehari-hari dan membuat keputusan untuk karyawan dan mengarahkan tindakan untuk mencapai tujuan organisasi. Menurut Sutrisno Budaya organisasi dapat didefinisikan sebagai perangkat sistem nilai-nilai </w:t>
      </w:r>
      <w:r>
        <w:rPr>
          <w:rFonts w:ascii="Times New Roman" w:hAnsi="Times New Roman" w:cs="Times New Roman"/>
          <w:i/>
          <w:szCs w:val="24"/>
        </w:rPr>
        <w:t>(values)</w:t>
      </w:r>
      <w:r>
        <w:rPr>
          <w:rFonts w:ascii="Times New Roman" w:hAnsi="Times New Roman" w:cs="Times New Roman"/>
          <w:szCs w:val="24"/>
        </w:rPr>
        <w:t xml:space="preserve">, atau norma-norma </w:t>
      </w:r>
      <w:r>
        <w:rPr>
          <w:rFonts w:ascii="Times New Roman" w:hAnsi="Times New Roman" w:cs="Times New Roman"/>
          <w:i/>
          <w:szCs w:val="24"/>
        </w:rPr>
        <w:t>(beliefs)</w:t>
      </w:r>
      <w:r>
        <w:rPr>
          <w:rFonts w:ascii="Times New Roman" w:hAnsi="Times New Roman" w:cs="Times New Roman"/>
          <w:szCs w:val="24"/>
        </w:rPr>
        <w:t xml:space="preserve">, asumsi-asumsi </w:t>
      </w:r>
      <w:r>
        <w:rPr>
          <w:rFonts w:ascii="Times New Roman" w:hAnsi="Times New Roman" w:cs="Times New Roman"/>
          <w:i/>
          <w:szCs w:val="24"/>
        </w:rPr>
        <w:t>(assumptions)</w:t>
      </w:r>
      <w:r>
        <w:rPr>
          <w:rFonts w:ascii="Times New Roman" w:hAnsi="Times New Roman" w:cs="Times New Roman"/>
          <w:szCs w:val="24"/>
        </w:rPr>
        <w:t xml:space="preserve">, atau norma-norma yang telah lama berlaku, disepakati dan diikuti oleh para anggota suatu organisasi sebagai pedoman perilaku dan pemecahan masalah-masalah organisasinya. Budaya organisasi memiliki peran yang sangat strategis untuk mendorong dan meningkatkan efektivitas kinerja organisasi, khususnya kinerja pegawai baik dalam jangka pendek maupun jangka panjang. Peran budaya organisasi adalah sebahai alat untuk menentukan arah organisasi, mengarahkan apa yang boleh dan tidak boleh dilakukan. </w:t>
      </w:r>
      <w:r>
        <w:rPr>
          <w:rFonts w:ascii="Times New Roman" w:hAnsi="Times New Roman" w:cs="Times New Roman"/>
          <w:szCs w:val="24"/>
        </w:rPr>
        <w:fldChar w:fldCharType="begin" w:fldLock="1"/>
      </w:r>
      <w:r w:rsidR="000E7912">
        <w:rPr>
          <w:rFonts w:ascii="Times New Roman" w:hAnsi="Times New Roman" w:cs="Times New Roman"/>
          <w:szCs w:val="24"/>
        </w:rPr>
        <w:instrText>ADDIN CSL_CITATION {"citationItems":[{"id":"ITEM-1","itemData":{"DOI":"10.36778/jesya.v1i1.7","ISSN":"2614-3259","abstract":"This study aims to determine the effect of partial and simultaneous organizational culture and organizational commitment to the performance of employees. The population is the sum total of the object of research. The population in this study is all employees who exist in PT Pegadaian (Persero) Kanwil I - Medan, which amounts to 60 people. Due to the small number of employees in the company, this study did not use sampling. So the sample in this study is the total number of employees at PT Pegadaian (Persero) Kanwil I - Medan, which amounts to 60 people. Data collection techniques in this study is a list of questions (questioner), study documentation and interviews (interview). While the data analysis technique used is multiple linear regression, classical assumption test, t-test, and F test and determinant coefficient. The result of this research shows that there are positive and significant influence of organizational culture on performance, and there are positive influence and significant organizational culture and organizational commitment to employee performance.","author":[{"dropping-particle":"","family":"Muis","given":"Muhammad Ras","non-dropping-particle":"","parse-names":false,"suffix":""},{"dropping-particle":"","family":"Jufrizen","given":"J","non-dropping-particle":"","parse-names":false,"suffix":""},{"dropping-particle":"","family":"Fahmi","given":"Muhammad","non-dropping-particle":"","parse-names":false,"suffix":""}],"container-title":"Jesya (Jurnal Ekonomi &amp; Ekonomi Syariah)","id":"ITEM-1","issue":"1","issued":{"date-parts":[["2018"]]},"page":"9-25","title":"Pengaruh Budaya Organisasi Dan Komitmen Organisasi Terhadap Kinerja Karyawan","type":"article-journal","volume":"1"},"uris":["http://www.mendeley.com/documents/?uuid=30869e6b-a42d-4dbb-b0e2-314300ea8b85"]}],"mendeley":{"formattedCitation":"[14]","plainTextFormattedCitation":"[14]","previouslyFormattedCitation":"[13]"},"properties":{"noteIndex":0},"schema":"https://github.com/citation-style-language/schema/raw/master/csl-citation.json"}</w:instrText>
      </w:r>
      <w:r>
        <w:rPr>
          <w:rFonts w:ascii="Times New Roman" w:hAnsi="Times New Roman" w:cs="Times New Roman"/>
          <w:szCs w:val="24"/>
        </w:rPr>
        <w:fldChar w:fldCharType="separate"/>
      </w:r>
      <w:r w:rsidR="000E7912" w:rsidRPr="000E7912">
        <w:rPr>
          <w:rFonts w:ascii="Times New Roman" w:hAnsi="Times New Roman" w:cs="Times New Roman"/>
          <w:noProof/>
          <w:szCs w:val="24"/>
        </w:rPr>
        <w:t>[14]</w:t>
      </w:r>
      <w:r>
        <w:rPr>
          <w:rFonts w:ascii="Times New Roman" w:hAnsi="Times New Roman" w:cs="Times New Roman"/>
          <w:szCs w:val="24"/>
        </w:rPr>
        <w:fldChar w:fldCharType="end"/>
      </w:r>
    </w:p>
    <w:p w14:paraId="61B0A7D0" w14:textId="754306D7" w:rsidR="00F278AE" w:rsidRDefault="00D15DA7">
      <w:pPr>
        <w:ind w:firstLine="284"/>
        <w:jc w:val="both"/>
        <w:rPr>
          <w:rFonts w:ascii="Times New Roman" w:hAnsi="Times New Roman" w:cs="Times New Roman"/>
          <w:szCs w:val="24"/>
        </w:rPr>
      </w:pPr>
      <w:r>
        <w:rPr>
          <w:rFonts w:ascii="Times New Roman" w:hAnsi="Times New Roman" w:cs="Times New Roman"/>
          <w:szCs w:val="24"/>
        </w:rPr>
        <w:t>Budaya organisasi juga disebut budaya perusahaan, yaitu seperangkat nilai-nilai atau norma-norma yang telah relatif lama berlakunya, dianut bersama oleh para anggota organisasi (karyawan) sebagai norma perilaku dalam menyelesaikan masalah-masalah organisasi (perusahaan).</w:t>
      </w:r>
      <w:r>
        <w:rPr>
          <w:rFonts w:ascii="Times New Roman" w:hAnsi="Times New Roman" w:cs="Times New Roman"/>
          <w:szCs w:val="24"/>
        </w:rPr>
        <w:fldChar w:fldCharType="begin" w:fldLock="1"/>
      </w:r>
      <w:r w:rsidR="000E7912">
        <w:rPr>
          <w:rFonts w:ascii="Times New Roman" w:hAnsi="Times New Roman" w:cs="Times New Roman"/>
          <w:szCs w:val="24"/>
        </w:rPr>
        <w:instrText>ADDIN CSL_CITATION {"citationItems":[{"id":"ITEM-1","itemData":{"abstract":"Perusahaan atau organisasi yang baik, akan menitikberatkan sumber daya pada manusia, karena diharapkan menjalankan fungsinya dengan optimal khususnya menghadapi dinamika perubahan lingkungan yang terjadi. Sebagian perusahaan atau organisasi yang berhasil, mempunyai pemimpin yang mampu mengelola dan menciptakan sumber daya manusia yang efektif dan efisien. Penelitian ini bertujuan untuk membuktikan dan menganalisis pengaruh Kepemimpinan, Komitmen, dan Budaya Organisasi terhadap Kinerja Karyawan PT.Sumre1con di Kota Balikpapan. alat analisis yang digunakan adalah Uji Regresi Linear Berganda dan Uji Asumsi Klasik, Uji Validitas dan Uji Realibilitas. Pada persamaan analisis regresi linear berganda, variabel bebas yang meliputi Kepemimpinan (X1), Komitmen (X2), Budaya Organisasi (X3) secara bersama-sama mempunyai pengaruh yang signifikan terhadap Kinerja Karyawan (Y) PT.Sumre1con di Kota Balikpapan. Hal ini dibuktikan dari besarnya nilai Rsquare, R, dan Fhitung &gt;Ftabel. Dan variabel kepemimpinan mempunyai pengaruh dominan terhadap kinerja karyawan PT.Sumre1con di Kota Balikpapan, dengan nilai thitung &gt; ttabel dan pada taraf signifikan . dan nilai r parsial terbesar dari yang lainnya.","author":[{"dropping-particle":"","family":"Ariani, H.M &amp; Harum","given":"Indriani","non-dropping-particle":"","parse-names":false,"suffix":""}],"container-title":"Jurnal GeoEkonomi","id":"ITEM-1","issue":"2","issued":{"date-parts":[["2021"]]},"page":"32-44","title":"Kepemimpinan , Komitmen dan Budaya Organisasi Mempengaruhi Kinerja Karyawan Studi Kasus : PT.SUMRE1CON DI BALIKPAPAN","type":"article-journal","volume":"12"},"uris":["http://www.mendeley.com/documents/?uuid=10dc93c5-627c-4def-a394-ac67f7a29dba"]}],"mendeley":{"formattedCitation":"[15]","plainTextFormattedCitation":"[15]","previouslyFormattedCitation":"[14]"},"properties":{"noteIndex":0},"schema":"https://github.com/citation-style-language/schema/raw/master/csl-citation.json"}</w:instrText>
      </w:r>
      <w:r>
        <w:rPr>
          <w:rFonts w:ascii="Times New Roman" w:hAnsi="Times New Roman" w:cs="Times New Roman"/>
          <w:szCs w:val="24"/>
        </w:rPr>
        <w:fldChar w:fldCharType="separate"/>
      </w:r>
      <w:r w:rsidR="000E7912" w:rsidRPr="000E7912">
        <w:rPr>
          <w:rFonts w:ascii="Times New Roman" w:hAnsi="Times New Roman" w:cs="Times New Roman"/>
          <w:noProof/>
          <w:szCs w:val="24"/>
        </w:rPr>
        <w:t>[15]</w:t>
      </w:r>
      <w:r>
        <w:rPr>
          <w:rFonts w:ascii="Times New Roman" w:hAnsi="Times New Roman" w:cs="Times New Roman"/>
          <w:szCs w:val="24"/>
        </w:rPr>
        <w:fldChar w:fldCharType="end"/>
      </w:r>
    </w:p>
    <w:p w14:paraId="6853731E" w14:textId="77777777" w:rsidR="00405F4F" w:rsidRDefault="00D15DA7">
      <w:pPr>
        <w:ind w:firstLine="284"/>
        <w:jc w:val="both"/>
        <w:rPr>
          <w:rFonts w:ascii="Times New Roman" w:hAnsi="Times New Roman" w:cs="Times New Roman"/>
          <w:szCs w:val="24"/>
        </w:rPr>
      </w:pPr>
      <w:r>
        <w:rPr>
          <w:rFonts w:ascii="Times New Roman" w:hAnsi="Times New Roman" w:cs="Times New Roman"/>
          <w:szCs w:val="24"/>
        </w:rPr>
        <w:t xml:space="preserve">Kedudukan Sekretariat Daerah Minahasa Selatan merupakan salah satu perangkat daerah yang melaksanakan fungsi penunjang urusan pemerintahan daerah yang di pimpin oleh Sekretaris Daerah dan bertanggungjawab langsung kepada Bupati Minahasa Selatan. Sekretariat Daerah Kabupaten minahasa selatan juga memiliki tugas membantu Bupati dalam penyusunan kebijakan dan pengoordinasian administratif terhadap pelaksanaan tugas Perangkat Daerah serta pelayanan administratif.Fungsi dari Sekretariat daerah ini juga sebagai pengoordinasian penyusunan kebijakan daerah, pengoordinasian pelaksanaan tugas satuan kerja perangkat daerah, pemantauan dan evaluasi pelaksanaan kebijakan daerah, pelayanan administratif dan pembinaan aparatur sipil negara pada instansi daaerah. Visi Kabupaten Minahasa Selatan 2021-2026 adalah “Minahasa Selatan Maju, Berkepribadian dan sejahtera”. Melihat kedudukan, tugas dan fungsi serta visi dari sekretariat daerah Kabupaten Minahasa Selatan untuk mewujudkannya tentu diperlukan sumberdaya manusia yang berkualitas yang dapat mendukung tercapainya tujuan organisasi. Selain sumberdaya manusia yang berkualitas juga diperlukan adanya budaya yang baik dalam organisasi Sekretariat Daerah Kabupaten Minahasa </w:t>
      </w:r>
    </w:p>
    <w:p w14:paraId="52C454F8" w14:textId="50FC859C" w:rsidR="00405F4F" w:rsidRDefault="00405F4F" w:rsidP="00405F4F">
      <w:pPr>
        <w:jc w:val="both"/>
        <w:rPr>
          <w:rFonts w:ascii="Times New Roman" w:hAnsi="Times New Roman" w:cs="Times New Roman"/>
          <w:szCs w:val="24"/>
        </w:rPr>
      </w:pPr>
      <w:r>
        <w:rPr>
          <w:rFonts w:ascii="Times New Roman" w:hAnsi="Times New Roman" w:cs="Times New Roman"/>
          <w:szCs w:val="24"/>
        </w:rPr>
        <w:t>60</w:t>
      </w:r>
    </w:p>
    <w:p w14:paraId="59ACBC65" w14:textId="77777777" w:rsidR="00405F4F" w:rsidRDefault="00405F4F">
      <w:pPr>
        <w:ind w:firstLine="284"/>
        <w:jc w:val="both"/>
        <w:rPr>
          <w:rFonts w:ascii="Times New Roman" w:hAnsi="Times New Roman" w:cs="Times New Roman"/>
          <w:szCs w:val="24"/>
        </w:rPr>
      </w:pPr>
    </w:p>
    <w:p w14:paraId="5122D065" w14:textId="6474389D" w:rsidR="00F278AE" w:rsidRDefault="00D15DA7">
      <w:pPr>
        <w:ind w:firstLine="284"/>
        <w:jc w:val="both"/>
        <w:rPr>
          <w:rFonts w:ascii="Times New Roman" w:hAnsi="Times New Roman" w:cs="Times New Roman"/>
          <w:szCs w:val="24"/>
        </w:rPr>
      </w:pPr>
      <w:proofErr w:type="gramStart"/>
      <w:r>
        <w:rPr>
          <w:rFonts w:ascii="Times New Roman" w:hAnsi="Times New Roman" w:cs="Times New Roman"/>
          <w:szCs w:val="24"/>
        </w:rPr>
        <w:lastRenderedPageBreak/>
        <w:t xml:space="preserve">Selatan, karena budaya organisasi sering juga disebut budaya kerja, karena tidak dapat dipisahkan dengan kinerja </w:t>
      </w:r>
      <w:r>
        <w:rPr>
          <w:rFonts w:ascii="Times New Roman" w:hAnsi="Times New Roman" w:cs="Times New Roman"/>
          <w:i/>
          <w:szCs w:val="24"/>
        </w:rPr>
        <w:t>(performance)</w:t>
      </w:r>
      <w:r>
        <w:rPr>
          <w:rFonts w:ascii="Times New Roman" w:hAnsi="Times New Roman" w:cs="Times New Roman"/>
          <w:szCs w:val="24"/>
        </w:rPr>
        <w:t>.</w:t>
      </w:r>
      <w:proofErr w:type="gramEnd"/>
    </w:p>
    <w:p w14:paraId="3FA199DE" w14:textId="77777777" w:rsidR="00F278AE" w:rsidRDefault="00D15DA7">
      <w:pPr>
        <w:ind w:firstLine="284"/>
        <w:jc w:val="both"/>
        <w:rPr>
          <w:rFonts w:ascii="Times New Roman" w:hAnsi="Times New Roman" w:cs="Times New Roman"/>
          <w:szCs w:val="24"/>
        </w:rPr>
      </w:pPr>
      <w:r>
        <w:rPr>
          <w:rFonts w:ascii="Times New Roman" w:hAnsi="Times New Roman" w:cs="Times New Roman"/>
          <w:szCs w:val="24"/>
        </w:rPr>
        <w:t>Budaya organisasi diyakini merupakan faktor penentu utama kesuksesan kinerja suatu organisasi, karena dapat menciptakan motivasi yang sangat luar biasa bagi pegawai untuk memberikan kemampuan terbaiknya dalam memanfaatkan kesempatan yang diberikan oleh organisasi.</w:t>
      </w:r>
    </w:p>
    <w:p w14:paraId="3598B80F" w14:textId="77777777" w:rsidR="00F278AE" w:rsidRDefault="00D15DA7">
      <w:pPr>
        <w:ind w:firstLine="284"/>
        <w:jc w:val="both"/>
        <w:rPr>
          <w:rFonts w:ascii="Times New Roman" w:hAnsi="Times New Roman" w:cs="Times New Roman"/>
          <w:szCs w:val="24"/>
        </w:rPr>
      </w:pPr>
      <w:r>
        <w:rPr>
          <w:rFonts w:ascii="Times New Roman" w:hAnsi="Times New Roman" w:cs="Times New Roman"/>
          <w:szCs w:val="24"/>
        </w:rPr>
        <w:t>Sekretariat Daerah Kabupaten Minahasa Selatan merupakan sentral administrasi pemerintahan. Namun, dengan banyaknya aktifitas pemerintahan di Sekretariat Daerah Kabupaten Minahasa Selatan terkadang budaya dalam organisasi kurang ditaati. Sama seperti instansi pemerintah lainnya yang memiliki kendala dalam peningkatan kinerja Aparatur Sipil Negara Sekretariat Daerah Kabupaten Minahasa Selatan juga demikian. Berdasarkan pengamatan saya selama magang kurang lebih enam bulan di Sekretariat Daerah Kabupaten Minahasa Selatan masih ada kinerja pegawai yang belum optimal, seperti masih adanya beberapa pegawai yang kurang disiplin dalam bekerja, datang terlambat, tidak masuk kerja tanpa ijin, menggunakan waktu bekerja mereka dengan mengobrol, dan bermain handphone. Kendala lainnya tanggungjawab yang masih belum optimal yang hanya akan bekerja sungguh-sungguh jika ada perintah dan pengawasan dari pimpinan.</w:t>
      </w:r>
    </w:p>
    <w:p w14:paraId="3ED9EC32" w14:textId="77777777" w:rsidR="00F278AE" w:rsidRPr="00B0194C" w:rsidRDefault="00F278AE" w:rsidP="00B0194C">
      <w:pPr>
        <w:jc w:val="both"/>
        <w:rPr>
          <w:rFonts w:ascii="Times New Roman" w:hAnsi="Times New Roman" w:cs="Times New Roman"/>
          <w:sz w:val="32"/>
          <w:szCs w:val="24"/>
        </w:rPr>
      </w:pPr>
    </w:p>
    <w:p w14:paraId="4946FE59" w14:textId="77777777" w:rsidR="00F278AE" w:rsidRPr="00B0194C" w:rsidRDefault="00D15DA7" w:rsidP="00B0194C">
      <w:pPr>
        <w:pStyle w:val="ListParagraph1"/>
        <w:numPr>
          <w:ilvl w:val="0"/>
          <w:numId w:val="1"/>
        </w:numPr>
        <w:jc w:val="both"/>
        <w:rPr>
          <w:rFonts w:ascii="Times New Roman" w:hAnsi="Times New Roman" w:cs="Times New Roman"/>
          <w:b/>
          <w:i/>
          <w:sz w:val="24"/>
        </w:rPr>
      </w:pPr>
      <w:r w:rsidRPr="00B0194C">
        <w:rPr>
          <w:rFonts w:ascii="Times New Roman" w:hAnsi="Times New Roman" w:cs="Times New Roman"/>
          <w:b/>
          <w:sz w:val="24"/>
        </w:rPr>
        <w:t>METODE PENELITIAN</w:t>
      </w:r>
      <w:bookmarkStart w:id="4" w:name="_Toc130130835"/>
      <w:bookmarkEnd w:id="3"/>
    </w:p>
    <w:p w14:paraId="16400C2B" w14:textId="11F25ECC" w:rsidR="00F278AE" w:rsidRPr="008407A8" w:rsidRDefault="00D15DA7" w:rsidP="008407A8">
      <w:pPr>
        <w:pStyle w:val="ListParagraph1"/>
        <w:ind w:left="0" w:firstLine="360"/>
        <w:jc w:val="both"/>
        <w:rPr>
          <w:rFonts w:ascii="Times New Roman" w:hAnsi="Times New Roman" w:cs="Times New Roman"/>
          <w:bCs/>
          <w:sz w:val="24"/>
          <w:szCs w:val="24"/>
        </w:rPr>
      </w:pPr>
      <w:proofErr w:type="gramStart"/>
      <w:r>
        <w:rPr>
          <w:rFonts w:ascii="Times New Roman" w:hAnsi="Times New Roman" w:cs="Times New Roman"/>
        </w:rPr>
        <w:t>Metode yang digunakan dalam penelitian ini yaitu metode statistik inferensial dengan teknik survey ekspla</w:t>
      </w:r>
      <w:r>
        <w:rPr>
          <w:rFonts w:ascii="Times New Roman" w:hAnsi="Times New Roman" w:cs="Times New Roman"/>
          <w:szCs w:val="24"/>
        </w:rPr>
        <w:t>natory yang menjelaskan hubungan sebab akibat variabel melalui pengujian hipotesis.</w:t>
      </w:r>
      <w:bookmarkEnd w:id="4"/>
      <w:proofErr w:type="gramEnd"/>
      <w:r w:rsidR="008407A8">
        <w:rPr>
          <w:rFonts w:ascii="Times New Roman" w:hAnsi="Times New Roman" w:cs="Times New Roman"/>
          <w:szCs w:val="24"/>
        </w:rPr>
        <w:t xml:space="preserve"> </w:t>
      </w:r>
      <w:r>
        <w:rPr>
          <w:rFonts w:ascii="Times New Roman" w:hAnsi="Times New Roman" w:cs="Times New Roman"/>
        </w:rPr>
        <w:t xml:space="preserve">Penelitian ini dilaksanakan di Sekretariat Daerah Kabupaten Minahasa Selatan selama tiga bulan dihitung pada saat dikeluarkan </w:t>
      </w:r>
      <w:proofErr w:type="gramStart"/>
      <w:r>
        <w:rPr>
          <w:rFonts w:ascii="Times New Roman" w:hAnsi="Times New Roman" w:cs="Times New Roman"/>
        </w:rPr>
        <w:t>surat</w:t>
      </w:r>
      <w:proofErr w:type="gramEnd"/>
      <w:r>
        <w:rPr>
          <w:rFonts w:ascii="Times New Roman" w:hAnsi="Times New Roman" w:cs="Times New Roman"/>
        </w:rPr>
        <w:t xml:space="preserve"> izin survey pada pihak fakultas ilmu sosial </w:t>
      </w:r>
      <w:r>
        <w:rPr>
          <w:rFonts w:ascii="Times New Roman" w:hAnsi="Times New Roman" w:cs="Times New Roman"/>
          <w:lang w:val="id-ID"/>
        </w:rPr>
        <w:t>Universitas Negeri Manado.</w:t>
      </w:r>
      <w:r w:rsidR="008407A8">
        <w:rPr>
          <w:rFonts w:ascii="Times New Roman" w:hAnsi="Times New Roman" w:cs="Times New Roman"/>
        </w:rPr>
        <w:t xml:space="preserve"> </w:t>
      </w:r>
      <w:proofErr w:type="gramStart"/>
      <w:r>
        <w:rPr>
          <w:rFonts w:ascii="Times New Roman" w:hAnsi="Times New Roman" w:cs="Times New Roman"/>
        </w:rPr>
        <w:t>Operasional Variabel diperlukan peneliti untuk mempermudah dalam mengukur dan memahami variabel-variabel penelitian.</w:t>
      </w:r>
      <w:proofErr w:type="gramEnd"/>
      <w:r>
        <w:rPr>
          <w:rFonts w:ascii="Times New Roman" w:hAnsi="Times New Roman" w:cs="Times New Roman"/>
        </w:rPr>
        <w:t xml:space="preserve"> Berdasarkan pengertian kedua variabel ini maka peneliti menetapkan sub variabel, kemudian dikembangkan menjadi indikator-indikator yang dijadikan sebagai item pertanyaan atau pernyataan yang </w:t>
      </w:r>
      <w:proofErr w:type="gramStart"/>
      <w:r>
        <w:rPr>
          <w:rFonts w:ascii="Times New Roman" w:hAnsi="Times New Roman" w:cs="Times New Roman"/>
        </w:rPr>
        <w:t>akan</w:t>
      </w:r>
      <w:proofErr w:type="gramEnd"/>
      <w:r>
        <w:rPr>
          <w:rFonts w:ascii="Times New Roman" w:hAnsi="Times New Roman" w:cs="Times New Roman"/>
        </w:rPr>
        <w:t xml:space="preserve"> digunakan dalam pembuatan kuesioner.</w:t>
      </w:r>
      <w:r w:rsidR="008407A8">
        <w:rPr>
          <w:rFonts w:ascii="Times New Roman" w:hAnsi="Times New Roman" w:cs="Times New Roman"/>
        </w:rPr>
        <w:t xml:space="preserve"> </w:t>
      </w:r>
      <w:r>
        <w:rPr>
          <w:rFonts w:ascii="Times New Roman" w:hAnsi="Times New Roman" w:cs="Times New Roman"/>
        </w:rPr>
        <w:t>Secara operasional yang dimaksud dengan Budaya kerja (X) dalam penelitian ini adalah nilai</w:t>
      </w:r>
      <w:proofErr w:type="gramStart"/>
      <w:r>
        <w:rPr>
          <w:rFonts w:ascii="Times New Roman" w:hAnsi="Times New Roman" w:cs="Times New Roman"/>
        </w:rPr>
        <w:t>,sikap,norma</w:t>
      </w:r>
      <w:proofErr w:type="gramEnd"/>
      <w:r>
        <w:rPr>
          <w:rFonts w:ascii="Times New Roman" w:hAnsi="Times New Roman" w:cs="Times New Roman"/>
        </w:rPr>
        <w:t xml:space="preserve"> yang menjadi pedoman SDM untuk melaksanakan tugas dan kewajibannya di dalam organisasi. Adapun indikatornya sebagai berikut: 1) Inisiatif individual; 2) Toleransi terhadap resiko; 3) Pengawasan; 4) Pola komunikasi; 5) Kerjasama</w:t>
      </w:r>
      <w:r w:rsidR="008407A8">
        <w:rPr>
          <w:rFonts w:ascii="Times New Roman" w:hAnsi="Times New Roman" w:cs="Times New Roman"/>
        </w:rPr>
        <w:t xml:space="preserve">. </w:t>
      </w:r>
      <w:proofErr w:type="gramStart"/>
      <w:r>
        <w:rPr>
          <w:rFonts w:ascii="Times New Roman" w:hAnsi="Times New Roman" w:cs="Times New Roman"/>
        </w:rPr>
        <w:t>Secara operasional yang menjadi variabel dependen dalam penelitian ini yaitu Kinerja Pegawai (Y) yaitu hasil kerja yang dapat dilihat secara kualitas dan kuantitas.</w:t>
      </w:r>
      <w:proofErr w:type="gramEnd"/>
      <w:r>
        <w:rPr>
          <w:rFonts w:ascii="Times New Roman" w:hAnsi="Times New Roman" w:cs="Times New Roman"/>
        </w:rPr>
        <w:t xml:space="preserve"> Adapun indikatornya sebagai berikut: 1) Kualitas ;2) Kuantitas; 3) Inisiatif; 4) Tanggung jawab; 5) Kerjasama</w:t>
      </w:r>
      <w:bookmarkStart w:id="5" w:name="_Toc130130837"/>
    </w:p>
    <w:p w14:paraId="321F9541" w14:textId="77777777" w:rsidR="00F278AE" w:rsidRDefault="00F278AE"/>
    <w:p w14:paraId="00ADAAF8" w14:textId="77777777" w:rsidR="00F278AE" w:rsidRDefault="00D15DA7" w:rsidP="008407A8">
      <w:pPr>
        <w:pStyle w:val="Heading2"/>
        <w:jc w:val="both"/>
        <w:rPr>
          <w:rFonts w:ascii="Times New Roman" w:hAnsi="Times New Roman" w:cs="Times New Roman"/>
          <w:b/>
          <w:i/>
          <w:color w:val="auto"/>
          <w:sz w:val="20"/>
          <w:szCs w:val="20"/>
        </w:rPr>
      </w:pPr>
      <w:r>
        <w:rPr>
          <w:rFonts w:ascii="Times New Roman" w:hAnsi="Times New Roman" w:cs="Times New Roman"/>
          <w:b/>
          <w:i/>
          <w:color w:val="auto"/>
          <w:sz w:val="20"/>
          <w:szCs w:val="20"/>
        </w:rPr>
        <w:t>Populasi dan Sampe</w:t>
      </w:r>
      <w:bookmarkEnd w:id="5"/>
      <w:r>
        <w:rPr>
          <w:rFonts w:ascii="Times New Roman" w:hAnsi="Times New Roman" w:cs="Times New Roman"/>
          <w:b/>
          <w:i/>
          <w:color w:val="auto"/>
          <w:sz w:val="20"/>
          <w:szCs w:val="20"/>
        </w:rPr>
        <w:t>l</w:t>
      </w:r>
    </w:p>
    <w:p w14:paraId="2184A318" w14:textId="77777777" w:rsidR="00F278AE" w:rsidRDefault="00D15DA7">
      <w:pPr>
        <w:pStyle w:val="Heading2"/>
        <w:numPr>
          <w:ilvl w:val="0"/>
          <w:numId w:val="6"/>
        </w:numPr>
        <w:ind w:left="284" w:hanging="284"/>
        <w:jc w:val="both"/>
        <w:rPr>
          <w:rFonts w:ascii="Times New Roman" w:hAnsi="Times New Roman" w:cs="Times New Roman"/>
          <w:b/>
          <w:i/>
          <w:color w:val="auto"/>
          <w:sz w:val="20"/>
          <w:szCs w:val="20"/>
        </w:rPr>
      </w:pPr>
      <w:r>
        <w:rPr>
          <w:rFonts w:ascii="Times New Roman" w:hAnsi="Times New Roman" w:cs="Times New Roman"/>
          <w:b/>
          <w:color w:val="auto"/>
          <w:sz w:val="20"/>
        </w:rPr>
        <w:t>Populasi</w:t>
      </w:r>
    </w:p>
    <w:p w14:paraId="78718FA1" w14:textId="77777777" w:rsidR="00F278AE" w:rsidRDefault="00D15DA7">
      <w:pPr>
        <w:pStyle w:val="Heading2"/>
        <w:ind w:left="284" w:firstLine="283"/>
        <w:jc w:val="both"/>
        <w:rPr>
          <w:rFonts w:ascii="Times New Roman" w:hAnsi="Times New Roman" w:cs="Times New Roman"/>
          <w:color w:val="auto"/>
        </w:rPr>
      </w:pPr>
      <w:r>
        <w:rPr>
          <w:rFonts w:ascii="Times New Roman" w:hAnsi="Times New Roman" w:cs="Times New Roman"/>
          <w:color w:val="auto"/>
          <w:sz w:val="20"/>
        </w:rPr>
        <w:t>Populasi dalam penelitian ini adalah keseluruhan karakteristik yang berhubungan dengan variabel Budaya Kerja dan Kinerja Aparatur Sipil Negara di Sekretariat Daerah Kabupaten Minahasa Selatan.Unit populasinya adalah keseluruhan aparatur sipil negara pada sekretariat daerah Kabupaten Minahasa Selatan.Ukuran populasinya adalah sebanyak 129 orang</w:t>
      </w:r>
      <w:r>
        <w:rPr>
          <w:rFonts w:ascii="Times New Roman" w:hAnsi="Times New Roman" w:cs="Times New Roman"/>
          <w:color w:val="auto"/>
        </w:rPr>
        <w:t>.</w:t>
      </w:r>
    </w:p>
    <w:p w14:paraId="37A01CDF" w14:textId="77777777" w:rsidR="00F278AE" w:rsidRDefault="00F278AE">
      <w:pPr>
        <w:rPr>
          <w:b/>
        </w:rPr>
      </w:pPr>
    </w:p>
    <w:p w14:paraId="14805F2C" w14:textId="77777777" w:rsidR="00F278AE" w:rsidRDefault="00D15DA7">
      <w:pPr>
        <w:pStyle w:val="Header"/>
        <w:keepNext/>
        <w:ind w:left="142"/>
        <w:jc w:val="center"/>
        <w:rPr>
          <w:rFonts w:ascii="Times New Roman" w:hAnsi="Times New Roman" w:cs="Times New Roman"/>
          <w:b/>
        </w:rPr>
      </w:pPr>
      <w:bookmarkStart w:id="6" w:name="_Toc125981067"/>
      <w:bookmarkStart w:id="7" w:name="_Toc125582332"/>
      <w:bookmarkStart w:id="8" w:name="_Toc126795976"/>
      <w:r>
        <w:rPr>
          <w:rFonts w:ascii="Times New Roman" w:hAnsi="Times New Roman" w:cs="Times New Roman"/>
          <w:b/>
        </w:rPr>
        <w:t>Tabel 3.</w:t>
      </w:r>
      <w:r>
        <w:rPr>
          <w:rFonts w:ascii="Times New Roman" w:hAnsi="Times New Roman" w:cs="Times New Roman"/>
          <w:b/>
        </w:rPr>
        <w:fldChar w:fldCharType="begin"/>
      </w:r>
      <w:r>
        <w:rPr>
          <w:rFonts w:ascii="Times New Roman" w:hAnsi="Times New Roman" w:cs="Times New Roman"/>
          <w:b/>
        </w:rPr>
        <w:instrText xml:space="preserve"> SEQ Tabel_3. \* ARABIC </w:instrText>
      </w:r>
      <w:r>
        <w:rPr>
          <w:rFonts w:ascii="Times New Roman" w:hAnsi="Times New Roman" w:cs="Times New Roman"/>
          <w:b/>
        </w:rPr>
        <w:fldChar w:fldCharType="separate"/>
      </w:r>
      <w:r>
        <w:rPr>
          <w:rFonts w:ascii="Times New Roman" w:hAnsi="Times New Roman" w:cs="Times New Roman"/>
          <w:b/>
        </w:rPr>
        <w:t>1</w:t>
      </w:r>
      <w:r>
        <w:rPr>
          <w:rFonts w:ascii="Times New Roman" w:hAnsi="Times New Roman" w:cs="Times New Roman"/>
          <w:b/>
        </w:rPr>
        <w:fldChar w:fldCharType="end"/>
      </w:r>
      <w:r>
        <w:rPr>
          <w:rFonts w:ascii="Times New Roman" w:hAnsi="Times New Roman" w:cs="Times New Roman"/>
          <w:b/>
        </w:rPr>
        <w:t xml:space="preserve"> Jumlah Populasi</w:t>
      </w:r>
      <w:bookmarkEnd w:id="6"/>
      <w:bookmarkEnd w:id="7"/>
      <w:bookmarkEnd w:id="8"/>
    </w:p>
    <w:tbl>
      <w:tblPr>
        <w:tblStyle w:val="TableGrid"/>
        <w:tblW w:w="3256" w:type="dxa"/>
        <w:jc w:val="center"/>
        <w:tblLayout w:type="fixed"/>
        <w:tblLook w:val="04A0" w:firstRow="1" w:lastRow="0" w:firstColumn="1" w:lastColumn="0" w:noHBand="0" w:noVBand="1"/>
      </w:tblPr>
      <w:tblGrid>
        <w:gridCol w:w="511"/>
        <w:gridCol w:w="1070"/>
        <w:gridCol w:w="1675"/>
      </w:tblGrid>
      <w:tr w:rsidR="00F278AE" w14:paraId="66919B97" w14:textId="77777777">
        <w:trPr>
          <w:jc w:val="center"/>
        </w:trPr>
        <w:tc>
          <w:tcPr>
            <w:tcW w:w="511" w:type="dxa"/>
            <w:vAlign w:val="center"/>
          </w:tcPr>
          <w:p w14:paraId="1BCFCB64" w14:textId="77777777" w:rsidR="00F278AE" w:rsidRDefault="00D15DA7">
            <w:pPr>
              <w:jc w:val="center"/>
              <w:textAlignment w:val="center"/>
              <w:rPr>
                <w:rFonts w:ascii="Times New Roman" w:hAnsi="Times New Roman" w:cs="Times New Roman"/>
                <w:b/>
              </w:rPr>
            </w:pPr>
            <w:r>
              <w:rPr>
                <w:rFonts w:ascii="Times New Roman" w:eastAsia="SimSun" w:hAnsi="Times New Roman" w:cs="Times New Roman"/>
                <w:b/>
              </w:rPr>
              <w:t>No.</w:t>
            </w:r>
          </w:p>
        </w:tc>
        <w:tc>
          <w:tcPr>
            <w:tcW w:w="1070" w:type="dxa"/>
            <w:vAlign w:val="center"/>
          </w:tcPr>
          <w:p w14:paraId="0DBA7BD8" w14:textId="77777777" w:rsidR="00F278AE" w:rsidRDefault="00D15DA7">
            <w:pPr>
              <w:jc w:val="center"/>
              <w:textAlignment w:val="center"/>
              <w:rPr>
                <w:rFonts w:ascii="Times New Roman" w:hAnsi="Times New Roman" w:cs="Times New Roman"/>
                <w:b/>
              </w:rPr>
            </w:pPr>
            <w:r>
              <w:rPr>
                <w:rFonts w:ascii="Times New Roman" w:eastAsia="SimSun" w:hAnsi="Times New Roman" w:cs="Times New Roman"/>
                <w:b/>
              </w:rPr>
              <w:t>Pegawai</w:t>
            </w:r>
          </w:p>
        </w:tc>
        <w:tc>
          <w:tcPr>
            <w:tcW w:w="1675" w:type="dxa"/>
            <w:vAlign w:val="center"/>
          </w:tcPr>
          <w:p w14:paraId="462DD001" w14:textId="77777777" w:rsidR="00F278AE" w:rsidRDefault="00D15DA7">
            <w:pPr>
              <w:jc w:val="center"/>
              <w:textAlignment w:val="center"/>
              <w:rPr>
                <w:rFonts w:ascii="Times New Roman" w:hAnsi="Times New Roman" w:cs="Times New Roman"/>
                <w:b/>
              </w:rPr>
            </w:pPr>
            <w:r>
              <w:rPr>
                <w:rFonts w:ascii="Times New Roman" w:eastAsia="SimSun" w:hAnsi="Times New Roman" w:cs="Times New Roman"/>
                <w:b/>
              </w:rPr>
              <w:t>Jumlah Pegawai</w:t>
            </w:r>
          </w:p>
        </w:tc>
      </w:tr>
      <w:tr w:rsidR="00F278AE" w14:paraId="5E32B51C" w14:textId="77777777">
        <w:trPr>
          <w:jc w:val="center"/>
        </w:trPr>
        <w:tc>
          <w:tcPr>
            <w:tcW w:w="511" w:type="dxa"/>
            <w:vAlign w:val="bottom"/>
          </w:tcPr>
          <w:p w14:paraId="7B0AD8E7" w14:textId="77777777" w:rsidR="00F278AE" w:rsidRDefault="00D15DA7">
            <w:pPr>
              <w:jc w:val="center"/>
              <w:textAlignment w:val="bottom"/>
              <w:rPr>
                <w:rFonts w:ascii="Times New Roman" w:hAnsi="Times New Roman" w:cs="Times New Roman"/>
              </w:rPr>
            </w:pPr>
            <w:r>
              <w:rPr>
                <w:rFonts w:ascii="Times New Roman" w:eastAsia="SimSun" w:hAnsi="Times New Roman" w:cs="Times New Roman"/>
              </w:rPr>
              <w:t>1</w:t>
            </w:r>
          </w:p>
        </w:tc>
        <w:tc>
          <w:tcPr>
            <w:tcW w:w="1070" w:type="dxa"/>
            <w:vAlign w:val="bottom"/>
          </w:tcPr>
          <w:p w14:paraId="6A300915" w14:textId="77777777" w:rsidR="00F278AE" w:rsidRDefault="00D15DA7">
            <w:pPr>
              <w:jc w:val="center"/>
              <w:textAlignment w:val="bottom"/>
              <w:rPr>
                <w:rFonts w:ascii="Times New Roman" w:hAnsi="Times New Roman" w:cs="Times New Roman"/>
              </w:rPr>
            </w:pPr>
            <w:r>
              <w:rPr>
                <w:rFonts w:ascii="Times New Roman" w:eastAsia="SimSun" w:hAnsi="Times New Roman" w:cs="Times New Roman"/>
              </w:rPr>
              <w:t>P</w:t>
            </w:r>
          </w:p>
        </w:tc>
        <w:tc>
          <w:tcPr>
            <w:tcW w:w="1675" w:type="dxa"/>
            <w:vAlign w:val="bottom"/>
          </w:tcPr>
          <w:p w14:paraId="4FD94B83" w14:textId="77777777" w:rsidR="00F278AE" w:rsidRDefault="00D15DA7">
            <w:pPr>
              <w:jc w:val="center"/>
              <w:textAlignment w:val="bottom"/>
              <w:rPr>
                <w:rFonts w:ascii="Times New Roman" w:hAnsi="Times New Roman" w:cs="Times New Roman"/>
              </w:rPr>
            </w:pPr>
            <w:r>
              <w:rPr>
                <w:rFonts w:ascii="Times New Roman" w:eastAsia="SimSun" w:hAnsi="Times New Roman" w:cs="Times New Roman"/>
              </w:rPr>
              <w:t>54</w:t>
            </w:r>
          </w:p>
        </w:tc>
      </w:tr>
      <w:tr w:rsidR="00F278AE" w14:paraId="6EE5094D" w14:textId="77777777">
        <w:trPr>
          <w:jc w:val="center"/>
        </w:trPr>
        <w:tc>
          <w:tcPr>
            <w:tcW w:w="511" w:type="dxa"/>
            <w:vAlign w:val="bottom"/>
          </w:tcPr>
          <w:p w14:paraId="5A5AC8D0" w14:textId="77777777" w:rsidR="00F278AE" w:rsidRDefault="00D15DA7">
            <w:pPr>
              <w:jc w:val="center"/>
              <w:textAlignment w:val="bottom"/>
              <w:rPr>
                <w:rFonts w:ascii="Times New Roman" w:hAnsi="Times New Roman" w:cs="Times New Roman"/>
              </w:rPr>
            </w:pPr>
            <w:r>
              <w:rPr>
                <w:rFonts w:ascii="Times New Roman" w:eastAsia="SimSun" w:hAnsi="Times New Roman" w:cs="Times New Roman"/>
              </w:rPr>
              <w:t>2</w:t>
            </w:r>
          </w:p>
        </w:tc>
        <w:tc>
          <w:tcPr>
            <w:tcW w:w="1070" w:type="dxa"/>
            <w:vAlign w:val="bottom"/>
          </w:tcPr>
          <w:p w14:paraId="67D6C500" w14:textId="77777777" w:rsidR="00F278AE" w:rsidRDefault="00D15DA7">
            <w:pPr>
              <w:jc w:val="center"/>
              <w:textAlignment w:val="bottom"/>
              <w:rPr>
                <w:rFonts w:ascii="Times New Roman" w:hAnsi="Times New Roman" w:cs="Times New Roman"/>
              </w:rPr>
            </w:pPr>
            <w:r>
              <w:rPr>
                <w:rFonts w:ascii="Times New Roman" w:eastAsia="SimSun" w:hAnsi="Times New Roman" w:cs="Times New Roman"/>
              </w:rPr>
              <w:t>L</w:t>
            </w:r>
          </w:p>
        </w:tc>
        <w:tc>
          <w:tcPr>
            <w:tcW w:w="1675" w:type="dxa"/>
            <w:vAlign w:val="bottom"/>
          </w:tcPr>
          <w:p w14:paraId="3550915A" w14:textId="77777777" w:rsidR="00F278AE" w:rsidRDefault="00D15DA7">
            <w:pPr>
              <w:jc w:val="center"/>
              <w:textAlignment w:val="bottom"/>
              <w:rPr>
                <w:rFonts w:ascii="Times New Roman" w:hAnsi="Times New Roman" w:cs="Times New Roman"/>
              </w:rPr>
            </w:pPr>
            <w:r>
              <w:rPr>
                <w:rFonts w:ascii="Times New Roman" w:eastAsia="SimSun" w:hAnsi="Times New Roman" w:cs="Times New Roman"/>
              </w:rPr>
              <w:t>75</w:t>
            </w:r>
          </w:p>
        </w:tc>
      </w:tr>
      <w:tr w:rsidR="00F278AE" w14:paraId="3F4B54C3" w14:textId="77777777">
        <w:trPr>
          <w:jc w:val="center"/>
        </w:trPr>
        <w:tc>
          <w:tcPr>
            <w:tcW w:w="1581" w:type="dxa"/>
            <w:gridSpan w:val="2"/>
            <w:vAlign w:val="bottom"/>
          </w:tcPr>
          <w:p w14:paraId="63A2C67B" w14:textId="77777777" w:rsidR="00F278AE" w:rsidRDefault="00D15DA7">
            <w:pPr>
              <w:jc w:val="center"/>
              <w:textAlignment w:val="bottom"/>
              <w:rPr>
                <w:rFonts w:ascii="Times New Roman" w:hAnsi="Times New Roman" w:cs="Times New Roman"/>
              </w:rPr>
            </w:pPr>
            <w:r>
              <w:rPr>
                <w:rFonts w:ascii="Times New Roman" w:eastAsia="SimSun" w:hAnsi="Times New Roman" w:cs="Times New Roman"/>
              </w:rPr>
              <w:t>Jumlah</w:t>
            </w:r>
          </w:p>
        </w:tc>
        <w:tc>
          <w:tcPr>
            <w:tcW w:w="1675" w:type="dxa"/>
            <w:vAlign w:val="bottom"/>
          </w:tcPr>
          <w:p w14:paraId="76A55218" w14:textId="77777777" w:rsidR="00F278AE" w:rsidRDefault="00D15DA7">
            <w:pPr>
              <w:jc w:val="center"/>
              <w:textAlignment w:val="bottom"/>
              <w:rPr>
                <w:rFonts w:ascii="Times New Roman" w:hAnsi="Times New Roman" w:cs="Times New Roman"/>
              </w:rPr>
            </w:pPr>
            <w:r>
              <w:rPr>
                <w:rFonts w:ascii="Times New Roman" w:eastAsia="SimSun" w:hAnsi="Times New Roman" w:cs="Times New Roman"/>
              </w:rPr>
              <w:t>129</w:t>
            </w:r>
          </w:p>
        </w:tc>
      </w:tr>
    </w:tbl>
    <w:p w14:paraId="47FF8200" w14:textId="77777777" w:rsidR="00F278AE" w:rsidRDefault="00F278AE"/>
    <w:p w14:paraId="302B0694" w14:textId="77777777" w:rsidR="00F278AE" w:rsidRDefault="00D15DA7">
      <w:pPr>
        <w:pStyle w:val="Heading2"/>
        <w:numPr>
          <w:ilvl w:val="0"/>
          <w:numId w:val="6"/>
        </w:numPr>
        <w:ind w:left="284" w:hanging="284"/>
        <w:jc w:val="both"/>
        <w:rPr>
          <w:rFonts w:ascii="Times New Roman" w:hAnsi="Times New Roman" w:cs="Times New Roman"/>
          <w:b/>
          <w:color w:val="auto"/>
          <w:sz w:val="20"/>
        </w:rPr>
      </w:pPr>
      <w:r>
        <w:rPr>
          <w:rFonts w:ascii="Times New Roman" w:hAnsi="Times New Roman" w:cs="Times New Roman"/>
          <w:b/>
          <w:color w:val="auto"/>
          <w:sz w:val="20"/>
        </w:rPr>
        <w:t xml:space="preserve">Sampel </w:t>
      </w:r>
      <w:r>
        <w:rPr>
          <w:rFonts w:ascii="Times New Roman" w:hAnsi="Times New Roman" w:cs="Times New Roman"/>
          <w:b/>
          <w:color w:val="auto"/>
          <w:sz w:val="20"/>
        </w:rPr>
        <w:tab/>
      </w:r>
    </w:p>
    <w:p w14:paraId="7DA827AA" w14:textId="77777777" w:rsidR="00F278AE" w:rsidRDefault="00D15DA7">
      <w:pPr>
        <w:pStyle w:val="Heading2"/>
        <w:ind w:left="284" w:firstLine="283"/>
        <w:jc w:val="both"/>
        <w:rPr>
          <w:rFonts w:ascii="Times New Roman" w:hAnsi="Times New Roman" w:cs="Times New Roman"/>
          <w:color w:val="auto"/>
          <w:sz w:val="20"/>
        </w:rPr>
      </w:pPr>
      <w:r>
        <w:rPr>
          <w:rFonts w:ascii="Times New Roman" w:hAnsi="Times New Roman" w:cs="Times New Roman"/>
          <w:color w:val="auto"/>
          <w:sz w:val="20"/>
        </w:rPr>
        <w:t xml:space="preserve">Sampel dalam penelitian ini adalah sebagian pegawai yang ada di Sekretariat Daerah Kabupaten Minahasa Selatan. Pada penelitian ini, teknik pengambilan sampel secara slovin, menurut sugiyono sampling slovin yaitu dimana jumlah sampel terlalu besar sehingga diperlukan sebuah formula untuk mendapatkan sampel yang sedikit tetapi dapat mewakili keseluruhan populasi. </w:t>
      </w:r>
    </w:p>
    <w:p w14:paraId="3706A509" w14:textId="77777777" w:rsidR="00F278AE" w:rsidRDefault="00F278AE"/>
    <w:p w14:paraId="14F622EA" w14:textId="77777777" w:rsidR="00F278AE" w:rsidRDefault="00D15DA7">
      <w:pPr>
        <w:ind w:left="-142" w:firstLine="420"/>
        <w:jc w:val="center"/>
        <w:rPr>
          <w:rFonts w:ascii="Times New Roman" w:hAnsi="Times New Roman" w:cs="Times New Roman"/>
          <w:b/>
          <w:bCs/>
          <w:position w:val="-10"/>
        </w:rPr>
      </w:pPr>
      <w:r>
        <w:rPr>
          <w:rFonts w:ascii="Times New Roman" w:hAnsi="Times New Roman" w:cs="Times New Roman"/>
          <w:b/>
          <w:bCs/>
          <w:noProof/>
          <w:lang w:eastAsia="en-US"/>
        </w:rPr>
        <w:drawing>
          <wp:inline distT="0" distB="0" distL="114300" distR="114300" wp14:anchorId="54A11612" wp14:editId="42D897CA">
            <wp:extent cx="568960" cy="274955"/>
            <wp:effectExtent l="0" t="0" r="254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pic:cNvPicPr>
                      <a:picLocks noChangeAspect="1"/>
                    </pic:cNvPicPr>
                  </pic:nvPicPr>
                  <pic:blipFill>
                    <a:blip r:embed="rId14"/>
                    <a:stretch>
                      <a:fillRect/>
                    </a:stretch>
                  </pic:blipFill>
                  <pic:spPr>
                    <a:xfrm>
                      <a:off x="0" y="0"/>
                      <a:ext cx="591291" cy="285680"/>
                    </a:xfrm>
                    <a:prstGeom prst="rect">
                      <a:avLst/>
                    </a:prstGeom>
                    <a:noFill/>
                    <a:ln>
                      <a:noFill/>
                    </a:ln>
                  </pic:spPr>
                </pic:pic>
              </a:graphicData>
            </a:graphic>
          </wp:inline>
        </w:drawing>
      </w:r>
    </w:p>
    <w:p w14:paraId="41A619EA" w14:textId="77777777" w:rsidR="00F278AE" w:rsidRDefault="00D15DA7">
      <w:pPr>
        <w:ind w:left="284"/>
        <w:jc w:val="both"/>
        <w:rPr>
          <w:rFonts w:ascii="Times New Roman" w:hAnsi="Times New Roman" w:cs="Times New Roman"/>
        </w:rPr>
      </w:pPr>
      <w:proofErr w:type="gramStart"/>
      <w:r>
        <w:rPr>
          <w:rFonts w:ascii="Times New Roman" w:hAnsi="Times New Roman" w:cs="Times New Roman"/>
        </w:rPr>
        <w:t>Keterangan :</w:t>
      </w:r>
      <w:proofErr w:type="gramEnd"/>
    </w:p>
    <w:p w14:paraId="1C3CF49C" w14:textId="77777777" w:rsidR="00F278AE" w:rsidRDefault="00D15DA7">
      <w:pPr>
        <w:ind w:left="284"/>
        <w:jc w:val="both"/>
        <w:rPr>
          <w:rFonts w:ascii="Times New Roman" w:hAnsi="Times New Roman" w:cs="Times New Roman"/>
        </w:rPr>
      </w:pPr>
      <w:r>
        <w:rPr>
          <w:rFonts w:ascii="Times New Roman" w:hAnsi="Times New Roman" w:cs="Times New Roman"/>
          <w:i/>
          <w:iCs/>
        </w:rPr>
        <w:t xml:space="preserve">n </w:t>
      </w:r>
      <w:r>
        <w:rPr>
          <w:rFonts w:ascii="Times New Roman" w:hAnsi="Times New Roman" w:cs="Times New Roman"/>
        </w:rPr>
        <w:t>= Ukuran sampel/jumlahresponden</w:t>
      </w:r>
    </w:p>
    <w:p w14:paraId="6980CCE7" w14:textId="77777777" w:rsidR="00F278AE" w:rsidRDefault="00D15DA7">
      <w:pPr>
        <w:ind w:left="284"/>
        <w:jc w:val="both"/>
        <w:rPr>
          <w:rFonts w:ascii="Times New Roman" w:hAnsi="Times New Roman" w:cs="Times New Roman"/>
        </w:rPr>
      </w:pPr>
      <w:r>
        <w:rPr>
          <w:rFonts w:ascii="Times New Roman" w:hAnsi="Times New Roman" w:cs="Times New Roman"/>
        </w:rPr>
        <w:t>N = Jumlah orang dalam populasi</w:t>
      </w:r>
    </w:p>
    <w:p w14:paraId="0D4197A8" w14:textId="77777777" w:rsidR="00F278AE" w:rsidRDefault="00D15DA7">
      <w:pPr>
        <w:ind w:left="284"/>
        <w:jc w:val="both"/>
        <w:rPr>
          <w:rFonts w:ascii="Times New Roman" w:hAnsi="Times New Roman" w:cs="Times New Roman"/>
        </w:rPr>
      </w:pPr>
      <w:r>
        <w:rPr>
          <w:rFonts w:ascii="Times New Roman" w:hAnsi="Times New Roman" w:cs="Times New Roman"/>
        </w:rPr>
        <w:t>E = error/tingkat kesalahan (5% atau 0,05)</w:t>
      </w:r>
    </w:p>
    <w:p w14:paraId="2863C46D" w14:textId="77777777" w:rsidR="00F278AE" w:rsidRDefault="00D15DA7">
      <w:pPr>
        <w:ind w:left="284" w:firstLine="420"/>
        <w:jc w:val="both"/>
        <w:rPr>
          <w:rFonts w:ascii="Times New Roman" w:hAnsi="Times New Roman" w:cs="Times New Roman"/>
        </w:rPr>
      </w:pPr>
      <w:r>
        <w:rPr>
          <w:rFonts w:ascii="Times New Roman" w:hAnsi="Times New Roman" w:cs="Times New Roman"/>
        </w:rPr>
        <w:t xml:space="preserve">Dengan menggunakan Teknik Slovin maka diperoleh perhitungan sebagai </w:t>
      </w:r>
      <w:proofErr w:type="gramStart"/>
      <w:r>
        <w:rPr>
          <w:rFonts w:ascii="Times New Roman" w:hAnsi="Times New Roman" w:cs="Times New Roman"/>
        </w:rPr>
        <w:t>sebrikut :</w:t>
      </w:r>
      <w:proofErr w:type="gramEnd"/>
    </w:p>
    <w:p w14:paraId="029E9182" w14:textId="1840E7EB" w:rsidR="00405F4F" w:rsidRDefault="00405F4F" w:rsidP="00405F4F">
      <w:pPr>
        <w:jc w:val="both"/>
        <w:rPr>
          <w:rFonts w:ascii="Times New Roman" w:hAnsi="Times New Roman" w:cs="Times New Roman"/>
        </w:rPr>
      </w:pPr>
      <w:r>
        <w:rPr>
          <w:rFonts w:ascii="Times New Roman" w:hAnsi="Times New Roman" w:cs="Times New Roman"/>
        </w:rPr>
        <w:t>61</w:t>
      </w:r>
    </w:p>
    <w:p w14:paraId="16734C83" w14:textId="77777777" w:rsidR="00F278AE" w:rsidRDefault="00D15DA7">
      <w:pPr>
        <w:ind w:left="284"/>
        <w:jc w:val="both"/>
        <w:rPr>
          <w:rFonts w:ascii="Times New Roman" w:hAnsi="Times New Roman" w:cs="Times New Roman"/>
        </w:rPr>
      </w:pPr>
      <w:r>
        <w:rPr>
          <w:rFonts w:ascii="Times New Roman" w:hAnsi="Times New Roman" w:cs="Times New Roman"/>
          <w:noProof/>
          <w:lang w:eastAsia="en-US"/>
        </w:rPr>
        <w:lastRenderedPageBreak/>
        <w:drawing>
          <wp:inline distT="0" distB="0" distL="114300" distR="114300" wp14:anchorId="0A4405C4" wp14:editId="6E9DDA76">
            <wp:extent cx="828040" cy="3016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5"/>
                    <a:stretch>
                      <a:fillRect/>
                    </a:stretch>
                  </pic:blipFill>
                  <pic:spPr>
                    <a:xfrm>
                      <a:off x="0" y="0"/>
                      <a:ext cx="846290" cy="308393"/>
                    </a:xfrm>
                    <a:prstGeom prst="rect">
                      <a:avLst/>
                    </a:prstGeom>
                    <a:noFill/>
                    <a:ln>
                      <a:noFill/>
                    </a:ln>
                  </pic:spPr>
                </pic:pic>
              </a:graphicData>
            </a:graphic>
          </wp:inline>
        </w:drawing>
      </w:r>
    </w:p>
    <w:p w14:paraId="604AF8EE" w14:textId="77777777" w:rsidR="00F278AE" w:rsidRDefault="00D15DA7">
      <w:pPr>
        <w:ind w:left="284"/>
        <w:jc w:val="both"/>
        <w:rPr>
          <w:rFonts w:ascii="Times New Roman" w:hAnsi="Times New Roman" w:cs="Times New Roman"/>
        </w:rPr>
      </w:pPr>
      <w:r>
        <w:rPr>
          <w:rFonts w:ascii="Times New Roman" w:hAnsi="Times New Roman" w:cs="Times New Roman"/>
          <w:noProof/>
          <w:lang w:eastAsia="en-US"/>
        </w:rPr>
        <w:drawing>
          <wp:inline distT="0" distB="0" distL="114300" distR="114300" wp14:anchorId="38D2CBCA" wp14:editId="09E0E605">
            <wp:extent cx="988695" cy="292735"/>
            <wp:effectExtent l="0" t="0" r="1905"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6"/>
                    <pic:cNvPicPr>
                      <a:picLocks noChangeAspect="1"/>
                    </pic:cNvPicPr>
                  </pic:nvPicPr>
                  <pic:blipFill>
                    <a:blip r:embed="rId16"/>
                    <a:stretch>
                      <a:fillRect/>
                    </a:stretch>
                  </pic:blipFill>
                  <pic:spPr>
                    <a:xfrm>
                      <a:off x="0" y="0"/>
                      <a:ext cx="1010634" cy="299705"/>
                    </a:xfrm>
                    <a:prstGeom prst="rect">
                      <a:avLst/>
                    </a:prstGeom>
                    <a:noFill/>
                    <a:ln>
                      <a:noFill/>
                    </a:ln>
                  </pic:spPr>
                </pic:pic>
              </a:graphicData>
            </a:graphic>
          </wp:inline>
        </w:drawing>
      </w:r>
    </w:p>
    <w:p w14:paraId="373CBD45" w14:textId="77777777" w:rsidR="00F278AE" w:rsidRDefault="00D15DA7">
      <w:pPr>
        <w:ind w:left="284"/>
        <w:jc w:val="both"/>
        <w:rPr>
          <w:rFonts w:ascii="Times New Roman" w:hAnsi="Times New Roman" w:cs="Times New Roman"/>
        </w:rPr>
      </w:pPr>
      <w:r>
        <w:rPr>
          <w:rFonts w:ascii="Times New Roman" w:hAnsi="Times New Roman" w:cs="Times New Roman"/>
          <w:i/>
        </w:rPr>
        <w:t xml:space="preserve">n = </w:t>
      </w:r>
      <w:r>
        <w:rPr>
          <w:rFonts w:ascii="Times New Roman" w:hAnsi="Times New Roman" w:cs="Times New Roman"/>
        </w:rPr>
        <w:t>98 responden.</w:t>
      </w:r>
    </w:p>
    <w:p w14:paraId="3035CEBE" w14:textId="77777777" w:rsidR="00F278AE" w:rsidRDefault="00F278AE">
      <w:pPr>
        <w:ind w:left="284"/>
        <w:jc w:val="both"/>
        <w:rPr>
          <w:rFonts w:ascii="Times New Roman" w:hAnsi="Times New Roman" w:cs="Times New Roman"/>
        </w:rPr>
      </w:pPr>
      <w:bookmarkStart w:id="9" w:name="_Toc130130838"/>
    </w:p>
    <w:p w14:paraId="1B491E3A" w14:textId="77777777" w:rsidR="00F278AE" w:rsidRDefault="00D15DA7">
      <w:pPr>
        <w:pStyle w:val="Caption"/>
        <w:numPr>
          <w:ilvl w:val="0"/>
          <w:numId w:val="4"/>
        </w:numPr>
        <w:ind w:left="142" w:hanging="218"/>
        <w:jc w:val="both"/>
        <w:rPr>
          <w:rFonts w:ascii="Times New Roman" w:hAnsi="Times New Roman" w:cs="Times New Roman"/>
          <w:color w:val="auto"/>
          <w:sz w:val="20"/>
          <w:szCs w:val="20"/>
        </w:rPr>
      </w:pPr>
      <w:r>
        <w:rPr>
          <w:rFonts w:ascii="Times New Roman" w:hAnsi="Times New Roman" w:cs="Times New Roman"/>
          <w:i/>
          <w:color w:val="auto"/>
          <w:sz w:val="20"/>
          <w:szCs w:val="20"/>
        </w:rPr>
        <w:t>Instrumen Penelitian</w:t>
      </w:r>
      <w:bookmarkEnd w:id="9"/>
    </w:p>
    <w:p w14:paraId="5F194A52" w14:textId="77777777" w:rsidR="00F278AE" w:rsidRDefault="00D15DA7">
      <w:pPr>
        <w:pStyle w:val="Caption"/>
        <w:ind w:left="142" w:firstLine="284"/>
        <w:jc w:val="both"/>
        <w:rPr>
          <w:rFonts w:ascii="Times New Roman" w:hAnsi="Times New Roman" w:cs="Times New Roman"/>
          <w:color w:val="auto"/>
          <w:sz w:val="20"/>
        </w:rPr>
      </w:pPr>
      <w:proofErr w:type="gramStart"/>
      <w:r>
        <w:rPr>
          <w:rFonts w:ascii="Times New Roman" w:hAnsi="Times New Roman" w:cs="Times New Roman"/>
          <w:b w:val="0"/>
          <w:color w:val="auto"/>
          <w:sz w:val="20"/>
        </w:rPr>
        <w:t>Sebuah instrumen dikatakan valid apabila dapat mengungkapkan data dari variabel yang diteliti secara tepat.Sedangkan instrument dapat dikatakan reliable jika instrument tersebut cukup baik sehingga mampu mengungkapkan data dan dapat dipercaya.</w:t>
      </w:r>
      <w:proofErr w:type="gramEnd"/>
      <w:r>
        <w:rPr>
          <w:rFonts w:ascii="Times New Roman" w:hAnsi="Times New Roman" w:cs="Times New Roman"/>
          <w:b w:val="0"/>
          <w:color w:val="auto"/>
          <w:sz w:val="20"/>
        </w:rPr>
        <w:t xml:space="preserve"> Kualitas instrument mempengaruhi baik buruknya data, untuk itu instrument harus diuji cobakan terlebih dahulu. Instrument yang valid dan reliable merupakan syarat mutlak mendapatkan hasil penelitian valid dan reliable. Metode pengukuran yang digunakan dalam penelitian </w:t>
      </w:r>
      <w:proofErr w:type="gramStart"/>
      <w:r>
        <w:rPr>
          <w:rFonts w:ascii="Times New Roman" w:hAnsi="Times New Roman" w:cs="Times New Roman"/>
          <w:b w:val="0"/>
          <w:color w:val="auto"/>
          <w:sz w:val="20"/>
        </w:rPr>
        <w:t>ini  menggunakan</w:t>
      </w:r>
      <w:proofErr w:type="gramEnd"/>
      <w:r>
        <w:rPr>
          <w:rFonts w:ascii="Times New Roman" w:hAnsi="Times New Roman" w:cs="Times New Roman"/>
          <w:b w:val="0"/>
          <w:color w:val="auto"/>
          <w:sz w:val="20"/>
        </w:rPr>
        <w:t xml:space="preserve"> Skala Liker. Skala Liker adalah yang digunakan untuk mengukur, sikap, pendapat, dan persepsi seseorang atau sekelompok orang tentang fenomena sosial. Dalam hal ini Skala Liker yang diberi skor dari angka 5 sampai dengan angka 1 dan memiliki jawaban sangat setuju sampai sangat tidak setuju</w:t>
      </w:r>
      <w:proofErr w:type="gramStart"/>
      <w:r>
        <w:rPr>
          <w:rFonts w:ascii="Times New Roman" w:hAnsi="Times New Roman" w:cs="Times New Roman"/>
          <w:b w:val="0"/>
          <w:color w:val="auto"/>
          <w:sz w:val="20"/>
        </w:rPr>
        <w:t>,seperti</w:t>
      </w:r>
      <w:proofErr w:type="gramEnd"/>
      <w:r>
        <w:rPr>
          <w:rFonts w:ascii="Times New Roman" w:hAnsi="Times New Roman" w:cs="Times New Roman"/>
          <w:b w:val="0"/>
          <w:color w:val="auto"/>
          <w:sz w:val="20"/>
        </w:rPr>
        <w:t xml:space="preserve"> :</w:t>
      </w:r>
    </w:p>
    <w:p w14:paraId="68450EEB" w14:textId="77777777" w:rsidR="00F278AE" w:rsidRDefault="00D15DA7">
      <w:pPr>
        <w:numPr>
          <w:ilvl w:val="0"/>
          <w:numId w:val="7"/>
        </w:numPr>
        <w:ind w:left="567"/>
        <w:jc w:val="both"/>
        <w:rPr>
          <w:rFonts w:ascii="Times New Roman" w:hAnsi="Times New Roman" w:cs="Times New Roman"/>
        </w:rPr>
      </w:pPr>
      <w:r>
        <w:rPr>
          <w:rFonts w:ascii="Times New Roman" w:hAnsi="Times New Roman" w:cs="Times New Roman"/>
        </w:rPr>
        <w:t>Nilai 5 untuk jawaban sangat setuju</w:t>
      </w:r>
    </w:p>
    <w:p w14:paraId="3C5A3320" w14:textId="77777777" w:rsidR="00F278AE" w:rsidRDefault="00D15DA7">
      <w:pPr>
        <w:numPr>
          <w:ilvl w:val="0"/>
          <w:numId w:val="7"/>
        </w:numPr>
        <w:ind w:left="567"/>
        <w:jc w:val="both"/>
        <w:rPr>
          <w:rFonts w:ascii="Times New Roman" w:hAnsi="Times New Roman" w:cs="Times New Roman"/>
        </w:rPr>
      </w:pPr>
      <w:r>
        <w:rPr>
          <w:rFonts w:ascii="Times New Roman" w:hAnsi="Times New Roman" w:cs="Times New Roman"/>
        </w:rPr>
        <w:t>Nilai 4 untuk jawaban setuju</w:t>
      </w:r>
    </w:p>
    <w:p w14:paraId="6B681FB9" w14:textId="77777777" w:rsidR="00F278AE" w:rsidRDefault="00D15DA7">
      <w:pPr>
        <w:numPr>
          <w:ilvl w:val="0"/>
          <w:numId w:val="7"/>
        </w:numPr>
        <w:ind w:left="567"/>
        <w:jc w:val="both"/>
        <w:rPr>
          <w:rFonts w:ascii="Times New Roman" w:hAnsi="Times New Roman" w:cs="Times New Roman"/>
        </w:rPr>
      </w:pPr>
      <w:r>
        <w:rPr>
          <w:rFonts w:ascii="Times New Roman" w:hAnsi="Times New Roman" w:cs="Times New Roman"/>
        </w:rPr>
        <w:t>Nilai 3 untuk jawaban kurang setuju</w:t>
      </w:r>
    </w:p>
    <w:p w14:paraId="1495F8E4" w14:textId="77777777" w:rsidR="00F278AE" w:rsidRDefault="00D15DA7">
      <w:pPr>
        <w:numPr>
          <w:ilvl w:val="0"/>
          <w:numId w:val="7"/>
        </w:numPr>
        <w:ind w:left="567"/>
        <w:jc w:val="both"/>
        <w:rPr>
          <w:rFonts w:ascii="Times New Roman" w:hAnsi="Times New Roman" w:cs="Times New Roman"/>
        </w:rPr>
      </w:pPr>
      <w:r>
        <w:rPr>
          <w:rFonts w:ascii="Times New Roman" w:hAnsi="Times New Roman" w:cs="Times New Roman"/>
        </w:rPr>
        <w:t>Nilai 2 untuk jawaban tidak setuju</w:t>
      </w:r>
    </w:p>
    <w:p w14:paraId="5879FFE5" w14:textId="77777777" w:rsidR="00F278AE" w:rsidRDefault="00D15DA7">
      <w:pPr>
        <w:numPr>
          <w:ilvl w:val="0"/>
          <w:numId w:val="7"/>
        </w:numPr>
        <w:ind w:left="567"/>
        <w:jc w:val="both"/>
        <w:rPr>
          <w:rFonts w:ascii="Times New Roman" w:hAnsi="Times New Roman" w:cs="Times New Roman"/>
        </w:rPr>
      </w:pPr>
      <w:r>
        <w:rPr>
          <w:rFonts w:ascii="Times New Roman" w:hAnsi="Times New Roman" w:cs="Times New Roman"/>
        </w:rPr>
        <w:t>Nilai 1 untuk jawaban sangat tidak setuju</w:t>
      </w:r>
      <w:bookmarkStart w:id="10" w:name="_Toc130130839"/>
    </w:p>
    <w:p w14:paraId="5B5ACF74" w14:textId="77777777" w:rsidR="00F278AE" w:rsidRDefault="00F278AE">
      <w:pPr>
        <w:jc w:val="both"/>
        <w:rPr>
          <w:rFonts w:ascii="Times New Roman" w:hAnsi="Times New Roman" w:cs="Times New Roman"/>
        </w:rPr>
      </w:pPr>
    </w:p>
    <w:p w14:paraId="45D5781F" w14:textId="77777777" w:rsidR="00F278AE" w:rsidRDefault="00D15DA7">
      <w:pPr>
        <w:pStyle w:val="Caption"/>
        <w:numPr>
          <w:ilvl w:val="0"/>
          <w:numId w:val="8"/>
        </w:numPr>
        <w:ind w:left="567" w:hanging="283"/>
        <w:jc w:val="both"/>
        <w:rPr>
          <w:rFonts w:ascii="Times New Roman" w:hAnsi="Times New Roman" w:cs="Times New Roman"/>
          <w:color w:val="auto"/>
          <w:sz w:val="20"/>
        </w:rPr>
      </w:pPr>
      <w:r>
        <w:rPr>
          <w:rFonts w:ascii="Times New Roman" w:hAnsi="Times New Roman" w:cs="Times New Roman"/>
          <w:bCs w:val="0"/>
          <w:color w:val="auto"/>
          <w:sz w:val="20"/>
        </w:rPr>
        <w:t>Uji Validitas</w:t>
      </w:r>
    </w:p>
    <w:p w14:paraId="296E1514" w14:textId="77777777" w:rsidR="00F278AE" w:rsidRDefault="00D15DA7">
      <w:pPr>
        <w:pStyle w:val="Caption"/>
        <w:ind w:left="567" w:firstLine="284"/>
        <w:jc w:val="both"/>
        <w:rPr>
          <w:rFonts w:ascii="Times New Roman" w:hAnsi="Times New Roman" w:cs="Times New Roman"/>
          <w:b w:val="0"/>
          <w:color w:val="auto"/>
        </w:rPr>
      </w:pPr>
      <w:r>
        <w:rPr>
          <w:rFonts w:ascii="Times New Roman" w:hAnsi="Times New Roman" w:cs="Times New Roman"/>
          <w:b w:val="0"/>
          <w:color w:val="auto"/>
          <w:sz w:val="20"/>
        </w:rPr>
        <w:t>Validitas adalah suatu ukuran yang menunjukkan derajat ketetapan antara data yang sesungguhnya terjadi pada objek dengan data yang dikumpulkan oleh peneliti. Menurut Ghozila data dikatakan valid apabila korelasi antara skor masing-masing butir pertanyaan dengan total skor setiap konstruknya signifikan pada level 0,05 atau 0,01 maka pertanyaan tersebut valid. Untuk mencari nilai koefesien, maka peneliti menggunakan rumus p</w:t>
      </w:r>
      <w:r>
        <w:rPr>
          <w:rFonts w:ascii="Times New Roman" w:hAnsi="Times New Roman" w:cs="Times New Roman"/>
          <w:b w:val="0"/>
          <w:color w:val="auto"/>
        </w:rPr>
        <w:t xml:space="preserve">earson product moment sebagai </w:t>
      </w:r>
      <w:proofErr w:type="gramStart"/>
      <w:r>
        <w:rPr>
          <w:rFonts w:ascii="Times New Roman" w:hAnsi="Times New Roman" w:cs="Times New Roman"/>
          <w:b w:val="0"/>
          <w:color w:val="auto"/>
        </w:rPr>
        <w:t>berikut :</w:t>
      </w:r>
      <w:proofErr w:type="gramEnd"/>
    </w:p>
    <w:p w14:paraId="7F2B759B" w14:textId="77777777" w:rsidR="00F278AE" w:rsidRDefault="00F278AE">
      <w:pPr>
        <w:ind w:left="426"/>
        <w:jc w:val="both"/>
        <w:rPr>
          <w:rFonts w:ascii="Times New Roman" w:hAnsi="Times New Roman" w:cs="Times New Roman"/>
        </w:rPr>
      </w:pPr>
    </w:p>
    <w:p w14:paraId="414BB73E" w14:textId="77777777" w:rsidR="00F278AE" w:rsidRDefault="00F278AE">
      <w:pPr>
        <w:ind w:left="567"/>
        <w:jc w:val="both"/>
        <w:rPr>
          <w:rFonts w:ascii="Times New Roman" w:hAnsi="Times New Roman" w:cs="Times New Roman"/>
        </w:rPr>
      </w:pPr>
    </w:p>
    <w:p w14:paraId="10C189C9" w14:textId="77777777" w:rsidR="00F278AE" w:rsidRDefault="00D15DA7">
      <w:pPr>
        <w:ind w:left="567"/>
        <w:jc w:val="both"/>
        <w:rPr>
          <w:rFonts w:ascii="Times New Roman" w:hAnsi="Times New Roman" w:cs="Times New Roman"/>
        </w:rPr>
      </w:pPr>
      <w:proofErr w:type="gramStart"/>
      <w:r>
        <w:rPr>
          <w:rFonts w:ascii="Times New Roman" w:hAnsi="Times New Roman" w:cs="Times New Roman"/>
        </w:rPr>
        <w:t>Keterangan :</w:t>
      </w:r>
      <w:proofErr w:type="gramEnd"/>
    </w:p>
    <w:p w14:paraId="6BCFA9B3" w14:textId="77777777" w:rsidR="00F278AE" w:rsidRDefault="00D15DA7">
      <w:pPr>
        <w:ind w:left="567"/>
        <w:jc w:val="both"/>
        <w:rPr>
          <w:rFonts w:ascii="Times New Roman" w:hAnsi="Times New Roman" w:cs="Times New Roman"/>
        </w:rPr>
      </w:pPr>
      <w:r>
        <w:rPr>
          <w:rFonts w:ascii="Times New Roman" w:hAnsi="Times New Roman" w:cs="Times New Roman"/>
        </w:rPr>
        <w:t>r</w:t>
      </w:r>
      <w:r>
        <w:rPr>
          <w:rFonts w:ascii="Times New Roman" w:hAnsi="Times New Roman" w:cs="Times New Roman"/>
          <w:vertAlign w:val="subscript"/>
        </w:rPr>
        <w:t>xy</w:t>
      </w:r>
      <w:r>
        <w:rPr>
          <w:rFonts w:ascii="Times New Roman" w:hAnsi="Times New Roman" w:cs="Times New Roman"/>
          <w:vertAlign w:val="subscript"/>
        </w:rPr>
        <w:tab/>
      </w:r>
      <w:r>
        <w:rPr>
          <w:rFonts w:ascii="Times New Roman" w:hAnsi="Times New Roman" w:cs="Times New Roman"/>
        </w:rPr>
        <w:t>= Koefisien r product moment</w:t>
      </w:r>
    </w:p>
    <w:p w14:paraId="18AE3563" w14:textId="77777777" w:rsidR="00F278AE" w:rsidRDefault="00D15DA7">
      <w:pPr>
        <w:ind w:left="567"/>
        <w:jc w:val="both"/>
        <w:rPr>
          <w:rFonts w:ascii="Times New Roman" w:hAnsi="Times New Roman" w:cs="Times New Roman"/>
        </w:rPr>
      </w:pPr>
      <w:r>
        <w:rPr>
          <w:rFonts w:ascii="Times New Roman" w:hAnsi="Times New Roman" w:cs="Times New Roman"/>
        </w:rPr>
        <w:t>r</w:t>
      </w:r>
      <w:r>
        <w:rPr>
          <w:rFonts w:ascii="Times New Roman" w:hAnsi="Times New Roman" w:cs="Times New Roman"/>
        </w:rPr>
        <w:tab/>
      </w:r>
      <w:r>
        <w:rPr>
          <w:rFonts w:ascii="Times New Roman" w:hAnsi="Times New Roman" w:cs="Times New Roman"/>
        </w:rPr>
        <w:tab/>
        <w:t xml:space="preserve">= Koefisien validitas item yang </w:t>
      </w:r>
    </w:p>
    <w:p w14:paraId="6E42C618" w14:textId="77777777" w:rsidR="00F278AE" w:rsidRDefault="00D15DA7">
      <w:pPr>
        <w:ind w:left="1560"/>
        <w:jc w:val="both"/>
        <w:rPr>
          <w:rFonts w:ascii="Times New Roman" w:hAnsi="Times New Roman" w:cs="Times New Roman"/>
        </w:rPr>
      </w:pPr>
      <w:r>
        <w:rPr>
          <w:rFonts w:ascii="Times New Roman" w:hAnsi="Times New Roman" w:cs="Times New Roman"/>
        </w:rPr>
        <w:t xml:space="preserve"> dicari</w:t>
      </w:r>
    </w:p>
    <w:p w14:paraId="12B66A3A" w14:textId="77777777" w:rsidR="00F278AE" w:rsidRDefault="00D15DA7">
      <w:pPr>
        <w:ind w:left="567"/>
        <w:jc w:val="both"/>
        <w:rPr>
          <w:rFonts w:ascii="Times New Roman" w:hAnsi="Times New Roman" w:cs="Times New Roman"/>
        </w:rPr>
      </w:pPr>
      <w:r>
        <w:rPr>
          <w:rFonts w:ascii="Times New Roman" w:hAnsi="Times New Roman" w:cs="Times New Roman"/>
        </w:rPr>
        <w:t xml:space="preserve">x </w:t>
      </w:r>
      <w:r>
        <w:rPr>
          <w:rFonts w:ascii="Times New Roman" w:hAnsi="Times New Roman" w:cs="Times New Roman"/>
        </w:rPr>
        <w:tab/>
      </w:r>
      <w:r>
        <w:rPr>
          <w:rFonts w:ascii="Times New Roman" w:hAnsi="Times New Roman" w:cs="Times New Roman"/>
        </w:rPr>
        <w:tab/>
        <w:t xml:space="preserve">= Skor yang diperoleh dari </w:t>
      </w:r>
    </w:p>
    <w:p w14:paraId="7B15EEEF" w14:textId="77777777" w:rsidR="00F278AE" w:rsidRDefault="00D15DA7">
      <w:pPr>
        <w:ind w:left="1560"/>
        <w:jc w:val="both"/>
        <w:rPr>
          <w:rFonts w:ascii="Times New Roman" w:hAnsi="Times New Roman" w:cs="Times New Roman"/>
        </w:rPr>
      </w:pPr>
      <w:r>
        <w:rPr>
          <w:rFonts w:ascii="Times New Roman" w:hAnsi="Times New Roman" w:cs="Times New Roman"/>
        </w:rPr>
        <w:t xml:space="preserve"> subjek dalam tiap item</w:t>
      </w:r>
    </w:p>
    <w:p w14:paraId="137C4C0D" w14:textId="77777777" w:rsidR="00F278AE" w:rsidRDefault="00D15DA7">
      <w:pPr>
        <w:ind w:left="567"/>
        <w:jc w:val="both"/>
        <w:rPr>
          <w:rFonts w:ascii="Times New Roman" w:hAnsi="Times New Roman" w:cs="Times New Roman"/>
        </w:rPr>
      </w:pPr>
      <w:r>
        <w:rPr>
          <w:rFonts w:ascii="Times New Roman" w:hAnsi="Times New Roman" w:cs="Times New Roman"/>
        </w:rPr>
        <w:t xml:space="preserve">y </w:t>
      </w:r>
      <w:r>
        <w:rPr>
          <w:rFonts w:ascii="Times New Roman" w:hAnsi="Times New Roman" w:cs="Times New Roman"/>
        </w:rPr>
        <w:tab/>
      </w:r>
      <w:r>
        <w:rPr>
          <w:rFonts w:ascii="Times New Roman" w:hAnsi="Times New Roman" w:cs="Times New Roman"/>
        </w:rPr>
        <w:tab/>
        <w:t>= Skor total instrumen</w:t>
      </w:r>
    </w:p>
    <w:p w14:paraId="227E40B4" w14:textId="77777777" w:rsidR="00F278AE" w:rsidRDefault="00D15DA7">
      <w:pPr>
        <w:ind w:left="567"/>
        <w:jc w:val="both"/>
        <w:rPr>
          <w:rFonts w:ascii="Times New Roman" w:hAnsi="Times New Roman" w:cs="Times New Roman"/>
        </w:rPr>
      </w:pPr>
      <w:r>
        <w:rPr>
          <w:rFonts w:ascii="Times New Roman" w:hAnsi="Times New Roman" w:cs="Times New Roman"/>
        </w:rPr>
        <w:t>n</w:t>
      </w:r>
      <w:r>
        <w:rPr>
          <w:rFonts w:ascii="Times New Roman" w:hAnsi="Times New Roman" w:cs="Times New Roman"/>
        </w:rPr>
        <w:tab/>
      </w:r>
      <w:r>
        <w:rPr>
          <w:rFonts w:ascii="Times New Roman" w:hAnsi="Times New Roman" w:cs="Times New Roman"/>
        </w:rPr>
        <w:tab/>
        <w:t xml:space="preserve">= Jumlah responden dalam uji </w:t>
      </w:r>
    </w:p>
    <w:p w14:paraId="6084F2C9" w14:textId="77777777" w:rsidR="00F278AE" w:rsidRDefault="00D15DA7">
      <w:pPr>
        <w:ind w:left="1560"/>
        <w:jc w:val="both"/>
        <w:rPr>
          <w:rFonts w:ascii="Times New Roman" w:hAnsi="Times New Roman" w:cs="Times New Roman"/>
        </w:rPr>
      </w:pPr>
      <w:r>
        <w:rPr>
          <w:rFonts w:ascii="Times New Roman" w:hAnsi="Times New Roman" w:cs="Times New Roman"/>
        </w:rPr>
        <w:t xml:space="preserve"> instrumen</w:t>
      </w:r>
    </w:p>
    <w:p w14:paraId="6762E81A" w14:textId="77777777" w:rsidR="00F278AE" w:rsidRDefault="00D15DA7">
      <w:pPr>
        <w:ind w:left="567"/>
        <w:jc w:val="both"/>
        <w:rPr>
          <w:rFonts w:ascii="Times New Roman" w:hAnsi="Times New Roman" w:cs="Times New Roman"/>
        </w:rPr>
      </w:pPr>
      <w:r>
        <w:rPr>
          <w:rFonts w:ascii="Times New Roman" w:hAnsi="Times New Roman" w:cs="Times New Roman"/>
        </w:rPr>
        <w:t>∑x</w:t>
      </w:r>
      <w:r>
        <w:rPr>
          <w:rFonts w:ascii="Times New Roman" w:hAnsi="Times New Roman" w:cs="Times New Roman"/>
        </w:rPr>
        <w:tab/>
        <w:t xml:space="preserve">= Jumlah hasil pengamatan </w:t>
      </w:r>
    </w:p>
    <w:p w14:paraId="586F1A8A" w14:textId="77777777" w:rsidR="00F278AE" w:rsidRDefault="00D15DA7">
      <w:pPr>
        <w:ind w:left="1560"/>
        <w:jc w:val="both"/>
        <w:rPr>
          <w:rFonts w:ascii="Times New Roman" w:hAnsi="Times New Roman" w:cs="Times New Roman"/>
        </w:rPr>
      </w:pPr>
      <w:r>
        <w:rPr>
          <w:rFonts w:ascii="Times New Roman" w:hAnsi="Times New Roman" w:cs="Times New Roman"/>
        </w:rPr>
        <w:t xml:space="preserve"> variabel X</w:t>
      </w:r>
    </w:p>
    <w:p w14:paraId="395A0BF5" w14:textId="77777777" w:rsidR="00F278AE" w:rsidRDefault="00D15DA7">
      <w:pPr>
        <w:ind w:left="567"/>
        <w:jc w:val="both"/>
        <w:rPr>
          <w:rFonts w:ascii="Times New Roman" w:hAnsi="Times New Roman" w:cs="Times New Roman"/>
        </w:rPr>
      </w:pPr>
      <w:r>
        <w:rPr>
          <w:rFonts w:ascii="Times New Roman" w:hAnsi="Times New Roman" w:cs="Times New Roman"/>
        </w:rPr>
        <w:t>∑y</w:t>
      </w:r>
      <w:r>
        <w:rPr>
          <w:rFonts w:ascii="Times New Roman" w:hAnsi="Times New Roman" w:cs="Times New Roman"/>
        </w:rPr>
        <w:tab/>
        <w:t xml:space="preserve">= Jumlah hasil pengamatan </w:t>
      </w:r>
    </w:p>
    <w:p w14:paraId="4E897817" w14:textId="77777777" w:rsidR="00F278AE" w:rsidRDefault="00D15DA7">
      <w:pPr>
        <w:ind w:left="1560"/>
        <w:jc w:val="both"/>
        <w:rPr>
          <w:rFonts w:ascii="Times New Roman" w:hAnsi="Times New Roman" w:cs="Times New Roman"/>
        </w:rPr>
      </w:pPr>
      <w:r>
        <w:rPr>
          <w:rFonts w:ascii="Times New Roman" w:hAnsi="Times New Roman" w:cs="Times New Roman"/>
        </w:rPr>
        <w:t xml:space="preserve"> variabel Y</w:t>
      </w:r>
    </w:p>
    <w:p w14:paraId="0AD0EC24" w14:textId="77777777" w:rsidR="00F278AE" w:rsidRDefault="00D15DA7">
      <w:pPr>
        <w:ind w:left="567"/>
        <w:jc w:val="both"/>
        <w:rPr>
          <w:rFonts w:ascii="Times New Roman" w:hAnsi="Times New Roman" w:cs="Times New Roman"/>
        </w:rPr>
      </w:pPr>
      <w:r>
        <w:rPr>
          <w:rFonts w:ascii="Times New Roman" w:hAnsi="Times New Roman" w:cs="Times New Roman"/>
        </w:rPr>
        <w:t>∑xy</w:t>
      </w:r>
      <w:r>
        <w:rPr>
          <w:rFonts w:ascii="Times New Roman" w:hAnsi="Times New Roman" w:cs="Times New Roman"/>
        </w:rPr>
        <w:tab/>
        <w:t xml:space="preserve">= Jumlah dari hasil kali </w:t>
      </w:r>
    </w:p>
    <w:p w14:paraId="0BFFD622" w14:textId="77777777" w:rsidR="00F278AE" w:rsidRDefault="00D15DA7">
      <w:pPr>
        <w:ind w:left="1560"/>
        <w:jc w:val="both"/>
        <w:rPr>
          <w:rFonts w:ascii="Times New Roman" w:hAnsi="Times New Roman" w:cs="Times New Roman"/>
        </w:rPr>
      </w:pPr>
      <w:r>
        <w:rPr>
          <w:rFonts w:ascii="Times New Roman" w:hAnsi="Times New Roman" w:cs="Times New Roman"/>
        </w:rPr>
        <w:t xml:space="preserve"> pengamatan variabel X dan Y</w:t>
      </w:r>
    </w:p>
    <w:p w14:paraId="70C67A8A" w14:textId="77777777" w:rsidR="00F278AE" w:rsidRDefault="00D15DA7">
      <w:pPr>
        <w:ind w:left="567"/>
        <w:jc w:val="both"/>
        <w:rPr>
          <w:rFonts w:ascii="Times New Roman" w:hAnsi="Times New Roman" w:cs="Times New Roman"/>
        </w:rPr>
      </w:pPr>
      <w:r>
        <w:rPr>
          <w:rFonts w:ascii="Times New Roman" w:hAnsi="Times New Roman" w:cs="Times New Roman"/>
        </w:rPr>
        <w:t>∑x</w:t>
      </w:r>
      <w:r>
        <w:rPr>
          <w:rFonts w:ascii="Times New Roman" w:hAnsi="Times New Roman" w:cs="Times New Roman"/>
          <w:vertAlign w:val="superscript"/>
        </w:rPr>
        <w:t>2</w:t>
      </w:r>
      <w:r>
        <w:rPr>
          <w:rFonts w:ascii="Times New Roman" w:hAnsi="Times New Roman" w:cs="Times New Roman"/>
          <w:vertAlign w:val="superscript"/>
        </w:rPr>
        <w:tab/>
      </w:r>
      <w:r>
        <w:rPr>
          <w:rFonts w:ascii="Times New Roman" w:hAnsi="Times New Roman" w:cs="Times New Roman"/>
        </w:rPr>
        <w:t>= Jumlah kuadrat pada masing-</w:t>
      </w:r>
    </w:p>
    <w:p w14:paraId="0957F613" w14:textId="77777777" w:rsidR="00F278AE" w:rsidRDefault="00D15DA7">
      <w:pPr>
        <w:ind w:left="1560"/>
        <w:jc w:val="both"/>
        <w:rPr>
          <w:rFonts w:ascii="Times New Roman" w:hAnsi="Times New Roman" w:cs="Times New Roman"/>
        </w:rPr>
      </w:pPr>
      <w:r>
        <w:rPr>
          <w:rFonts w:ascii="Times New Roman" w:hAnsi="Times New Roman" w:cs="Times New Roman"/>
        </w:rPr>
        <w:t xml:space="preserve"> masing skor X</w:t>
      </w:r>
    </w:p>
    <w:p w14:paraId="0E87E6C9" w14:textId="77777777" w:rsidR="00F278AE" w:rsidRDefault="00D15DA7">
      <w:pPr>
        <w:ind w:left="567"/>
        <w:jc w:val="both"/>
        <w:rPr>
          <w:rFonts w:ascii="Times New Roman" w:hAnsi="Times New Roman" w:cs="Times New Roman"/>
        </w:rPr>
      </w:pPr>
      <w:r>
        <w:rPr>
          <w:rFonts w:ascii="Times New Roman" w:hAnsi="Times New Roman" w:cs="Times New Roman"/>
        </w:rPr>
        <w:t>∑y</w:t>
      </w:r>
      <w:r>
        <w:rPr>
          <w:rFonts w:ascii="Times New Roman" w:hAnsi="Times New Roman" w:cs="Times New Roman"/>
          <w:vertAlign w:val="superscript"/>
        </w:rPr>
        <w:t>2</w:t>
      </w:r>
      <w:r>
        <w:rPr>
          <w:rFonts w:ascii="Times New Roman" w:hAnsi="Times New Roman" w:cs="Times New Roman"/>
        </w:rPr>
        <w:tab/>
        <w:t>= Jumlah kuadrat pada masing-</w:t>
      </w:r>
    </w:p>
    <w:p w14:paraId="0EAD631F" w14:textId="77777777" w:rsidR="00F278AE" w:rsidRDefault="00D15DA7">
      <w:pPr>
        <w:ind w:left="1560"/>
        <w:jc w:val="both"/>
        <w:rPr>
          <w:rFonts w:ascii="Times New Roman" w:hAnsi="Times New Roman" w:cs="Times New Roman"/>
        </w:rPr>
      </w:pPr>
      <w:r>
        <w:rPr>
          <w:rFonts w:ascii="Times New Roman" w:hAnsi="Times New Roman" w:cs="Times New Roman"/>
        </w:rPr>
        <w:t xml:space="preserve"> masing skor Y</w:t>
      </w:r>
    </w:p>
    <w:p w14:paraId="2CC05549" w14:textId="77777777" w:rsidR="00F278AE" w:rsidRDefault="00F278AE">
      <w:pPr>
        <w:ind w:left="360"/>
        <w:jc w:val="both"/>
        <w:rPr>
          <w:rFonts w:ascii="Times New Roman" w:hAnsi="Times New Roman" w:cs="Times New Roman"/>
          <w:sz w:val="22"/>
        </w:rPr>
      </w:pPr>
    </w:p>
    <w:p w14:paraId="69948DC2" w14:textId="77777777" w:rsidR="00F278AE" w:rsidRDefault="00D15DA7">
      <w:pPr>
        <w:pStyle w:val="Caption"/>
        <w:numPr>
          <w:ilvl w:val="0"/>
          <w:numId w:val="9"/>
        </w:numPr>
        <w:ind w:left="426" w:hanging="283"/>
        <w:jc w:val="both"/>
        <w:rPr>
          <w:rFonts w:ascii="Times New Roman" w:hAnsi="Times New Roman" w:cs="Times New Roman"/>
          <w:color w:val="auto"/>
          <w:sz w:val="20"/>
        </w:rPr>
      </w:pPr>
      <w:r>
        <w:rPr>
          <w:rFonts w:ascii="Times New Roman" w:hAnsi="Times New Roman" w:cs="Times New Roman"/>
          <w:color w:val="auto"/>
          <w:sz w:val="20"/>
        </w:rPr>
        <w:t>Hasil Uji Validitas Budaya Kerja (X)</w:t>
      </w:r>
    </w:p>
    <w:p w14:paraId="030F4D2E" w14:textId="77777777" w:rsidR="00F278AE" w:rsidRDefault="00D15DA7">
      <w:pPr>
        <w:pStyle w:val="Caption"/>
        <w:ind w:left="426" w:firstLine="284"/>
        <w:jc w:val="both"/>
        <w:rPr>
          <w:rFonts w:ascii="Times New Roman" w:hAnsi="Times New Roman" w:cs="Times New Roman"/>
          <w:b w:val="0"/>
          <w:color w:val="auto"/>
          <w:sz w:val="20"/>
        </w:rPr>
      </w:pPr>
      <w:proofErr w:type="gramStart"/>
      <w:r>
        <w:rPr>
          <w:rFonts w:ascii="Times New Roman" w:hAnsi="Times New Roman" w:cs="Times New Roman"/>
          <w:b w:val="0"/>
          <w:color w:val="auto"/>
          <w:sz w:val="20"/>
        </w:rPr>
        <w:t>Perhitungan validitas korelasi dengan perhitungan korelasi Pearson Product Moment.</w:t>
      </w:r>
      <w:bookmarkStart w:id="11" w:name="_Toc125981068"/>
      <w:bookmarkStart w:id="12" w:name="_Toc126795977"/>
      <w:bookmarkStart w:id="13" w:name="_Toc125582333"/>
      <w:proofErr w:type="gramEnd"/>
    </w:p>
    <w:p w14:paraId="0D0DE4FD" w14:textId="08B852A6" w:rsidR="00405F4F" w:rsidRPr="00405F4F" w:rsidRDefault="00405F4F" w:rsidP="00405F4F">
      <w:r>
        <w:t>62</w:t>
      </w:r>
    </w:p>
    <w:p w14:paraId="7D10A14B" w14:textId="77777777" w:rsidR="00F278AE" w:rsidRDefault="00F278AE"/>
    <w:p w14:paraId="0208B450" w14:textId="77777777" w:rsidR="00F278AE" w:rsidRDefault="00F278AE"/>
    <w:p w14:paraId="22FA010F" w14:textId="77777777" w:rsidR="00F278AE" w:rsidRDefault="00F278AE"/>
    <w:p w14:paraId="6C07656E" w14:textId="77777777" w:rsidR="00F278AE" w:rsidRDefault="00F278AE"/>
    <w:p w14:paraId="72CB1AA7" w14:textId="77777777" w:rsidR="00F278AE" w:rsidRDefault="00F278AE"/>
    <w:p w14:paraId="74CA75DF" w14:textId="77777777" w:rsidR="00F278AE" w:rsidRDefault="00D15DA7">
      <w:pPr>
        <w:pStyle w:val="Caption"/>
        <w:jc w:val="center"/>
        <w:rPr>
          <w:rFonts w:ascii="Times New Roman" w:hAnsi="Times New Roman" w:cs="Times New Roman"/>
          <w:color w:val="auto"/>
          <w:sz w:val="20"/>
        </w:rPr>
      </w:pPr>
      <w:r>
        <w:rPr>
          <w:rFonts w:ascii="Times New Roman" w:hAnsi="Times New Roman" w:cs="Times New Roman"/>
          <w:color w:val="auto"/>
          <w:sz w:val="20"/>
        </w:rPr>
        <w:t>Tabel 3.</w:t>
      </w:r>
      <w:r>
        <w:rPr>
          <w:rFonts w:ascii="Times New Roman" w:hAnsi="Times New Roman" w:cs="Times New Roman"/>
          <w:color w:val="auto"/>
          <w:sz w:val="20"/>
        </w:rPr>
        <w:fldChar w:fldCharType="begin"/>
      </w:r>
      <w:r>
        <w:rPr>
          <w:rFonts w:ascii="Times New Roman" w:hAnsi="Times New Roman" w:cs="Times New Roman"/>
          <w:color w:val="auto"/>
          <w:sz w:val="20"/>
        </w:rPr>
        <w:instrText xml:space="preserve"> SEQ Tabel_3. \* ARABIC </w:instrText>
      </w:r>
      <w:r>
        <w:rPr>
          <w:rFonts w:ascii="Times New Roman" w:hAnsi="Times New Roman" w:cs="Times New Roman"/>
          <w:color w:val="auto"/>
          <w:sz w:val="20"/>
        </w:rPr>
        <w:fldChar w:fldCharType="separate"/>
      </w:r>
      <w:r>
        <w:rPr>
          <w:rFonts w:ascii="Times New Roman" w:hAnsi="Times New Roman" w:cs="Times New Roman"/>
          <w:color w:val="auto"/>
          <w:sz w:val="20"/>
        </w:rPr>
        <w:t>2</w:t>
      </w:r>
      <w:r>
        <w:rPr>
          <w:rFonts w:ascii="Times New Roman" w:hAnsi="Times New Roman" w:cs="Times New Roman"/>
          <w:color w:val="auto"/>
          <w:sz w:val="20"/>
        </w:rPr>
        <w:fldChar w:fldCharType="end"/>
      </w:r>
      <w:r>
        <w:rPr>
          <w:rFonts w:ascii="Times New Roman" w:hAnsi="Times New Roman" w:cs="Times New Roman"/>
          <w:color w:val="auto"/>
          <w:sz w:val="20"/>
        </w:rPr>
        <w:t xml:space="preserve"> Hasil Uji Validitas Instrumen</w:t>
      </w:r>
      <w:bookmarkEnd w:id="11"/>
      <w:bookmarkEnd w:id="12"/>
      <w:bookmarkEnd w:id="13"/>
    </w:p>
    <w:p w14:paraId="1618D9EF" w14:textId="77777777" w:rsidR="00F278AE" w:rsidRDefault="00D15DA7">
      <w:pPr>
        <w:pStyle w:val="Caption"/>
        <w:jc w:val="center"/>
        <w:rPr>
          <w:rFonts w:ascii="Times New Roman" w:hAnsi="Times New Roman" w:cs="Times New Roman"/>
          <w:color w:val="auto"/>
        </w:rPr>
      </w:pPr>
      <w:r>
        <w:rPr>
          <w:rFonts w:ascii="Times New Roman" w:hAnsi="Times New Roman" w:cs="Times New Roman"/>
          <w:color w:val="auto"/>
          <w:sz w:val="20"/>
        </w:rPr>
        <w:t>Budaya Kerja (X</w:t>
      </w:r>
      <w:r>
        <w:rPr>
          <w:rFonts w:ascii="Times New Roman" w:hAnsi="Times New Roman" w:cs="Times New Roman"/>
          <w:color w:val="auto"/>
        </w:rPr>
        <w:t>)</w:t>
      </w:r>
    </w:p>
    <w:tbl>
      <w:tblPr>
        <w:tblW w:w="32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1"/>
        <w:gridCol w:w="861"/>
        <w:gridCol w:w="800"/>
        <w:gridCol w:w="1138"/>
      </w:tblGrid>
      <w:tr w:rsidR="00F278AE" w14:paraId="29721A1F" w14:textId="77777777">
        <w:trPr>
          <w:jc w:val="center"/>
        </w:trPr>
        <w:tc>
          <w:tcPr>
            <w:tcW w:w="461" w:type="dxa"/>
          </w:tcPr>
          <w:p w14:paraId="526D6B48"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 xml:space="preserve">No </w:t>
            </w:r>
          </w:p>
        </w:tc>
        <w:tc>
          <w:tcPr>
            <w:tcW w:w="861" w:type="dxa"/>
          </w:tcPr>
          <w:p w14:paraId="4AB9919B"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Rhitung</w:t>
            </w:r>
          </w:p>
        </w:tc>
        <w:tc>
          <w:tcPr>
            <w:tcW w:w="800" w:type="dxa"/>
          </w:tcPr>
          <w:p w14:paraId="4C13C917"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Rtabel</w:t>
            </w:r>
          </w:p>
        </w:tc>
        <w:tc>
          <w:tcPr>
            <w:tcW w:w="1138" w:type="dxa"/>
          </w:tcPr>
          <w:p w14:paraId="2E1652C5"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Keterangan</w:t>
            </w:r>
          </w:p>
        </w:tc>
      </w:tr>
      <w:tr w:rsidR="00F278AE" w14:paraId="6DA7595F" w14:textId="77777777">
        <w:trPr>
          <w:jc w:val="center"/>
        </w:trPr>
        <w:tc>
          <w:tcPr>
            <w:tcW w:w="461" w:type="dxa"/>
          </w:tcPr>
          <w:p w14:paraId="1960E6D7"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1</w:t>
            </w:r>
          </w:p>
        </w:tc>
        <w:tc>
          <w:tcPr>
            <w:tcW w:w="861" w:type="dxa"/>
          </w:tcPr>
          <w:p w14:paraId="358475D6" w14:textId="77777777" w:rsidR="00F278AE" w:rsidRDefault="00D15DA7">
            <w:pPr>
              <w:jc w:val="center"/>
              <w:rPr>
                <w:rFonts w:ascii="Times New Roman" w:hAnsi="Times New Roman" w:cs="Times New Roman"/>
              </w:rPr>
            </w:pPr>
            <w:r>
              <w:rPr>
                <w:rFonts w:ascii="Times New Roman" w:hAnsi="Times New Roman" w:cs="Times New Roman"/>
              </w:rPr>
              <w:t>0.547</w:t>
            </w:r>
          </w:p>
        </w:tc>
        <w:tc>
          <w:tcPr>
            <w:tcW w:w="800" w:type="dxa"/>
          </w:tcPr>
          <w:p w14:paraId="35A96145"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0,202</w:t>
            </w:r>
          </w:p>
        </w:tc>
        <w:tc>
          <w:tcPr>
            <w:tcW w:w="1138" w:type="dxa"/>
          </w:tcPr>
          <w:p w14:paraId="3E055554"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 xml:space="preserve">Valid </w:t>
            </w:r>
          </w:p>
        </w:tc>
      </w:tr>
      <w:tr w:rsidR="00F278AE" w14:paraId="6DE56171" w14:textId="77777777">
        <w:trPr>
          <w:jc w:val="center"/>
        </w:trPr>
        <w:tc>
          <w:tcPr>
            <w:tcW w:w="461" w:type="dxa"/>
          </w:tcPr>
          <w:p w14:paraId="481C73E4"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2</w:t>
            </w:r>
          </w:p>
        </w:tc>
        <w:tc>
          <w:tcPr>
            <w:tcW w:w="861" w:type="dxa"/>
          </w:tcPr>
          <w:p w14:paraId="0696DEB4" w14:textId="77777777" w:rsidR="00F278AE" w:rsidRDefault="00D15DA7">
            <w:pPr>
              <w:jc w:val="center"/>
              <w:rPr>
                <w:rFonts w:ascii="Times New Roman" w:hAnsi="Times New Roman" w:cs="Times New Roman"/>
              </w:rPr>
            </w:pPr>
            <w:r>
              <w:rPr>
                <w:rFonts w:ascii="Times New Roman" w:hAnsi="Times New Roman" w:cs="Times New Roman"/>
              </w:rPr>
              <w:t>0.554</w:t>
            </w:r>
          </w:p>
        </w:tc>
        <w:tc>
          <w:tcPr>
            <w:tcW w:w="800" w:type="dxa"/>
          </w:tcPr>
          <w:p w14:paraId="64EA4FF1"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0,202</w:t>
            </w:r>
          </w:p>
        </w:tc>
        <w:tc>
          <w:tcPr>
            <w:tcW w:w="1138" w:type="dxa"/>
          </w:tcPr>
          <w:p w14:paraId="0C09C55E"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 xml:space="preserve">Valid </w:t>
            </w:r>
          </w:p>
        </w:tc>
      </w:tr>
      <w:tr w:rsidR="00F278AE" w14:paraId="01A473D3" w14:textId="77777777">
        <w:trPr>
          <w:jc w:val="center"/>
        </w:trPr>
        <w:tc>
          <w:tcPr>
            <w:tcW w:w="461" w:type="dxa"/>
          </w:tcPr>
          <w:p w14:paraId="13D81208"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3</w:t>
            </w:r>
          </w:p>
        </w:tc>
        <w:tc>
          <w:tcPr>
            <w:tcW w:w="861" w:type="dxa"/>
          </w:tcPr>
          <w:p w14:paraId="6338789F" w14:textId="77777777" w:rsidR="00F278AE" w:rsidRDefault="00D15DA7">
            <w:pPr>
              <w:jc w:val="center"/>
              <w:rPr>
                <w:rFonts w:ascii="Times New Roman" w:hAnsi="Times New Roman" w:cs="Times New Roman"/>
              </w:rPr>
            </w:pPr>
            <w:r>
              <w:rPr>
                <w:rFonts w:ascii="Times New Roman" w:hAnsi="Times New Roman" w:cs="Times New Roman"/>
              </w:rPr>
              <w:t>0.428</w:t>
            </w:r>
          </w:p>
        </w:tc>
        <w:tc>
          <w:tcPr>
            <w:tcW w:w="800" w:type="dxa"/>
          </w:tcPr>
          <w:p w14:paraId="0878630D"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0,202</w:t>
            </w:r>
          </w:p>
        </w:tc>
        <w:tc>
          <w:tcPr>
            <w:tcW w:w="1138" w:type="dxa"/>
          </w:tcPr>
          <w:p w14:paraId="0D7CA3CC"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 xml:space="preserve">Valid </w:t>
            </w:r>
          </w:p>
        </w:tc>
      </w:tr>
      <w:tr w:rsidR="00F278AE" w14:paraId="7A915E08" w14:textId="77777777">
        <w:trPr>
          <w:jc w:val="center"/>
        </w:trPr>
        <w:tc>
          <w:tcPr>
            <w:tcW w:w="461" w:type="dxa"/>
          </w:tcPr>
          <w:p w14:paraId="1CFC074C"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4</w:t>
            </w:r>
          </w:p>
        </w:tc>
        <w:tc>
          <w:tcPr>
            <w:tcW w:w="861" w:type="dxa"/>
          </w:tcPr>
          <w:p w14:paraId="0BB0B772" w14:textId="77777777" w:rsidR="00F278AE" w:rsidRDefault="00D15DA7">
            <w:pPr>
              <w:jc w:val="center"/>
              <w:rPr>
                <w:rFonts w:ascii="Times New Roman" w:hAnsi="Times New Roman" w:cs="Times New Roman"/>
              </w:rPr>
            </w:pPr>
            <w:r>
              <w:rPr>
                <w:rFonts w:ascii="Times New Roman" w:hAnsi="Times New Roman" w:cs="Times New Roman"/>
              </w:rPr>
              <w:t>0.360</w:t>
            </w:r>
          </w:p>
        </w:tc>
        <w:tc>
          <w:tcPr>
            <w:tcW w:w="800" w:type="dxa"/>
          </w:tcPr>
          <w:p w14:paraId="157A3E50"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0,202</w:t>
            </w:r>
          </w:p>
        </w:tc>
        <w:tc>
          <w:tcPr>
            <w:tcW w:w="1138" w:type="dxa"/>
          </w:tcPr>
          <w:p w14:paraId="0DB52D23"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 xml:space="preserve">Valid </w:t>
            </w:r>
          </w:p>
        </w:tc>
      </w:tr>
      <w:tr w:rsidR="00F278AE" w14:paraId="77817070" w14:textId="77777777">
        <w:trPr>
          <w:jc w:val="center"/>
        </w:trPr>
        <w:tc>
          <w:tcPr>
            <w:tcW w:w="461" w:type="dxa"/>
          </w:tcPr>
          <w:p w14:paraId="35D157F3"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5</w:t>
            </w:r>
          </w:p>
        </w:tc>
        <w:tc>
          <w:tcPr>
            <w:tcW w:w="861" w:type="dxa"/>
          </w:tcPr>
          <w:p w14:paraId="3B27CAE3" w14:textId="77777777" w:rsidR="00F278AE" w:rsidRDefault="00D15DA7">
            <w:pPr>
              <w:jc w:val="center"/>
              <w:rPr>
                <w:rFonts w:ascii="Times New Roman" w:hAnsi="Times New Roman" w:cs="Times New Roman"/>
              </w:rPr>
            </w:pPr>
            <w:r>
              <w:rPr>
                <w:rFonts w:ascii="Times New Roman" w:hAnsi="Times New Roman" w:cs="Times New Roman"/>
              </w:rPr>
              <w:t>0.261</w:t>
            </w:r>
          </w:p>
        </w:tc>
        <w:tc>
          <w:tcPr>
            <w:tcW w:w="800" w:type="dxa"/>
          </w:tcPr>
          <w:p w14:paraId="009F367E"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0,202</w:t>
            </w:r>
          </w:p>
        </w:tc>
        <w:tc>
          <w:tcPr>
            <w:tcW w:w="1138" w:type="dxa"/>
          </w:tcPr>
          <w:p w14:paraId="76FA32F2"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 xml:space="preserve">Valid </w:t>
            </w:r>
          </w:p>
        </w:tc>
      </w:tr>
      <w:tr w:rsidR="00F278AE" w14:paraId="47E0E7E8" w14:textId="77777777">
        <w:trPr>
          <w:jc w:val="center"/>
        </w:trPr>
        <w:tc>
          <w:tcPr>
            <w:tcW w:w="461" w:type="dxa"/>
          </w:tcPr>
          <w:p w14:paraId="3BC36E1A"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6</w:t>
            </w:r>
          </w:p>
        </w:tc>
        <w:tc>
          <w:tcPr>
            <w:tcW w:w="861" w:type="dxa"/>
          </w:tcPr>
          <w:p w14:paraId="5363A732" w14:textId="77777777" w:rsidR="00F278AE" w:rsidRDefault="00D15DA7">
            <w:pPr>
              <w:jc w:val="center"/>
              <w:rPr>
                <w:rFonts w:ascii="Times New Roman" w:hAnsi="Times New Roman" w:cs="Times New Roman"/>
              </w:rPr>
            </w:pPr>
            <w:r>
              <w:rPr>
                <w:rFonts w:ascii="Times New Roman" w:hAnsi="Times New Roman" w:cs="Times New Roman"/>
              </w:rPr>
              <w:t>0.243</w:t>
            </w:r>
          </w:p>
        </w:tc>
        <w:tc>
          <w:tcPr>
            <w:tcW w:w="800" w:type="dxa"/>
          </w:tcPr>
          <w:p w14:paraId="31121B82"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0,202</w:t>
            </w:r>
          </w:p>
        </w:tc>
        <w:tc>
          <w:tcPr>
            <w:tcW w:w="1138" w:type="dxa"/>
          </w:tcPr>
          <w:p w14:paraId="1EB604BF"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 xml:space="preserve">Valid </w:t>
            </w:r>
          </w:p>
        </w:tc>
      </w:tr>
      <w:tr w:rsidR="00F278AE" w14:paraId="79DD9D57" w14:textId="77777777">
        <w:trPr>
          <w:jc w:val="center"/>
        </w:trPr>
        <w:tc>
          <w:tcPr>
            <w:tcW w:w="461" w:type="dxa"/>
          </w:tcPr>
          <w:p w14:paraId="1A2D84ED"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7</w:t>
            </w:r>
          </w:p>
        </w:tc>
        <w:tc>
          <w:tcPr>
            <w:tcW w:w="861" w:type="dxa"/>
          </w:tcPr>
          <w:p w14:paraId="5F51432D" w14:textId="77777777" w:rsidR="00F278AE" w:rsidRDefault="00D15DA7">
            <w:pPr>
              <w:jc w:val="center"/>
              <w:rPr>
                <w:rFonts w:ascii="Times New Roman" w:hAnsi="Times New Roman" w:cs="Times New Roman"/>
              </w:rPr>
            </w:pPr>
            <w:r>
              <w:rPr>
                <w:rFonts w:ascii="Times New Roman" w:hAnsi="Times New Roman" w:cs="Times New Roman"/>
              </w:rPr>
              <w:t>0.236</w:t>
            </w:r>
          </w:p>
        </w:tc>
        <w:tc>
          <w:tcPr>
            <w:tcW w:w="800" w:type="dxa"/>
          </w:tcPr>
          <w:p w14:paraId="4B8AEF56"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0,202</w:t>
            </w:r>
          </w:p>
        </w:tc>
        <w:tc>
          <w:tcPr>
            <w:tcW w:w="1138" w:type="dxa"/>
          </w:tcPr>
          <w:p w14:paraId="2C0C95DA"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 xml:space="preserve">Valid </w:t>
            </w:r>
          </w:p>
        </w:tc>
      </w:tr>
      <w:tr w:rsidR="00F278AE" w14:paraId="50DD9698" w14:textId="77777777">
        <w:trPr>
          <w:jc w:val="center"/>
        </w:trPr>
        <w:tc>
          <w:tcPr>
            <w:tcW w:w="461" w:type="dxa"/>
          </w:tcPr>
          <w:p w14:paraId="45EA07F1"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8</w:t>
            </w:r>
          </w:p>
        </w:tc>
        <w:tc>
          <w:tcPr>
            <w:tcW w:w="861" w:type="dxa"/>
          </w:tcPr>
          <w:p w14:paraId="3E3F93C6" w14:textId="77777777" w:rsidR="00F278AE" w:rsidRDefault="00D15DA7">
            <w:pPr>
              <w:jc w:val="center"/>
              <w:rPr>
                <w:rFonts w:ascii="Times New Roman" w:hAnsi="Times New Roman" w:cs="Times New Roman"/>
              </w:rPr>
            </w:pPr>
            <w:r>
              <w:rPr>
                <w:rFonts w:ascii="Times New Roman" w:hAnsi="Times New Roman" w:cs="Times New Roman"/>
              </w:rPr>
              <w:t>0.247</w:t>
            </w:r>
          </w:p>
        </w:tc>
        <w:tc>
          <w:tcPr>
            <w:tcW w:w="800" w:type="dxa"/>
          </w:tcPr>
          <w:p w14:paraId="2814EA00"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0,202</w:t>
            </w:r>
          </w:p>
        </w:tc>
        <w:tc>
          <w:tcPr>
            <w:tcW w:w="1138" w:type="dxa"/>
          </w:tcPr>
          <w:p w14:paraId="4561B806"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 xml:space="preserve">Valid </w:t>
            </w:r>
          </w:p>
        </w:tc>
      </w:tr>
      <w:tr w:rsidR="00F278AE" w14:paraId="2EF4666A" w14:textId="77777777">
        <w:trPr>
          <w:jc w:val="center"/>
        </w:trPr>
        <w:tc>
          <w:tcPr>
            <w:tcW w:w="461" w:type="dxa"/>
          </w:tcPr>
          <w:p w14:paraId="5FE72BF2"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9</w:t>
            </w:r>
          </w:p>
        </w:tc>
        <w:tc>
          <w:tcPr>
            <w:tcW w:w="861" w:type="dxa"/>
          </w:tcPr>
          <w:p w14:paraId="428DBDE1" w14:textId="77777777" w:rsidR="00F278AE" w:rsidRDefault="00D15DA7">
            <w:pPr>
              <w:jc w:val="center"/>
              <w:rPr>
                <w:rFonts w:ascii="Times New Roman" w:hAnsi="Times New Roman" w:cs="Times New Roman"/>
              </w:rPr>
            </w:pPr>
            <w:r>
              <w:rPr>
                <w:rFonts w:ascii="Times New Roman" w:hAnsi="Times New Roman" w:cs="Times New Roman"/>
              </w:rPr>
              <w:t>0.388</w:t>
            </w:r>
          </w:p>
        </w:tc>
        <w:tc>
          <w:tcPr>
            <w:tcW w:w="800" w:type="dxa"/>
          </w:tcPr>
          <w:p w14:paraId="52BA27D8"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0,202</w:t>
            </w:r>
          </w:p>
        </w:tc>
        <w:tc>
          <w:tcPr>
            <w:tcW w:w="1138" w:type="dxa"/>
          </w:tcPr>
          <w:p w14:paraId="4A9771C5"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 xml:space="preserve">Valid </w:t>
            </w:r>
          </w:p>
        </w:tc>
      </w:tr>
      <w:tr w:rsidR="00F278AE" w14:paraId="3A4232A9" w14:textId="77777777">
        <w:trPr>
          <w:jc w:val="center"/>
        </w:trPr>
        <w:tc>
          <w:tcPr>
            <w:tcW w:w="461" w:type="dxa"/>
          </w:tcPr>
          <w:p w14:paraId="7109ADCC"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10</w:t>
            </w:r>
          </w:p>
        </w:tc>
        <w:tc>
          <w:tcPr>
            <w:tcW w:w="861" w:type="dxa"/>
          </w:tcPr>
          <w:p w14:paraId="1B5D5B48" w14:textId="77777777" w:rsidR="00F278AE" w:rsidRDefault="00D15DA7">
            <w:pPr>
              <w:jc w:val="center"/>
              <w:rPr>
                <w:rFonts w:ascii="Times New Roman" w:hAnsi="Times New Roman" w:cs="Times New Roman"/>
              </w:rPr>
            </w:pPr>
            <w:r>
              <w:rPr>
                <w:rFonts w:ascii="Times New Roman" w:hAnsi="Times New Roman" w:cs="Times New Roman"/>
              </w:rPr>
              <w:t>0.556</w:t>
            </w:r>
          </w:p>
        </w:tc>
        <w:tc>
          <w:tcPr>
            <w:tcW w:w="800" w:type="dxa"/>
          </w:tcPr>
          <w:p w14:paraId="6783897C"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0,202</w:t>
            </w:r>
          </w:p>
        </w:tc>
        <w:tc>
          <w:tcPr>
            <w:tcW w:w="1138" w:type="dxa"/>
          </w:tcPr>
          <w:p w14:paraId="3C3E39F5"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 xml:space="preserve">Valid </w:t>
            </w:r>
          </w:p>
        </w:tc>
      </w:tr>
      <w:tr w:rsidR="00F278AE" w14:paraId="628E55EC" w14:textId="77777777">
        <w:trPr>
          <w:jc w:val="center"/>
        </w:trPr>
        <w:tc>
          <w:tcPr>
            <w:tcW w:w="461" w:type="dxa"/>
          </w:tcPr>
          <w:p w14:paraId="189E6240"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11</w:t>
            </w:r>
          </w:p>
        </w:tc>
        <w:tc>
          <w:tcPr>
            <w:tcW w:w="861" w:type="dxa"/>
          </w:tcPr>
          <w:p w14:paraId="0F2BF776" w14:textId="77777777" w:rsidR="00F278AE" w:rsidRDefault="00D15DA7">
            <w:pPr>
              <w:jc w:val="center"/>
              <w:rPr>
                <w:rFonts w:ascii="Times New Roman" w:hAnsi="Times New Roman" w:cs="Times New Roman"/>
              </w:rPr>
            </w:pPr>
            <w:r>
              <w:rPr>
                <w:rFonts w:ascii="Times New Roman" w:hAnsi="Times New Roman" w:cs="Times New Roman"/>
              </w:rPr>
              <w:t>0.349</w:t>
            </w:r>
          </w:p>
        </w:tc>
        <w:tc>
          <w:tcPr>
            <w:tcW w:w="800" w:type="dxa"/>
          </w:tcPr>
          <w:p w14:paraId="24C124EA"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0,202</w:t>
            </w:r>
          </w:p>
        </w:tc>
        <w:tc>
          <w:tcPr>
            <w:tcW w:w="1138" w:type="dxa"/>
          </w:tcPr>
          <w:p w14:paraId="20B1DD95"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 xml:space="preserve">Valid </w:t>
            </w:r>
          </w:p>
        </w:tc>
      </w:tr>
      <w:tr w:rsidR="00F278AE" w14:paraId="5704F6DB" w14:textId="77777777">
        <w:trPr>
          <w:jc w:val="center"/>
        </w:trPr>
        <w:tc>
          <w:tcPr>
            <w:tcW w:w="461" w:type="dxa"/>
          </w:tcPr>
          <w:p w14:paraId="098332CD"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12</w:t>
            </w:r>
          </w:p>
        </w:tc>
        <w:tc>
          <w:tcPr>
            <w:tcW w:w="861" w:type="dxa"/>
          </w:tcPr>
          <w:p w14:paraId="0940A3D0" w14:textId="77777777" w:rsidR="00F278AE" w:rsidRDefault="00D15DA7">
            <w:pPr>
              <w:jc w:val="center"/>
              <w:rPr>
                <w:rFonts w:ascii="Times New Roman" w:hAnsi="Times New Roman" w:cs="Times New Roman"/>
              </w:rPr>
            </w:pPr>
            <w:r>
              <w:rPr>
                <w:rFonts w:ascii="Times New Roman" w:hAnsi="Times New Roman" w:cs="Times New Roman"/>
              </w:rPr>
              <w:t>0.417</w:t>
            </w:r>
          </w:p>
        </w:tc>
        <w:tc>
          <w:tcPr>
            <w:tcW w:w="800" w:type="dxa"/>
          </w:tcPr>
          <w:p w14:paraId="0FD92507"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0,202</w:t>
            </w:r>
          </w:p>
        </w:tc>
        <w:tc>
          <w:tcPr>
            <w:tcW w:w="1138" w:type="dxa"/>
          </w:tcPr>
          <w:p w14:paraId="186E3571"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 xml:space="preserve">Valid </w:t>
            </w:r>
          </w:p>
        </w:tc>
      </w:tr>
      <w:tr w:rsidR="00F278AE" w14:paraId="561194BD" w14:textId="77777777">
        <w:trPr>
          <w:jc w:val="center"/>
        </w:trPr>
        <w:tc>
          <w:tcPr>
            <w:tcW w:w="461" w:type="dxa"/>
          </w:tcPr>
          <w:p w14:paraId="747F2259"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13</w:t>
            </w:r>
          </w:p>
        </w:tc>
        <w:tc>
          <w:tcPr>
            <w:tcW w:w="861" w:type="dxa"/>
          </w:tcPr>
          <w:p w14:paraId="4C5594A9" w14:textId="77777777" w:rsidR="00F278AE" w:rsidRDefault="00D15DA7">
            <w:pPr>
              <w:jc w:val="center"/>
              <w:rPr>
                <w:rFonts w:ascii="Times New Roman" w:hAnsi="Times New Roman" w:cs="Times New Roman"/>
              </w:rPr>
            </w:pPr>
            <w:r>
              <w:rPr>
                <w:rFonts w:ascii="Times New Roman" w:hAnsi="Times New Roman" w:cs="Times New Roman"/>
              </w:rPr>
              <w:t>0.369</w:t>
            </w:r>
          </w:p>
        </w:tc>
        <w:tc>
          <w:tcPr>
            <w:tcW w:w="800" w:type="dxa"/>
          </w:tcPr>
          <w:p w14:paraId="0A34F9A1"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0,202</w:t>
            </w:r>
          </w:p>
        </w:tc>
        <w:tc>
          <w:tcPr>
            <w:tcW w:w="1138" w:type="dxa"/>
          </w:tcPr>
          <w:p w14:paraId="2D594DFC"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 xml:space="preserve">Valid </w:t>
            </w:r>
          </w:p>
        </w:tc>
      </w:tr>
      <w:tr w:rsidR="00F278AE" w14:paraId="05DB8C9C" w14:textId="77777777">
        <w:trPr>
          <w:jc w:val="center"/>
        </w:trPr>
        <w:tc>
          <w:tcPr>
            <w:tcW w:w="461" w:type="dxa"/>
          </w:tcPr>
          <w:p w14:paraId="7B83E87B"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14</w:t>
            </w:r>
          </w:p>
        </w:tc>
        <w:tc>
          <w:tcPr>
            <w:tcW w:w="861" w:type="dxa"/>
          </w:tcPr>
          <w:p w14:paraId="0E7A9E03" w14:textId="77777777" w:rsidR="00F278AE" w:rsidRDefault="00D15DA7">
            <w:pPr>
              <w:jc w:val="center"/>
              <w:rPr>
                <w:rFonts w:ascii="Times New Roman" w:hAnsi="Times New Roman" w:cs="Times New Roman"/>
              </w:rPr>
            </w:pPr>
            <w:r>
              <w:rPr>
                <w:rFonts w:ascii="Times New Roman" w:hAnsi="Times New Roman" w:cs="Times New Roman"/>
              </w:rPr>
              <w:t>0.303</w:t>
            </w:r>
          </w:p>
        </w:tc>
        <w:tc>
          <w:tcPr>
            <w:tcW w:w="800" w:type="dxa"/>
          </w:tcPr>
          <w:p w14:paraId="110C9F27"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0,202</w:t>
            </w:r>
          </w:p>
        </w:tc>
        <w:tc>
          <w:tcPr>
            <w:tcW w:w="1138" w:type="dxa"/>
          </w:tcPr>
          <w:p w14:paraId="2C424847"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 xml:space="preserve">Valid </w:t>
            </w:r>
          </w:p>
        </w:tc>
      </w:tr>
      <w:tr w:rsidR="00F278AE" w14:paraId="580DB8F8" w14:textId="77777777">
        <w:trPr>
          <w:jc w:val="center"/>
        </w:trPr>
        <w:tc>
          <w:tcPr>
            <w:tcW w:w="461" w:type="dxa"/>
          </w:tcPr>
          <w:p w14:paraId="52ADF4B8"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15</w:t>
            </w:r>
          </w:p>
        </w:tc>
        <w:tc>
          <w:tcPr>
            <w:tcW w:w="861" w:type="dxa"/>
          </w:tcPr>
          <w:p w14:paraId="76920B96" w14:textId="77777777" w:rsidR="00F278AE" w:rsidRDefault="00D15DA7">
            <w:pPr>
              <w:jc w:val="center"/>
              <w:rPr>
                <w:rFonts w:ascii="Times New Roman" w:hAnsi="Times New Roman" w:cs="Times New Roman"/>
              </w:rPr>
            </w:pPr>
            <w:r>
              <w:rPr>
                <w:rFonts w:ascii="Times New Roman" w:hAnsi="Times New Roman" w:cs="Times New Roman"/>
              </w:rPr>
              <w:t>0.231</w:t>
            </w:r>
          </w:p>
        </w:tc>
        <w:tc>
          <w:tcPr>
            <w:tcW w:w="800" w:type="dxa"/>
          </w:tcPr>
          <w:p w14:paraId="5BD3640A"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0,202</w:t>
            </w:r>
          </w:p>
        </w:tc>
        <w:tc>
          <w:tcPr>
            <w:tcW w:w="1138" w:type="dxa"/>
          </w:tcPr>
          <w:p w14:paraId="57B1B8DC" w14:textId="77777777" w:rsidR="00F278AE" w:rsidRDefault="00D15DA7">
            <w:pPr>
              <w:pStyle w:val="Caption"/>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 xml:space="preserve">Valid </w:t>
            </w:r>
          </w:p>
        </w:tc>
      </w:tr>
    </w:tbl>
    <w:p w14:paraId="217DF543" w14:textId="77777777" w:rsidR="00F278AE" w:rsidRDefault="00F278AE">
      <w:pPr>
        <w:ind w:left="720" w:firstLine="360"/>
        <w:jc w:val="both"/>
        <w:rPr>
          <w:rFonts w:ascii="Times New Roman" w:hAnsi="Times New Roman" w:cs="Times New Roman"/>
        </w:rPr>
      </w:pPr>
    </w:p>
    <w:p w14:paraId="7836C5C8" w14:textId="77777777" w:rsidR="00F278AE" w:rsidRDefault="00D15DA7">
      <w:pPr>
        <w:ind w:left="284" w:firstLine="283"/>
        <w:jc w:val="both"/>
        <w:rPr>
          <w:rFonts w:ascii="Times New Roman" w:hAnsi="Times New Roman" w:cs="Times New Roman"/>
        </w:rPr>
      </w:pPr>
      <w:r>
        <w:rPr>
          <w:rFonts w:ascii="Times New Roman" w:hAnsi="Times New Roman" w:cs="Times New Roman"/>
        </w:rPr>
        <w:t>Berdasarkan hasil table indikator-indikator dari variable bebas X (budaya kerja) yang jumlahnya 15 butir soal, diperoleh hasil bahwa terdapat 15 butir soal yang valid karena dari perhitungan tersebut r hitung lebih besar dari r table (r hitung &gt; r table).</w:t>
      </w:r>
    </w:p>
    <w:p w14:paraId="684E7D91" w14:textId="77777777" w:rsidR="00F278AE" w:rsidRDefault="00F278AE">
      <w:pPr>
        <w:ind w:left="284" w:firstLine="283"/>
        <w:jc w:val="both"/>
        <w:rPr>
          <w:rFonts w:ascii="Times New Roman" w:hAnsi="Times New Roman" w:cs="Times New Roman"/>
        </w:rPr>
      </w:pPr>
    </w:p>
    <w:p w14:paraId="39514069" w14:textId="7C46ADAF" w:rsidR="00F278AE" w:rsidRPr="00405F4F" w:rsidRDefault="00D15DA7" w:rsidP="00405F4F">
      <w:pPr>
        <w:pStyle w:val="Caption"/>
        <w:numPr>
          <w:ilvl w:val="0"/>
          <w:numId w:val="9"/>
        </w:numPr>
        <w:ind w:left="284" w:hanging="284"/>
        <w:jc w:val="both"/>
        <w:rPr>
          <w:rFonts w:ascii="Times New Roman" w:hAnsi="Times New Roman" w:cs="Times New Roman"/>
          <w:color w:val="auto"/>
          <w:sz w:val="20"/>
        </w:rPr>
      </w:pPr>
      <w:r>
        <w:rPr>
          <w:rFonts w:ascii="Times New Roman" w:hAnsi="Times New Roman" w:cs="Times New Roman"/>
          <w:color w:val="auto"/>
          <w:sz w:val="20"/>
        </w:rPr>
        <w:t>Hasil Uji Validitas Kinerja Pegawai (Y)</w:t>
      </w:r>
      <w:r w:rsidR="00405F4F">
        <w:rPr>
          <w:rFonts w:ascii="Times New Roman" w:hAnsi="Times New Roman" w:cs="Times New Roman"/>
          <w:color w:val="auto"/>
          <w:sz w:val="20"/>
        </w:rPr>
        <w:t xml:space="preserve"> </w:t>
      </w:r>
      <w:r w:rsidRPr="00405F4F">
        <w:rPr>
          <w:rFonts w:ascii="Times New Roman" w:hAnsi="Times New Roman" w:cs="Times New Roman"/>
          <w:b w:val="0"/>
          <w:color w:val="auto"/>
          <w:sz w:val="20"/>
        </w:rPr>
        <w:t>Perhitungan validitas korelasi dengan perhitungan korelasi Pearson Product Moment.</w:t>
      </w:r>
      <w:bookmarkStart w:id="14" w:name="_Toc126795978"/>
      <w:bookmarkStart w:id="15" w:name="_Toc125981069"/>
      <w:bookmarkStart w:id="16" w:name="_Toc125582334"/>
    </w:p>
    <w:p w14:paraId="7D20D588" w14:textId="77777777" w:rsidR="00F278AE" w:rsidRDefault="00D15DA7">
      <w:pPr>
        <w:pStyle w:val="Caption"/>
        <w:jc w:val="center"/>
        <w:rPr>
          <w:rFonts w:ascii="Times New Roman" w:hAnsi="Times New Roman" w:cs="Times New Roman"/>
          <w:color w:val="auto"/>
          <w:sz w:val="20"/>
        </w:rPr>
      </w:pPr>
      <w:r>
        <w:rPr>
          <w:rFonts w:ascii="Times New Roman" w:hAnsi="Times New Roman" w:cs="Times New Roman"/>
          <w:color w:val="auto"/>
          <w:sz w:val="20"/>
        </w:rPr>
        <w:t>Tabel 3.</w:t>
      </w:r>
      <w:r>
        <w:rPr>
          <w:rFonts w:ascii="Times New Roman" w:hAnsi="Times New Roman" w:cs="Times New Roman"/>
          <w:color w:val="auto"/>
          <w:sz w:val="20"/>
        </w:rPr>
        <w:fldChar w:fldCharType="begin"/>
      </w:r>
      <w:r>
        <w:rPr>
          <w:rFonts w:ascii="Times New Roman" w:hAnsi="Times New Roman" w:cs="Times New Roman"/>
          <w:color w:val="auto"/>
          <w:sz w:val="20"/>
        </w:rPr>
        <w:instrText xml:space="preserve"> SEQ Tabel_3. \* ARABIC </w:instrText>
      </w:r>
      <w:r>
        <w:rPr>
          <w:rFonts w:ascii="Times New Roman" w:hAnsi="Times New Roman" w:cs="Times New Roman"/>
          <w:color w:val="auto"/>
          <w:sz w:val="20"/>
        </w:rPr>
        <w:fldChar w:fldCharType="separate"/>
      </w:r>
      <w:r>
        <w:rPr>
          <w:rFonts w:ascii="Times New Roman" w:hAnsi="Times New Roman" w:cs="Times New Roman"/>
          <w:color w:val="auto"/>
          <w:sz w:val="20"/>
        </w:rPr>
        <w:t>3</w:t>
      </w:r>
      <w:r>
        <w:rPr>
          <w:rFonts w:ascii="Times New Roman" w:hAnsi="Times New Roman" w:cs="Times New Roman"/>
          <w:color w:val="auto"/>
          <w:sz w:val="20"/>
        </w:rPr>
        <w:fldChar w:fldCharType="end"/>
      </w:r>
      <w:r>
        <w:rPr>
          <w:rFonts w:ascii="Times New Roman" w:hAnsi="Times New Roman" w:cs="Times New Roman"/>
          <w:color w:val="auto"/>
          <w:sz w:val="20"/>
        </w:rPr>
        <w:t xml:space="preserve"> Hasil Uji Validitas Instrumen</w:t>
      </w:r>
      <w:bookmarkEnd w:id="14"/>
      <w:bookmarkEnd w:id="15"/>
      <w:bookmarkEnd w:id="16"/>
    </w:p>
    <w:p w14:paraId="6FACB6FE" w14:textId="77777777" w:rsidR="00F278AE" w:rsidRDefault="00D15DA7">
      <w:pPr>
        <w:pStyle w:val="Caption"/>
        <w:jc w:val="center"/>
        <w:rPr>
          <w:rFonts w:ascii="Times New Roman" w:hAnsi="Times New Roman" w:cs="Times New Roman"/>
          <w:color w:val="auto"/>
          <w:sz w:val="20"/>
        </w:rPr>
      </w:pPr>
      <w:r>
        <w:rPr>
          <w:rFonts w:ascii="Times New Roman" w:hAnsi="Times New Roman" w:cs="Times New Roman"/>
          <w:color w:val="auto"/>
          <w:sz w:val="20"/>
        </w:rPr>
        <w:t>Kinerja Pegawai (Y)</w:t>
      </w:r>
    </w:p>
    <w:tbl>
      <w:tblPr>
        <w:tblW w:w="33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59"/>
        <w:gridCol w:w="854"/>
        <w:gridCol w:w="850"/>
        <w:gridCol w:w="1134"/>
      </w:tblGrid>
      <w:tr w:rsidR="00F278AE" w14:paraId="2EA07D22" w14:textId="77777777">
        <w:trPr>
          <w:jc w:val="center"/>
        </w:trPr>
        <w:tc>
          <w:tcPr>
            <w:tcW w:w="559" w:type="dxa"/>
          </w:tcPr>
          <w:p w14:paraId="4FF52063"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 xml:space="preserve">No </w:t>
            </w:r>
          </w:p>
        </w:tc>
        <w:tc>
          <w:tcPr>
            <w:tcW w:w="854" w:type="dxa"/>
          </w:tcPr>
          <w:p w14:paraId="09E86862"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Rhitung</w:t>
            </w:r>
          </w:p>
        </w:tc>
        <w:tc>
          <w:tcPr>
            <w:tcW w:w="850" w:type="dxa"/>
          </w:tcPr>
          <w:p w14:paraId="33F93917"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Rtabel</w:t>
            </w:r>
          </w:p>
        </w:tc>
        <w:tc>
          <w:tcPr>
            <w:tcW w:w="1134" w:type="dxa"/>
          </w:tcPr>
          <w:p w14:paraId="7B0FF7C0"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Keterangan</w:t>
            </w:r>
          </w:p>
        </w:tc>
      </w:tr>
      <w:tr w:rsidR="00F278AE" w14:paraId="1422128A" w14:textId="77777777">
        <w:trPr>
          <w:jc w:val="center"/>
        </w:trPr>
        <w:tc>
          <w:tcPr>
            <w:tcW w:w="559" w:type="dxa"/>
          </w:tcPr>
          <w:p w14:paraId="5DED48E8"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1</w:t>
            </w:r>
          </w:p>
        </w:tc>
        <w:tc>
          <w:tcPr>
            <w:tcW w:w="854" w:type="dxa"/>
          </w:tcPr>
          <w:p w14:paraId="7312D806" w14:textId="77777777" w:rsidR="00F278AE" w:rsidRDefault="00D15DA7">
            <w:pPr>
              <w:jc w:val="center"/>
              <w:rPr>
                <w:rFonts w:ascii="Times New Roman" w:hAnsi="Times New Roman" w:cs="Times New Roman"/>
              </w:rPr>
            </w:pPr>
            <w:r>
              <w:rPr>
                <w:rFonts w:ascii="Times New Roman" w:hAnsi="Times New Roman" w:cs="Times New Roman"/>
              </w:rPr>
              <w:t>0.520</w:t>
            </w:r>
          </w:p>
        </w:tc>
        <w:tc>
          <w:tcPr>
            <w:tcW w:w="850" w:type="dxa"/>
          </w:tcPr>
          <w:p w14:paraId="34F66607"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0,202</w:t>
            </w:r>
          </w:p>
        </w:tc>
        <w:tc>
          <w:tcPr>
            <w:tcW w:w="1134" w:type="dxa"/>
          </w:tcPr>
          <w:p w14:paraId="6BB4DA28"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 xml:space="preserve">Valid </w:t>
            </w:r>
          </w:p>
        </w:tc>
      </w:tr>
      <w:tr w:rsidR="00F278AE" w14:paraId="5C26A389" w14:textId="77777777">
        <w:trPr>
          <w:jc w:val="center"/>
        </w:trPr>
        <w:tc>
          <w:tcPr>
            <w:tcW w:w="559" w:type="dxa"/>
          </w:tcPr>
          <w:p w14:paraId="7A2E0215"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2</w:t>
            </w:r>
          </w:p>
        </w:tc>
        <w:tc>
          <w:tcPr>
            <w:tcW w:w="854" w:type="dxa"/>
          </w:tcPr>
          <w:p w14:paraId="5212EA8C" w14:textId="77777777" w:rsidR="00F278AE" w:rsidRDefault="00D15DA7">
            <w:pPr>
              <w:jc w:val="center"/>
              <w:rPr>
                <w:rFonts w:ascii="Times New Roman" w:hAnsi="Times New Roman" w:cs="Times New Roman"/>
              </w:rPr>
            </w:pPr>
            <w:r>
              <w:rPr>
                <w:rFonts w:ascii="Times New Roman" w:hAnsi="Times New Roman" w:cs="Times New Roman"/>
              </w:rPr>
              <w:t>0.530</w:t>
            </w:r>
          </w:p>
        </w:tc>
        <w:tc>
          <w:tcPr>
            <w:tcW w:w="850" w:type="dxa"/>
          </w:tcPr>
          <w:p w14:paraId="3ABCCDB5"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0,202</w:t>
            </w:r>
          </w:p>
        </w:tc>
        <w:tc>
          <w:tcPr>
            <w:tcW w:w="1134" w:type="dxa"/>
          </w:tcPr>
          <w:p w14:paraId="782C7237"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 xml:space="preserve">Valid </w:t>
            </w:r>
          </w:p>
        </w:tc>
      </w:tr>
      <w:tr w:rsidR="00F278AE" w14:paraId="4D79AF8E" w14:textId="77777777">
        <w:trPr>
          <w:jc w:val="center"/>
        </w:trPr>
        <w:tc>
          <w:tcPr>
            <w:tcW w:w="559" w:type="dxa"/>
          </w:tcPr>
          <w:p w14:paraId="515CACD7"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3</w:t>
            </w:r>
          </w:p>
        </w:tc>
        <w:tc>
          <w:tcPr>
            <w:tcW w:w="854" w:type="dxa"/>
          </w:tcPr>
          <w:p w14:paraId="6B5F876C" w14:textId="77777777" w:rsidR="00F278AE" w:rsidRDefault="00D15DA7">
            <w:pPr>
              <w:jc w:val="center"/>
              <w:rPr>
                <w:rFonts w:ascii="Times New Roman" w:hAnsi="Times New Roman" w:cs="Times New Roman"/>
              </w:rPr>
            </w:pPr>
            <w:r>
              <w:rPr>
                <w:rFonts w:ascii="Times New Roman" w:hAnsi="Times New Roman" w:cs="Times New Roman"/>
              </w:rPr>
              <w:t>0.389</w:t>
            </w:r>
          </w:p>
        </w:tc>
        <w:tc>
          <w:tcPr>
            <w:tcW w:w="850" w:type="dxa"/>
          </w:tcPr>
          <w:p w14:paraId="4ADB39D6"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0,202</w:t>
            </w:r>
          </w:p>
        </w:tc>
        <w:tc>
          <w:tcPr>
            <w:tcW w:w="1134" w:type="dxa"/>
          </w:tcPr>
          <w:p w14:paraId="5746AD78"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 xml:space="preserve">Valid </w:t>
            </w:r>
          </w:p>
        </w:tc>
      </w:tr>
      <w:tr w:rsidR="00F278AE" w14:paraId="6F8BE15C" w14:textId="77777777">
        <w:trPr>
          <w:jc w:val="center"/>
        </w:trPr>
        <w:tc>
          <w:tcPr>
            <w:tcW w:w="559" w:type="dxa"/>
          </w:tcPr>
          <w:p w14:paraId="5050C80E"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4</w:t>
            </w:r>
          </w:p>
        </w:tc>
        <w:tc>
          <w:tcPr>
            <w:tcW w:w="854" w:type="dxa"/>
          </w:tcPr>
          <w:p w14:paraId="4617A963" w14:textId="77777777" w:rsidR="00F278AE" w:rsidRDefault="00D15DA7">
            <w:pPr>
              <w:jc w:val="center"/>
              <w:rPr>
                <w:rFonts w:ascii="Times New Roman" w:hAnsi="Times New Roman" w:cs="Times New Roman"/>
              </w:rPr>
            </w:pPr>
            <w:r>
              <w:rPr>
                <w:rFonts w:ascii="Times New Roman" w:hAnsi="Times New Roman" w:cs="Times New Roman"/>
              </w:rPr>
              <w:t>0.312</w:t>
            </w:r>
          </w:p>
        </w:tc>
        <w:tc>
          <w:tcPr>
            <w:tcW w:w="850" w:type="dxa"/>
          </w:tcPr>
          <w:p w14:paraId="14CA0ED0"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0,202</w:t>
            </w:r>
          </w:p>
        </w:tc>
        <w:tc>
          <w:tcPr>
            <w:tcW w:w="1134" w:type="dxa"/>
          </w:tcPr>
          <w:p w14:paraId="26A6FEDB"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 xml:space="preserve">Valid </w:t>
            </w:r>
          </w:p>
        </w:tc>
      </w:tr>
      <w:tr w:rsidR="00F278AE" w14:paraId="5B096A74" w14:textId="77777777">
        <w:trPr>
          <w:jc w:val="center"/>
        </w:trPr>
        <w:tc>
          <w:tcPr>
            <w:tcW w:w="559" w:type="dxa"/>
          </w:tcPr>
          <w:p w14:paraId="64518366"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5</w:t>
            </w:r>
          </w:p>
        </w:tc>
        <w:tc>
          <w:tcPr>
            <w:tcW w:w="854" w:type="dxa"/>
          </w:tcPr>
          <w:p w14:paraId="262ADF5C" w14:textId="77777777" w:rsidR="00F278AE" w:rsidRDefault="00D15DA7">
            <w:pPr>
              <w:jc w:val="center"/>
              <w:rPr>
                <w:rFonts w:ascii="Times New Roman" w:hAnsi="Times New Roman" w:cs="Times New Roman"/>
              </w:rPr>
            </w:pPr>
            <w:r>
              <w:rPr>
                <w:rFonts w:ascii="Times New Roman" w:hAnsi="Times New Roman" w:cs="Times New Roman"/>
              </w:rPr>
              <w:t>0.375</w:t>
            </w:r>
          </w:p>
        </w:tc>
        <w:tc>
          <w:tcPr>
            <w:tcW w:w="850" w:type="dxa"/>
          </w:tcPr>
          <w:p w14:paraId="55C79733"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0,202</w:t>
            </w:r>
          </w:p>
        </w:tc>
        <w:tc>
          <w:tcPr>
            <w:tcW w:w="1134" w:type="dxa"/>
          </w:tcPr>
          <w:p w14:paraId="65006401"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 xml:space="preserve">Valid </w:t>
            </w:r>
          </w:p>
        </w:tc>
      </w:tr>
      <w:tr w:rsidR="00405F4F" w14:paraId="0BC79F19" w14:textId="77777777">
        <w:trPr>
          <w:jc w:val="center"/>
        </w:trPr>
        <w:tc>
          <w:tcPr>
            <w:tcW w:w="559" w:type="dxa"/>
          </w:tcPr>
          <w:p w14:paraId="6DA55EE9" w14:textId="77777777" w:rsidR="00405F4F" w:rsidRDefault="00405F4F" w:rsidP="00405F4F">
            <w:pPr>
              <w:pStyle w:val="Caption"/>
              <w:rPr>
                <w:rFonts w:ascii="Times New Roman" w:hAnsi="Times New Roman" w:cs="Times New Roman"/>
                <w:b w:val="0"/>
                <w:color w:val="auto"/>
              </w:rPr>
            </w:pPr>
          </w:p>
        </w:tc>
        <w:tc>
          <w:tcPr>
            <w:tcW w:w="854" w:type="dxa"/>
          </w:tcPr>
          <w:p w14:paraId="7C36F844" w14:textId="77777777" w:rsidR="00405F4F" w:rsidRDefault="00405F4F">
            <w:pPr>
              <w:jc w:val="center"/>
              <w:rPr>
                <w:rFonts w:ascii="Times New Roman" w:hAnsi="Times New Roman" w:cs="Times New Roman"/>
              </w:rPr>
            </w:pPr>
          </w:p>
        </w:tc>
        <w:tc>
          <w:tcPr>
            <w:tcW w:w="850" w:type="dxa"/>
          </w:tcPr>
          <w:p w14:paraId="63DF50FF" w14:textId="77777777" w:rsidR="00405F4F" w:rsidRDefault="00405F4F">
            <w:pPr>
              <w:pStyle w:val="Caption"/>
              <w:jc w:val="center"/>
              <w:rPr>
                <w:rFonts w:ascii="Times New Roman" w:hAnsi="Times New Roman" w:cs="Times New Roman"/>
                <w:b w:val="0"/>
                <w:color w:val="auto"/>
              </w:rPr>
            </w:pPr>
          </w:p>
        </w:tc>
        <w:tc>
          <w:tcPr>
            <w:tcW w:w="1134" w:type="dxa"/>
          </w:tcPr>
          <w:p w14:paraId="09333011" w14:textId="77777777" w:rsidR="00405F4F" w:rsidRDefault="00405F4F">
            <w:pPr>
              <w:pStyle w:val="Caption"/>
              <w:jc w:val="center"/>
              <w:rPr>
                <w:rFonts w:ascii="Times New Roman" w:hAnsi="Times New Roman" w:cs="Times New Roman"/>
                <w:b w:val="0"/>
                <w:color w:val="auto"/>
              </w:rPr>
            </w:pPr>
          </w:p>
        </w:tc>
      </w:tr>
      <w:tr w:rsidR="00F278AE" w14:paraId="6CD3983A" w14:textId="77777777">
        <w:trPr>
          <w:jc w:val="center"/>
        </w:trPr>
        <w:tc>
          <w:tcPr>
            <w:tcW w:w="559" w:type="dxa"/>
          </w:tcPr>
          <w:p w14:paraId="1345DA28"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6</w:t>
            </w:r>
          </w:p>
        </w:tc>
        <w:tc>
          <w:tcPr>
            <w:tcW w:w="854" w:type="dxa"/>
          </w:tcPr>
          <w:p w14:paraId="79CEE73A" w14:textId="77777777" w:rsidR="00F278AE" w:rsidRDefault="00D15DA7">
            <w:pPr>
              <w:jc w:val="center"/>
              <w:rPr>
                <w:rFonts w:ascii="Times New Roman" w:hAnsi="Times New Roman" w:cs="Times New Roman"/>
              </w:rPr>
            </w:pPr>
            <w:r>
              <w:rPr>
                <w:rFonts w:ascii="Times New Roman" w:hAnsi="Times New Roman" w:cs="Times New Roman"/>
              </w:rPr>
              <w:t>0.227</w:t>
            </w:r>
          </w:p>
        </w:tc>
        <w:tc>
          <w:tcPr>
            <w:tcW w:w="850" w:type="dxa"/>
          </w:tcPr>
          <w:p w14:paraId="11898CD7"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0,202</w:t>
            </w:r>
          </w:p>
        </w:tc>
        <w:tc>
          <w:tcPr>
            <w:tcW w:w="1134" w:type="dxa"/>
          </w:tcPr>
          <w:p w14:paraId="64ECD5D1"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 xml:space="preserve">Valid </w:t>
            </w:r>
          </w:p>
        </w:tc>
      </w:tr>
      <w:tr w:rsidR="00F278AE" w14:paraId="32378359" w14:textId="77777777">
        <w:trPr>
          <w:jc w:val="center"/>
        </w:trPr>
        <w:tc>
          <w:tcPr>
            <w:tcW w:w="559" w:type="dxa"/>
          </w:tcPr>
          <w:p w14:paraId="0C83D917"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7</w:t>
            </w:r>
          </w:p>
        </w:tc>
        <w:tc>
          <w:tcPr>
            <w:tcW w:w="854" w:type="dxa"/>
          </w:tcPr>
          <w:p w14:paraId="392C101D" w14:textId="77777777" w:rsidR="00F278AE" w:rsidRDefault="00D15DA7">
            <w:pPr>
              <w:jc w:val="center"/>
              <w:rPr>
                <w:rFonts w:ascii="Times New Roman" w:hAnsi="Times New Roman" w:cs="Times New Roman"/>
              </w:rPr>
            </w:pPr>
            <w:r>
              <w:rPr>
                <w:rFonts w:ascii="Times New Roman" w:hAnsi="Times New Roman" w:cs="Times New Roman"/>
              </w:rPr>
              <w:t>0.231</w:t>
            </w:r>
          </w:p>
        </w:tc>
        <w:tc>
          <w:tcPr>
            <w:tcW w:w="850" w:type="dxa"/>
          </w:tcPr>
          <w:p w14:paraId="6A72EA52"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0,202</w:t>
            </w:r>
          </w:p>
        </w:tc>
        <w:tc>
          <w:tcPr>
            <w:tcW w:w="1134" w:type="dxa"/>
          </w:tcPr>
          <w:p w14:paraId="5594380F"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 xml:space="preserve">Valid </w:t>
            </w:r>
          </w:p>
        </w:tc>
      </w:tr>
      <w:tr w:rsidR="00F278AE" w14:paraId="04760AD7" w14:textId="77777777">
        <w:trPr>
          <w:jc w:val="center"/>
        </w:trPr>
        <w:tc>
          <w:tcPr>
            <w:tcW w:w="559" w:type="dxa"/>
          </w:tcPr>
          <w:p w14:paraId="16B6B664"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8</w:t>
            </w:r>
          </w:p>
        </w:tc>
        <w:tc>
          <w:tcPr>
            <w:tcW w:w="854" w:type="dxa"/>
          </w:tcPr>
          <w:p w14:paraId="7A7FD19F" w14:textId="77777777" w:rsidR="00F278AE" w:rsidRDefault="00D15DA7">
            <w:pPr>
              <w:jc w:val="center"/>
              <w:rPr>
                <w:rFonts w:ascii="Times New Roman" w:hAnsi="Times New Roman" w:cs="Times New Roman"/>
              </w:rPr>
            </w:pPr>
            <w:r>
              <w:rPr>
                <w:rFonts w:ascii="Times New Roman" w:hAnsi="Times New Roman" w:cs="Times New Roman"/>
              </w:rPr>
              <w:t>0.251</w:t>
            </w:r>
          </w:p>
        </w:tc>
        <w:tc>
          <w:tcPr>
            <w:tcW w:w="850" w:type="dxa"/>
          </w:tcPr>
          <w:p w14:paraId="1499C2EA"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0,202</w:t>
            </w:r>
          </w:p>
        </w:tc>
        <w:tc>
          <w:tcPr>
            <w:tcW w:w="1134" w:type="dxa"/>
          </w:tcPr>
          <w:p w14:paraId="69D7521D"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 xml:space="preserve">Valid </w:t>
            </w:r>
          </w:p>
        </w:tc>
      </w:tr>
      <w:tr w:rsidR="00F278AE" w14:paraId="22458AD3" w14:textId="77777777">
        <w:trPr>
          <w:jc w:val="center"/>
        </w:trPr>
        <w:tc>
          <w:tcPr>
            <w:tcW w:w="559" w:type="dxa"/>
          </w:tcPr>
          <w:p w14:paraId="3F8A8796"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9</w:t>
            </w:r>
          </w:p>
        </w:tc>
        <w:tc>
          <w:tcPr>
            <w:tcW w:w="854" w:type="dxa"/>
          </w:tcPr>
          <w:p w14:paraId="40806926" w14:textId="77777777" w:rsidR="00F278AE" w:rsidRDefault="00D15DA7">
            <w:pPr>
              <w:jc w:val="center"/>
              <w:rPr>
                <w:rFonts w:ascii="Times New Roman" w:hAnsi="Times New Roman" w:cs="Times New Roman"/>
              </w:rPr>
            </w:pPr>
            <w:r>
              <w:rPr>
                <w:rFonts w:ascii="Times New Roman" w:hAnsi="Times New Roman" w:cs="Times New Roman"/>
              </w:rPr>
              <w:t>0.433</w:t>
            </w:r>
          </w:p>
        </w:tc>
        <w:tc>
          <w:tcPr>
            <w:tcW w:w="850" w:type="dxa"/>
          </w:tcPr>
          <w:p w14:paraId="194EA09D"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0,202</w:t>
            </w:r>
          </w:p>
        </w:tc>
        <w:tc>
          <w:tcPr>
            <w:tcW w:w="1134" w:type="dxa"/>
          </w:tcPr>
          <w:p w14:paraId="78745749"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 xml:space="preserve">Valid </w:t>
            </w:r>
          </w:p>
        </w:tc>
      </w:tr>
      <w:tr w:rsidR="00F278AE" w14:paraId="3CEDDFC4" w14:textId="77777777">
        <w:trPr>
          <w:jc w:val="center"/>
        </w:trPr>
        <w:tc>
          <w:tcPr>
            <w:tcW w:w="559" w:type="dxa"/>
          </w:tcPr>
          <w:p w14:paraId="60EB8B81"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10</w:t>
            </w:r>
          </w:p>
        </w:tc>
        <w:tc>
          <w:tcPr>
            <w:tcW w:w="854" w:type="dxa"/>
          </w:tcPr>
          <w:p w14:paraId="4753BF4F" w14:textId="77777777" w:rsidR="00F278AE" w:rsidRDefault="00D15DA7">
            <w:pPr>
              <w:jc w:val="center"/>
              <w:rPr>
                <w:rFonts w:ascii="Times New Roman" w:hAnsi="Times New Roman" w:cs="Times New Roman"/>
              </w:rPr>
            </w:pPr>
            <w:r>
              <w:rPr>
                <w:rFonts w:ascii="Times New Roman" w:hAnsi="Times New Roman" w:cs="Times New Roman"/>
              </w:rPr>
              <w:t>0.440</w:t>
            </w:r>
          </w:p>
        </w:tc>
        <w:tc>
          <w:tcPr>
            <w:tcW w:w="850" w:type="dxa"/>
          </w:tcPr>
          <w:p w14:paraId="72DF25AB"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0.202</w:t>
            </w:r>
          </w:p>
        </w:tc>
        <w:tc>
          <w:tcPr>
            <w:tcW w:w="1134" w:type="dxa"/>
          </w:tcPr>
          <w:p w14:paraId="75B50781"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 xml:space="preserve">Valid </w:t>
            </w:r>
          </w:p>
        </w:tc>
      </w:tr>
      <w:tr w:rsidR="00F278AE" w14:paraId="77B6AC7C" w14:textId="77777777">
        <w:trPr>
          <w:jc w:val="center"/>
        </w:trPr>
        <w:tc>
          <w:tcPr>
            <w:tcW w:w="559" w:type="dxa"/>
          </w:tcPr>
          <w:p w14:paraId="0CAE3E71"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11</w:t>
            </w:r>
          </w:p>
        </w:tc>
        <w:tc>
          <w:tcPr>
            <w:tcW w:w="854" w:type="dxa"/>
          </w:tcPr>
          <w:p w14:paraId="139E3F88" w14:textId="77777777" w:rsidR="00F278AE" w:rsidRDefault="00D15DA7">
            <w:pPr>
              <w:jc w:val="center"/>
              <w:rPr>
                <w:rFonts w:ascii="Times New Roman" w:hAnsi="Times New Roman" w:cs="Times New Roman"/>
              </w:rPr>
            </w:pPr>
            <w:r>
              <w:rPr>
                <w:rFonts w:ascii="Times New Roman" w:hAnsi="Times New Roman" w:cs="Times New Roman"/>
              </w:rPr>
              <w:t>0.423</w:t>
            </w:r>
          </w:p>
        </w:tc>
        <w:tc>
          <w:tcPr>
            <w:tcW w:w="850" w:type="dxa"/>
          </w:tcPr>
          <w:p w14:paraId="38F80D03"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0,202</w:t>
            </w:r>
          </w:p>
        </w:tc>
        <w:tc>
          <w:tcPr>
            <w:tcW w:w="1134" w:type="dxa"/>
          </w:tcPr>
          <w:p w14:paraId="1F18064E"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 xml:space="preserve">Valid </w:t>
            </w:r>
          </w:p>
        </w:tc>
      </w:tr>
      <w:tr w:rsidR="00F278AE" w14:paraId="64A35DAA" w14:textId="77777777">
        <w:trPr>
          <w:jc w:val="center"/>
        </w:trPr>
        <w:tc>
          <w:tcPr>
            <w:tcW w:w="559" w:type="dxa"/>
          </w:tcPr>
          <w:p w14:paraId="3603FC32"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12</w:t>
            </w:r>
          </w:p>
        </w:tc>
        <w:tc>
          <w:tcPr>
            <w:tcW w:w="854" w:type="dxa"/>
          </w:tcPr>
          <w:p w14:paraId="51EEDA69" w14:textId="77777777" w:rsidR="00F278AE" w:rsidRDefault="00D15DA7">
            <w:pPr>
              <w:jc w:val="center"/>
              <w:rPr>
                <w:rFonts w:ascii="Times New Roman" w:hAnsi="Times New Roman" w:cs="Times New Roman"/>
              </w:rPr>
            </w:pPr>
            <w:r>
              <w:rPr>
                <w:rFonts w:ascii="Times New Roman" w:hAnsi="Times New Roman" w:cs="Times New Roman"/>
              </w:rPr>
              <w:t>0.383</w:t>
            </w:r>
          </w:p>
        </w:tc>
        <w:tc>
          <w:tcPr>
            <w:tcW w:w="850" w:type="dxa"/>
          </w:tcPr>
          <w:p w14:paraId="533DDC97"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0,202</w:t>
            </w:r>
          </w:p>
        </w:tc>
        <w:tc>
          <w:tcPr>
            <w:tcW w:w="1134" w:type="dxa"/>
          </w:tcPr>
          <w:p w14:paraId="07445CA8"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 xml:space="preserve">Valid </w:t>
            </w:r>
          </w:p>
        </w:tc>
      </w:tr>
      <w:tr w:rsidR="00F278AE" w14:paraId="3A8F1AEF" w14:textId="77777777">
        <w:trPr>
          <w:jc w:val="center"/>
        </w:trPr>
        <w:tc>
          <w:tcPr>
            <w:tcW w:w="559" w:type="dxa"/>
          </w:tcPr>
          <w:p w14:paraId="6A4D2B48"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13</w:t>
            </w:r>
          </w:p>
        </w:tc>
        <w:tc>
          <w:tcPr>
            <w:tcW w:w="854" w:type="dxa"/>
          </w:tcPr>
          <w:p w14:paraId="2D8251E8" w14:textId="77777777" w:rsidR="00F278AE" w:rsidRDefault="00D15DA7">
            <w:pPr>
              <w:jc w:val="center"/>
              <w:rPr>
                <w:rFonts w:ascii="Times New Roman" w:hAnsi="Times New Roman" w:cs="Times New Roman"/>
              </w:rPr>
            </w:pPr>
            <w:r>
              <w:rPr>
                <w:rFonts w:ascii="Times New Roman" w:hAnsi="Times New Roman" w:cs="Times New Roman"/>
              </w:rPr>
              <w:t>0.362</w:t>
            </w:r>
          </w:p>
        </w:tc>
        <w:tc>
          <w:tcPr>
            <w:tcW w:w="850" w:type="dxa"/>
          </w:tcPr>
          <w:p w14:paraId="7B8D0892"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0,202</w:t>
            </w:r>
          </w:p>
        </w:tc>
        <w:tc>
          <w:tcPr>
            <w:tcW w:w="1134" w:type="dxa"/>
          </w:tcPr>
          <w:p w14:paraId="6C8EBA54"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 xml:space="preserve">Valid </w:t>
            </w:r>
          </w:p>
        </w:tc>
      </w:tr>
      <w:tr w:rsidR="00F278AE" w14:paraId="17FC87EF" w14:textId="77777777">
        <w:trPr>
          <w:jc w:val="center"/>
        </w:trPr>
        <w:tc>
          <w:tcPr>
            <w:tcW w:w="559" w:type="dxa"/>
          </w:tcPr>
          <w:p w14:paraId="1F090464"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14</w:t>
            </w:r>
          </w:p>
        </w:tc>
        <w:tc>
          <w:tcPr>
            <w:tcW w:w="854" w:type="dxa"/>
          </w:tcPr>
          <w:p w14:paraId="37FA2155" w14:textId="77777777" w:rsidR="00F278AE" w:rsidRDefault="00D15DA7">
            <w:pPr>
              <w:jc w:val="center"/>
              <w:rPr>
                <w:rFonts w:ascii="Times New Roman" w:hAnsi="Times New Roman" w:cs="Times New Roman"/>
              </w:rPr>
            </w:pPr>
            <w:r>
              <w:rPr>
                <w:rFonts w:ascii="Times New Roman" w:hAnsi="Times New Roman" w:cs="Times New Roman"/>
              </w:rPr>
              <w:t>0.299</w:t>
            </w:r>
          </w:p>
        </w:tc>
        <w:tc>
          <w:tcPr>
            <w:tcW w:w="850" w:type="dxa"/>
          </w:tcPr>
          <w:p w14:paraId="11DD8BC7"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0,202</w:t>
            </w:r>
          </w:p>
        </w:tc>
        <w:tc>
          <w:tcPr>
            <w:tcW w:w="1134" w:type="dxa"/>
          </w:tcPr>
          <w:p w14:paraId="7B481939"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 xml:space="preserve">Valid </w:t>
            </w:r>
          </w:p>
        </w:tc>
      </w:tr>
      <w:tr w:rsidR="00F278AE" w14:paraId="77D65104" w14:textId="77777777">
        <w:trPr>
          <w:jc w:val="center"/>
        </w:trPr>
        <w:tc>
          <w:tcPr>
            <w:tcW w:w="559" w:type="dxa"/>
          </w:tcPr>
          <w:p w14:paraId="4DF7A8C6"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15</w:t>
            </w:r>
          </w:p>
        </w:tc>
        <w:tc>
          <w:tcPr>
            <w:tcW w:w="854" w:type="dxa"/>
          </w:tcPr>
          <w:p w14:paraId="3112A2AD" w14:textId="77777777" w:rsidR="00F278AE" w:rsidRDefault="00D15DA7">
            <w:pPr>
              <w:jc w:val="center"/>
              <w:rPr>
                <w:rFonts w:ascii="Times New Roman" w:hAnsi="Times New Roman" w:cs="Times New Roman"/>
              </w:rPr>
            </w:pPr>
            <w:r>
              <w:rPr>
                <w:rFonts w:ascii="Times New Roman" w:hAnsi="Times New Roman" w:cs="Times New Roman"/>
              </w:rPr>
              <w:t>0.246</w:t>
            </w:r>
          </w:p>
        </w:tc>
        <w:tc>
          <w:tcPr>
            <w:tcW w:w="850" w:type="dxa"/>
          </w:tcPr>
          <w:p w14:paraId="32F78C28"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0,202</w:t>
            </w:r>
          </w:p>
        </w:tc>
        <w:tc>
          <w:tcPr>
            <w:tcW w:w="1134" w:type="dxa"/>
          </w:tcPr>
          <w:p w14:paraId="5DC8B50B" w14:textId="77777777" w:rsidR="00F278AE" w:rsidRDefault="00D15DA7">
            <w:pPr>
              <w:pStyle w:val="Caption"/>
              <w:jc w:val="center"/>
              <w:rPr>
                <w:rFonts w:ascii="Times New Roman" w:hAnsi="Times New Roman" w:cs="Times New Roman"/>
                <w:b w:val="0"/>
                <w:color w:val="auto"/>
              </w:rPr>
            </w:pPr>
            <w:r>
              <w:rPr>
                <w:rFonts w:ascii="Times New Roman" w:hAnsi="Times New Roman" w:cs="Times New Roman"/>
                <w:b w:val="0"/>
                <w:color w:val="auto"/>
              </w:rPr>
              <w:t xml:space="preserve">Valid </w:t>
            </w:r>
          </w:p>
        </w:tc>
      </w:tr>
    </w:tbl>
    <w:p w14:paraId="73EF077A" w14:textId="77777777" w:rsidR="00F278AE" w:rsidRDefault="00F278AE">
      <w:pPr>
        <w:ind w:left="720" w:firstLine="360"/>
        <w:jc w:val="both"/>
        <w:rPr>
          <w:rFonts w:ascii="Times New Roman" w:hAnsi="Times New Roman" w:cs="Times New Roman"/>
        </w:rPr>
      </w:pPr>
    </w:p>
    <w:p w14:paraId="33FECB6E" w14:textId="77777777" w:rsidR="00F278AE" w:rsidRDefault="00D15DA7">
      <w:pPr>
        <w:ind w:left="284" w:firstLine="283"/>
        <w:jc w:val="both"/>
        <w:rPr>
          <w:rFonts w:ascii="Times New Roman" w:hAnsi="Times New Roman" w:cs="Times New Roman"/>
        </w:rPr>
      </w:pPr>
      <w:r>
        <w:rPr>
          <w:rFonts w:ascii="Times New Roman" w:hAnsi="Times New Roman" w:cs="Times New Roman"/>
        </w:rPr>
        <w:t>Berdasarkan hasil tabel indicator – indicator dari variable terikat Y (kinerja pegawai) yang jumlahnya 15 butir soal, diperoleh hasil bahwa terdapat 15 butir soal yang valid karena hasil dari perhitungan tersebut r hitung lebih besar dari r tabel (r hitung &gt; r tabel).</w:t>
      </w:r>
    </w:p>
    <w:p w14:paraId="50CF1B65" w14:textId="77777777" w:rsidR="00F278AE" w:rsidRDefault="00F278AE">
      <w:pPr>
        <w:jc w:val="both"/>
        <w:rPr>
          <w:rFonts w:ascii="Times New Roman" w:hAnsi="Times New Roman" w:cs="Times New Roman"/>
        </w:rPr>
      </w:pPr>
    </w:p>
    <w:p w14:paraId="345AC2C4" w14:textId="77777777" w:rsidR="00F278AE" w:rsidRDefault="00D15DA7">
      <w:pPr>
        <w:pStyle w:val="Caption"/>
        <w:numPr>
          <w:ilvl w:val="0"/>
          <w:numId w:val="8"/>
        </w:numPr>
        <w:ind w:left="426" w:hanging="283"/>
        <w:jc w:val="both"/>
        <w:rPr>
          <w:rFonts w:ascii="Times New Roman" w:hAnsi="Times New Roman" w:cs="Times New Roman"/>
          <w:bCs w:val="0"/>
          <w:color w:val="auto"/>
          <w:sz w:val="20"/>
        </w:rPr>
      </w:pPr>
      <w:r>
        <w:rPr>
          <w:rFonts w:ascii="Times New Roman" w:hAnsi="Times New Roman" w:cs="Times New Roman"/>
          <w:bCs w:val="0"/>
          <w:color w:val="auto"/>
          <w:sz w:val="20"/>
        </w:rPr>
        <w:t>Uji Reliabilitas</w:t>
      </w:r>
    </w:p>
    <w:p w14:paraId="18EEA136" w14:textId="77777777" w:rsidR="00F278AE" w:rsidRDefault="00D15DA7">
      <w:pPr>
        <w:pStyle w:val="Caption"/>
        <w:ind w:left="426" w:firstLine="273"/>
        <w:jc w:val="both"/>
        <w:rPr>
          <w:rFonts w:ascii="Times New Roman" w:hAnsi="Times New Roman" w:cs="Times New Roman"/>
          <w:b w:val="0"/>
          <w:bCs w:val="0"/>
          <w:color w:val="auto"/>
          <w:sz w:val="20"/>
        </w:rPr>
      </w:pPr>
      <w:proofErr w:type="gramStart"/>
      <w:r>
        <w:rPr>
          <w:rFonts w:ascii="Times New Roman" w:hAnsi="Times New Roman" w:cs="Times New Roman"/>
          <w:b w:val="0"/>
          <w:color w:val="auto"/>
          <w:sz w:val="20"/>
        </w:rPr>
        <w:t>Uji reliabilitas dimaksud untuk mengukur suatu kuesioner yang merupakan indikator dari variabel.Suatu kuesioner dikatakan realibel atau handal jika jawaban seorang terhadap pertanyaan adalah konsisten atau stabil dari waktu ke</w:t>
      </w:r>
      <w:r>
        <w:rPr>
          <w:rFonts w:ascii="Times New Roman" w:hAnsi="Times New Roman" w:cs="Times New Roman"/>
          <w:color w:val="auto"/>
          <w:sz w:val="20"/>
        </w:rPr>
        <w:t xml:space="preserve"> </w:t>
      </w:r>
      <w:r>
        <w:rPr>
          <w:rFonts w:ascii="Times New Roman" w:hAnsi="Times New Roman" w:cs="Times New Roman"/>
          <w:b w:val="0"/>
          <w:color w:val="auto"/>
          <w:sz w:val="20"/>
        </w:rPr>
        <w:t>waktu.</w:t>
      </w:r>
      <w:proofErr w:type="gramEnd"/>
      <w:r>
        <w:rPr>
          <w:rFonts w:ascii="Times New Roman" w:hAnsi="Times New Roman" w:cs="Times New Roman"/>
          <w:b w:val="0"/>
          <w:color w:val="auto"/>
          <w:sz w:val="20"/>
        </w:rPr>
        <w:t xml:space="preserve"> Untuk pengujian reliabilitas instrumen digunakan rumus Cronbach Alpha sebagai </w:t>
      </w:r>
      <w:proofErr w:type="gramStart"/>
      <w:r>
        <w:rPr>
          <w:rFonts w:ascii="Times New Roman" w:hAnsi="Times New Roman" w:cs="Times New Roman"/>
          <w:b w:val="0"/>
          <w:color w:val="auto"/>
          <w:sz w:val="20"/>
        </w:rPr>
        <w:t>berikut :</w:t>
      </w:r>
      <w:proofErr w:type="gramEnd"/>
    </w:p>
    <w:p w14:paraId="301D8234" w14:textId="77777777" w:rsidR="000962B8" w:rsidRPr="000962B8" w:rsidRDefault="000962B8" w:rsidP="000962B8">
      <w:pPr>
        <w:ind w:left="851" w:firstLineChars="166" w:firstLine="332"/>
        <w:jc w:val="both"/>
        <w:rPr>
          <w:rFonts w:ascii="Times New Roman" w:eastAsia="Times New Roman" w:hAnsi="Times New Roman" w:cs="Times New Roman"/>
        </w:rPr>
      </w:pPr>
      <w:r>
        <w:rPr>
          <w:rFonts w:ascii="Times New Roman" w:hAnsi="Times New Roman" w:cs="Times New Roman"/>
        </w:rPr>
        <w:tab/>
      </w:r>
      <m:oMath>
        <m:sSub>
          <m:sSubPr>
            <m:ctrlPr>
              <w:rPr>
                <w:rFonts w:ascii="Cambria Math" w:eastAsia="Times New Roman" w:hAnsi="Cambria Math" w:cs="Times New Roman"/>
                <w:i/>
              </w:rPr>
            </m:ctrlPr>
          </m:sSubPr>
          <m:e>
            <m:r>
              <w:rPr>
                <w:rFonts w:ascii="Cambria Math" w:eastAsia="Times New Roman" w:hAnsi="Cambria Math" w:cs="Times New Roman"/>
              </w:rPr>
              <m:t>r</m:t>
            </m:r>
          </m:e>
          <m:sub>
            <m:r>
              <w:rPr>
                <w:rFonts w:ascii="Cambria Math" w:eastAsia="Times New Roman" w:hAnsi="Cambria Math" w:cs="Times New Roman"/>
              </w:rPr>
              <m:t>11</m:t>
            </m:r>
          </m:sub>
        </m:sSub>
        <m:r>
          <w:rPr>
            <w:rFonts w:ascii="Cambria Math" w:eastAsia="Times New Roman" w:hAnsi="Cambria Math" w:cs="Times New Roman"/>
          </w:rPr>
          <m:t>=</m:t>
        </m:r>
        <m:d>
          <m:dPr>
            <m:begChr m:val="["/>
            <m:endChr m:val="]"/>
            <m:ctrlPr>
              <w:rPr>
                <w:rFonts w:ascii="Cambria Math" w:eastAsia="Times New Roman" w:hAnsi="Cambria Math" w:cs="Times New Roman"/>
                <w:i/>
              </w:rPr>
            </m:ctrlPr>
          </m:dPr>
          <m:e>
            <m:f>
              <m:fPr>
                <m:ctrlPr>
                  <w:rPr>
                    <w:rFonts w:ascii="Cambria Math" w:eastAsia="Times New Roman" w:hAnsi="Cambria Math" w:cs="Times New Roman"/>
                    <w:i/>
                  </w:rPr>
                </m:ctrlPr>
              </m:fPr>
              <m:num>
                <m:r>
                  <w:rPr>
                    <w:rFonts w:ascii="Cambria Math" w:eastAsia="Times New Roman" w:hAnsi="Cambria Math" w:cs="Times New Roman"/>
                  </w:rPr>
                  <m:t>k</m:t>
                </m:r>
              </m:num>
              <m:den>
                <m:r>
                  <w:rPr>
                    <w:rFonts w:ascii="Cambria Math" w:eastAsia="Times New Roman" w:hAnsi="Cambria Math" w:cs="Times New Roman"/>
                  </w:rPr>
                  <m:t>k-1</m:t>
                </m:r>
              </m:den>
            </m:f>
          </m:e>
        </m:d>
        <m:d>
          <m:dPr>
            <m:begChr m:val="["/>
            <m:endChr m:val="]"/>
            <m:ctrlPr>
              <w:rPr>
                <w:rFonts w:ascii="Cambria Math" w:eastAsia="Times New Roman" w:hAnsi="Cambria Math" w:cs="Times New Roman"/>
                <w:i/>
              </w:rPr>
            </m:ctrlPr>
          </m:dPr>
          <m:e>
            <m:r>
              <w:rPr>
                <w:rFonts w:ascii="Cambria Math" w:eastAsia="Times New Roman" w:hAnsi="Cambria Math" w:cs="Times New Roman"/>
              </w:rPr>
              <m:t>1-</m:t>
            </m:r>
            <m:f>
              <m:fPr>
                <m:ctrlPr>
                  <w:rPr>
                    <w:rFonts w:ascii="Cambria Math" w:eastAsia="Times New Roman" w:hAnsi="Cambria Math" w:cs="Times New Roman"/>
                    <w:i/>
                  </w:rPr>
                </m:ctrlPr>
              </m:fPr>
              <m:num>
                <m:r>
                  <w:rPr>
                    <w:rFonts w:ascii="Cambria Math" w:eastAsia="Times New Roman" w:hAnsi="Cambria Math" w:cs="Times New Roman"/>
                  </w:rPr>
                  <m:t>∑</m:t>
                </m:r>
                <m:sSubSup>
                  <m:sSubSupPr>
                    <m:ctrlPr>
                      <w:rPr>
                        <w:rFonts w:ascii="Cambria Math" w:eastAsia="Times New Roman" w:hAnsi="Cambria Math" w:cs="Times New Roman"/>
                        <w:i/>
                      </w:rPr>
                    </m:ctrlPr>
                  </m:sSubSupPr>
                  <m:e>
                    <m:r>
                      <w:rPr>
                        <w:rFonts w:ascii="Cambria Math" w:eastAsia="Times New Roman" w:hAnsi="Cambria Math" w:cs="Times New Roman"/>
                      </w:rPr>
                      <m:t>σ</m:t>
                    </m:r>
                  </m:e>
                  <m:sub>
                    <m:r>
                      <w:rPr>
                        <w:rFonts w:ascii="Cambria Math" w:eastAsia="Times New Roman" w:hAnsi="Cambria Math" w:cs="Times New Roman"/>
                      </w:rPr>
                      <m:t>b</m:t>
                    </m:r>
                  </m:sub>
                  <m:sup>
                    <m:r>
                      <w:rPr>
                        <w:rFonts w:ascii="Cambria Math" w:eastAsia="Times New Roman" w:hAnsi="Cambria Math" w:cs="Times New Roman"/>
                      </w:rPr>
                      <m:t>2</m:t>
                    </m:r>
                  </m:sup>
                </m:sSubSup>
              </m:num>
              <m:den>
                <m:sSubSup>
                  <m:sSubSupPr>
                    <m:ctrlPr>
                      <w:rPr>
                        <w:rFonts w:ascii="Cambria Math" w:eastAsia="Times New Roman" w:hAnsi="Cambria Math" w:cs="Times New Roman"/>
                        <w:i/>
                      </w:rPr>
                    </m:ctrlPr>
                  </m:sSubSupPr>
                  <m:e>
                    <m:r>
                      <w:rPr>
                        <w:rFonts w:ascii="Cambria Math" w:eastAsia="Times New Roman" w:hAnsi="Cambria Math" w:cs="Times New Roman"/>
                      </w:rPr>
                      <m:t>σ</m:t>
                    </m:r>
                  </m:e>
                  <m:sub>
                    <m:r>
                      <w:rPr>
                        <w:rFonts w:ascii="Cambria Math" w:eastAsia="Times New Roman" w:hAnsi="Cambria Math" w:cs="Times New Roman"/>
                      </w:rPr>
                      <m:t>t</m:t>
                    </m:r>
                  </m:sub>
                  <m:sup>
                    <m:r>
                      <w:rPr>
                        <w:rFonts w:ascii="Cambria Math" w:eastAsia="Times New Roman" w:hAnsi="Cambria Math" w:cs="Times New Roman"/>
                      </w:rPr>
                      <m:t>2</m:t>
                    </m:r>
                  </m:sup>
                </m:sSubSup>
              </m:den>
            </m:f>
          </m:e>
        </m:d>
      </m:oMath>
    </w:p>
    <w:p w14:paraId="7718C134" w14:textId="77777777" w:rsidR="000962B8" w:rsidRPr="000962B8" w:rsidRDefault="000962B8" w:rsidP="000962B8">
      <w:pPr>
        <w:ind w:left="709"/>
        <w:jc w:val="both"/>
        <w:rPr>
          <w:rFonts w:ascii="Times New Roman" w:eastAsia="Times New Roman" w:hAnsi="Times New Roman" w:cs="Times New Roman"/>
        </w:rPr>
      </w:pPr>
    </w:p>
    <w:p w14:paraId="0BB8F090" w14:textId="77777777" w:rsidR="000962B8" w:rsidRPr="000962B8" w:rsidRDefault="000962B8" w:rsidP="000962B8">
      <w:pPr>
        <w:ind w:left="709"/>
        <w:jc w:val="both"/>
        <w:rPr>
          <w:rFonts w:ascii="Times New Roman" w:eastAsia="Times New Roman" w:hAnsi="Times New Roman" w:cs="Times New Roman"/>
        </w:rPr>
      </w:pPr>
      <w:r w:rsidRPr="000962B8">
        <w:rPr>
          <w:rFonts w:ascii="Times New Roman" w:eastAsia="Times New Roman" w:hAnsi="Times New Roman" w:cs="Times New Roman"/>
        </w:rPr>
        <w:t>Keterangan:</w:t>
      </w:r>
    </w:p>
    <w:p w14:paraId="50F183C7" w14:textId="77777777" w:rsidR="000962B8" w:rsidRPr="000962B8" w:rsidRDefault="005A2E6C" w:rsidP="000962B8">
      <w:pPr>
        <w:spacing w:after="200"/>
        <w:ind w:left="709"/>
        <w:jc w:val="both"/>
        <w:rPr>
          <w:rFonts w:ascii="Times New Roman" w:eastAsia="Times New Roman" w:hAnsi="Times New Roman" w:cs="Times New Roman"/>
          <w:bCs/>
          <w:iCs/>
        </w:rPr>
      </w:pPr>
      <m:oMathPara>
        <m:oMathParaPr>
          <m:jc m:val="left"/>
        </m:oMathParaP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r</m:t>
              </m:r>
            </m:e>
            <m:sub>
              <m:r>
                <m:rPr>
                  <m:sty m:val="bi"/>
                </m:rPr>
                <w:rPr>
                  <w:rFonts w:ascii="Cambria Math" w:eastAsia="Times New Roman" w:hAnsi="Cambria Math" w:cs="Times New Roman"/>
                </w:rPr>
                <m:t>11</m:t>
              </m:r>
            </m:sub>
          </m:sSub>
          <m:r>
            <m:rPr>
              <m:sty m:val="bi"/>
            </m:rPr>
            <w:rPr>
              <w:rFonts w:ascii="Cambria Math" w:eastAsia="Times New Roman" w:hAnsi="Cambria Math" w:cs="Times New Roman"/>
            </w:rPr>
            <m:t xml:space="preserve">    =</m:t>
          </m:r>
          <m:r>
            <m:rPr>
              <m:sty m:val="b"/>
            </m:rPr>
            <w:rPr>
              <w:rFonts w:ascii="Cambria Math" w:eastAsia="Times New Roman" w:hAnsi="Cambria Math" w:cs="Times New Roman"/>
            </w:rPr>
            <m:t>Reliabilitas instrumen</m:t>
          </m:r>
        </m:oMath>
      </m:oMathPara>
    </w:p>
    <w:p w14:paraId="5C593D5C" w14:textId="77777777" w:rsidR="000962B8" w:rsidRPr="000962B8" w:rsidRDefault="000962B8" w:rsidP="000962B8">
      <w:pPr>
        <w:spacing w:after="200"/>
        <w:ind w:left="709"/>
        <w:jc w:val="both"/>
        <w:rPr>
          <w:rFonts w:ascii="Times New Roman" w:eastAsia="Times New Roman" w:hAnsi="Times New Roman" w:cs="Times New Roman"/>
          <w:bCs/>
        </w:rPr>
      </w:pPr>
      <m:oMathPara>
        <m:oMathParaPr>
          <m:jc m:val="left"/>
        </m:oMathParaPr>
        <m:oMath>
          <m:r>
            <m:rPr>
              <m:sty m:val="bi"/>
            </m:rPr>
            <w:rPr>
              <w:rFonts w:ascii="Cambria Math" w:eastAsia="Times New Roman" w:hAnsi="Cambria Math" w:cs="Times New Roman"/>
            </w:rPr>
            <m:t>k       =</m:t>
          </m:r>
          <m:r>
            <m:rPr>
              <m:sty m:val="b"/>
            </m:rPr>
            <w:rPr>
              <w:rFonts w:ascii="Cambria Math" w:eastAsia="Times New Roman" w:hAnsi="Cambria Math" w:cs="Times New Roman"/>
            </w:rPr>
            <m:t>banyaknya butir pertanyaan</m:t>
          </m:r>
        </m:oMath>
      </m:oMathPara>
    </w:p>
    <w:p w14:paraId="6693EAFB" w14:textId="77777777" w:rsidR="000962B8" w:rsidRPr="000962B8" w:rsidRDefault="000962B8" w:rsidP="000962B8">
      <w:pPr>
        <w:spacing w:after="200"/>
        <w:ind w:left="709"/>
        <w:jc w:val="both"/>
        <w:rPr>
          <w:rFonts w:ascii="Times New Roman" w:eastAsia="Times New Roman" w:hAnsi="Times New Roman" w:cs="Times New Roman"/>
          <w:bCs/>
        </w:rPr>
      </w:pPr>
      <m:oMathPara>
        <m:oMathParaPr>
          <m:jc m:val="left"/>
        </m:oMathParaPr>
        <m:oMath>
          <m:r>
            <m:rPr>
              <m:sty m:val="bi"/>
            </m:rPr>
            <w:rPr>
              <w:rFonts w:ascii="Cambria Math" w:eastAsia="Times New Roman" w:hAnsi="Cambria Math" w:cs="Times New Roman"/>
            </w:rPr>
            <m:t>∑</m:t>
          </m:r>
          <m:sSubSup>
            <m:sSubSupPr>
              <m:ctrlPr>
                <w:rPr>
                  <w:rFonts w:ascii="Cambria Math" w:eastAsia="Times New Roman" w:hAnsi="Cambria Math" w:cs="Times New Roman"/>
                  <w:bCs/>
                  <w:i/>
                </w:rPr>
              </m:ctrlPr>
            </m:sSubSupPr>
            <m:e>
              <m:r>
                <m:rPr>
                  <m:sty m:val="bi"/>
                </m:rPr>
                <w:rPr>
                  <w:rFonts w:ascii="Cambria Math" w:eastAsia="Times New Roman" w:hAnsi="Cambria Math" w:cs="Times New Roman"/>
                </w:rPr>
                <m:t>σ</m:t>
              </m:r>
            </m:e>
            <m:sub>
              <m:r>
                <m:rPr>
                  <m:sty m:val="bi"/>
                </m:rPr>
                <w:rPr>
                  <w:rFonts w:ascii="Cambria Math" w:eastAsia="Times New Roman" w:hAnsi="Cambria Math" w:cs="Times New Roman"/>
                </w:rPr>
                <m:t>b</m:t>
              </m:r>
            </m:sub>
            <m:sup>
              <m:r>
                <m:rPr>
                  <m:sty m:val="bi"/>
                </m:rPr>
                <w:rPr>
                  <w:rFonts w:ascii="Cambria Math" w:eastAsia="Times New Roman" w:hAnsi="Cambria Math" w:cs="Times New Roman"/>
                </w:rPr>
                <m:t>2</m:t>
              </m:r>
            </m:sup>
          </m:sSubSup>
          <m:r>
            <m:rPr>
              <m:sty m:val="bi"/>
            </m:rPr>
            <w:rPr>
              <w:rFonts w:ascii="Cambria Math" w:eastAsia="Times New Roman" w:hAnsi="Cambria Math" w:cs="Times New Roman"/>
            </w:rPr>
            <m:t xml:space="preserve"> =</m:t>
          </m:r>
          <m:r>
            <m:rPr>
              <m:sty m:val="b"/>
            </m:rPr>
            <w:rPr>
              <w:rFonts w:ascii="Cambria Math" w:eastAsia="Times New Roman" w:hAnsi="Cambria Math" w:cs="Times New Roman"/>
            </w:rPr>
            <m:t>jumlah varians butir</m:t>
          </m:r>
        </m:oMath>
      </m:oMathPara>
    </w:p>
    <w:p w14:paraId="53AA82FD" w14:textId="77777777" w:rsidR="000962B8" w:rsidRPr="000962B8" w:rsidRDefault="000962B8" w:rsidP="000962B8">
      <w:pPr>
        <w:spacing w:after="200"/>
        <w:ind w:left="709"/>
        <w:jc w:val="both"/>
        <w:rPr>
          <w:rFonts w:ascii="Times New Roman" w:eastAsia="Times New Roman" w:hAnsi="Times New Roman" w:cs="Times New Roman"/>
          <w:bCs/>
        </w:rPr>
      </w:pPr>
      <m:oMathPara>
        <m:oMathParaPr>
          <m:jc m:val="left"/>
        </m:oMathParaPr>
        <m:oMath>
          <m:r>
            <m:rPr>
              <m:sty m:val="bi"/>
            </m:rPr>
            <w:rPr>
              <w:rFonts w:ascii="Cambria Math" w:eastAsia="Times New Roman" w:hAnsi="Cambria Math" w:cs="Times New Roman"/>
            </w:rPr>
            <m:t>σ</m:t>
          </m:r>
          <m:sSub>
            <m:sSubPr>
              <m:ctrlPr>
                <w:rPr>
                  <w:rFonts w:ascii="Cambria Math" w:eastAsia="Times New Roman" w:hAnsi="Cambria Math" w:cs="Times New Roman"/>
                  <w:bCs/>
                  <w:i/>
                </w:rPr>
              </m:ctrlPr>
            </m:sSubPr>
            <m:e>
              <m:r>
                <m:rPr>
                  <m:sty m:val="p"/>
                </m:rPr>
                <w:rPr>
                  <w:rFonts w:ascii="Cambria Math" w:eastAsia="Times New Roman" w:hAnsi="Cambria Math" w:cs="Times New Roman"/>
                </w:rPr>
                <w:softHyphen/>
              </m:r>
            </m:e>
            <m:sub>
              <m:r>
                <m:rPr>
                  <m:sty m:val="bi"/>
                </m:rPr>
                <w:rPr>
                  <w:rFonts w:ascii="Cambria Math" w:eastAsia="Times New Roman" w:hAnsi="Cambria Math" w:cs="Times New Roman"/>
                </w:rPr>
                <m:t>t</m:t>
              </m:r>
            </m:sub>
          </m:sSub>
          <m:r>
            <m:rPr>
              <m:sty m:val="bi"/>
            </m:rPr>
            <w:rPr>
              <w:rFonts w:ascii="Cambria Math" w:eastAsia="Times New Roman" w:hAnsi="Cambria Math" w:cs="Times New Roman"/>
            </w:rPr>
            <m:t xml:space="preserve">     =</m:t>
          </m:r>
          <m:r>
            <m:rPr>
              <m:sty m:val="b"/>
            </m:rPr>
            <w:rPr>
              <w:rFonts w:ascii="Cambria Math" w:eastAsia="Times New Roman" w:hAnsi="Cambria Math" w:cs="Times New Roman"/>
            </w:rPr>
            <m:t>varians total</m:t>
          </m:r>
        </m:oMath>
      </m:oMathPara>
    </w:p>
    <w:p w14:paraId="6D1BFB09" w14:textId="77777777" w:rsidR="00F278AE" w:rsidRDefault="00F278AE">
      <w:pPr>
        <w:jc w:val="both"/>
        <w:rPr>
          <w:rFonts w:ascii="Times New Roman" w:hAnsi="Times New Roman" w:cs="Times New Roman"/>
        </w:rPr>
      </w:pPr>
    </w:p>
    <w:p w14:paraId="657A7E48" w14:textId="77777777" w:rsidR="00F278AE" w:rsidRDefault="00F278AE">
      <w:pPr>
        <w:jc w:val="both"/>
        <w:rPr>
          <w:rFonts w:ascii="Times New Roman" w:hAnsi="Times New Roman" w:cs="Times New Roman"/>
        </w:rPr>
      </w:pPr>
    </w:p>
    <w:p w14:paraId="274B6D4B" w14:textId="77777777" w:rsidR="00F278AE" w:rsidRDefault="00D15DA7">
      <w:pPr>
        <w:pStyle w:val="Caption"/>
        <w:numPr>
          <w:ilvl w:val="0"/>
          <w:numId w:val="10"/>
        </w:numPr>
        <w:ind w:left="426" w:hanging="284"/>
        <w:jc w:val="both"/>
        <w:rPr>
          <w:rFonts w:ascii="Times New Roman" w:eastAsia="Times New Roman" w:hAnsi="Times New Roman" w:cs="Times New Roman"/>
          <w:color w:val="auto"/>
          <w:sz w:val="20"/>
          <w:szCs w:val="20"/>
        </w:rPr>
      </w:pPr>
      <w:r>
        <w:rPr>
          <w:rFonts w:ascii="Times New Roman" w:eastAsia="Times New Roman" w:hAnsi="Times New Roman" w:cs="Times New Roman"/>
          <w:color w:val="auto"/>
          <w:sz w:val="20"/>
          <w:szCs w:val="20"/>
        </w:rPr>
        <w:t>Hasil Uji Reliabilitas Budaya Kerja</w:t>
      </w:r>
    </w:p>
    <w:p w14:paraId="13ACA79F" w14:textId="77777777" w:rsidR="00F278AE" w:rsidRDefault="00D15DA7">
      <w:pPr>
        <w:pStyle w:val="Header"/>
        <w:keepNext/>
        <w:ind w:left="142"/>
        <w:jc w:val="center"/>
        <w:rPr>
          <w:rFonts w:ascii="Times New Roman" w:hAnsi="Times New Roman" w:cs="Times New Roman"/>
          <w:b/>
        </w:rPr>
      </w:pPr>
      <w:bookmarkStart w:id="17" w:name="_Toc126795979"/>
      <w:bookmarkStart w:id="18" w:name="_Toc125981070"/>
      <w:bookmarkStart w:id="19" w:name="_Toc125582335"/>
      <w:r>
        <w:rPr>
          <w:rFonts w:ascii="Times New Roman" w:hAnsi="Times New Roman" w:cs="Times New Roman"/>
          <w:b/>
        </w:rPr>
        <w:t>Tabel 3.</w:t>
      </w:r>
      <w:r>
        <w:rPr>
          <w:rFonts w:ascii="Times New Roman" w:hAnsi="Times New Roman" w:cs="Times New Roman"/>
          <w:b/>
        </w:rPr>
        <w:fldChar w:fldCharType="begin"/>
      </w:r>
      <w:r>
        <w:rPr>
          <w:rFonts w:ascii="Times New Roman" w:hAnsi="Times New Roman" w:cs="Times New Roman"/>
          <w:b/>
        </w:rPr>
        <w:instrText xml:space="preserve"> SEQ Tabel_3. \* ARABIC </w:instrText>
      </w:r>
      <w:r>
        <w:rPr>
          <w:rFonts w:ascii="Times New Roman" w:hAnsi="Times New Roman" w:cs="Times New Roman"/>
          <w:b/>
        </w:rPr>
        <w:fldChar w:fldCharType="separate"/>
      </w:r>
      <w:r>
        <w:rPr>
          <w:rFonts w:ascii="Times New Roman" w:hAnsi="Times New Roman" w:cs="Times New Roman"/>
          <w:b/>
        </w:rPr>
        <w:t>4</w:t>
      </w:r>
      <w:r>
        <w:rPr>
          <w:rFonts w:ascii="Times New Roman" w:hAnsi="Times New Roman" w:cs="Times New Roman"/>
          <w:b/>
        </w:rPr>
        <w:fldChar w:fldCharType="end"/>
      </w:r>
      <w:r>
        <w:rPr>
          <w:rFonts w:ascii="Times New Roman" w:hAnsi="Times New Roman" w:cs="Times New Roman"/>
          <w:b/>
        </w:rPr>
        <w:t xml:space="preserve"> Uji Reliabilitas Budaya Kerja</w:t>
      </w:r>
      <w:bookmarkEnd w:id="17"/>
      <w:bookmarkEnd w:id="18"/>
      <w:bookmarkEnd w:id="19"/>
    </w:p>
    <w:tbl>
      <w:tblPr>
        <w:tblpPr w:leftFromText="180" w:rightFromText="180" w:vertAnchor="text" w:horzAnchor="page" w:tblpX="2745" w:tblpY="125"/>
        <w:tblW w:w="197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116"/>
        <w:gridCol w:w="860"/>
      </w:tblGrid>
      <w:tr w:rsidR="00F278AE" w14:paraId="67C04E80" w14:textId="77777777">
        <w:trPr>
          <w:cantSplit/>
          <w:trHeight w:val="244"/>
        </w:trPr>
        <w:tc>
          <w:tcPr>
            <w:tcW w:w="1976" w:type="dxa"/>
            <w:gridSpan w:val="2"/>
            <w:tcBorders>
              <w:top w:val="nil"/>
              <w:left w:val="nil"/>
              <w:bottom w:val="nil"/>
              <w:right w:val="nil"/>
            </w:tcBorders>
            <w:shd w:val="clear" w:color="auto" w:fill="FFFFFF"/>
          </w:tcPr>
          <w:p w14:paraId="61A73C47" w14:textId="77777777" w:rsidR="00F278AE" w:rsidRDefault="00D15DA7">
            <w:pPr>
              <w:autoSpaceDE w:val="0"/>
              <w:autoSpaceDN w:val="0"/>
              <w:adjustRightInd w:val="0"/>
              <w:ind w:left="60" w:right="60"/>
              <w:jc w:val="center"/>
              <w:rPr>
                <w:rFonts w:ascii="Times New Roman" w:eastAsia="SimSun" w:hAnsi="Times New Roman" w:cs="Times New Roman"/>
              </w:rPr>
            </w:pPr>
            <w:r>
              <w:rPr>
                <w:rFonts w:ascii="Times New Roman" w:eastAsia="SimSun" w:hAnsi="Times New Roman" w:cs="Times New Roman"/>
                <w:bCs/>
              </w:rPr>
              <w:t>Reliability Statistics</w:t>
            </w:r>
          </w:p>
        </w:tc>
      </w:tr>
      <w:tr w:rsidR="00F278AE" w14:paraId="355B98F2" w14:textId="77777777">
        <w:trPr>
          <w:cantSplit/>
          <w:trHeight w:val="500"/>
        </w:trPr>
        <w:tc>
          <w:tcPr>
            <w:tcW w:w="1116" w:type="dxa"/>
            <w:tcBorders>
              <w:top w:val="single" w:sz="16" w:space="0" w:color="000000"/>
              <w:left w:val="single" w:sz="16" w:space="0" w:color="000000"/>
              <w:bottom w:val="single" w:sz="16" w:space="0" w:color="000000"/>
            </w:tcBorders>
            <w:shd w:val="clear" w:color="auto" w:fill="FFFFFF"/>
          </w:tcPr>
          <w:p w14:paraId="5790751E" w14:textId="77777777" w:rsidR="00F278AE" w:rsidRDefault="00D15DA7">
            <w:pPr>
              <w:autoSpaceDE w:val="0"/>
              <w:autoSpaceDN w:val="0"/>
              <w:adjustRightInd w:val="0"/>
              <w:ind w:left="60" w:right="60"/>
              <w:jc w:val="center"/>
              <w:rPr>
                <w:rFonts w:ascii="Times New Roman" w:eastAsia="SimSun" w:hAnsi="Times New Roman" w:cs="Times New Roman"/>
              </w:rPr>
            </w:pPr>
            <w:r>
              <w:rPr>
                <w:rFonts w:ascii="Times New Roman" w:eastAsia="SimSun" w:hAnsi="Times New Roman" w:cs="Times New Roman"/>
              </w:rPr>
              <w:t>Cronbach's Alpha</w:t>
            </w:r>
          </w:p>
        </w:tc>
        <w:tc>
          <w:tcPr>
            <w:tcW w:w="860" w:type="dxa"/>
            <w:tcBorders>
              <w:top w:val="single" w:sz="16" w:space="0" w:color="000000"/>
              <w:bottom w:val="single" w:sz="16" w:space="0" w:color="000000"/>
              <w:right w:val="single" w:sz="16" w:space="0" w:color="000000"/>
            </w:tcBorders>
            <w:shd w:val="clear" w:color="auto" w:fill="FFFFFF"/>
          </w:tcPr>
          <w:p w14:paraId="5BE9D9F6" w14:textId="77777777" w:rsidR="00F278AE" w:rsidRDefault="00D15DA7">
            <w:pPr>
              <w:autoSpaceDE w:val="0"/>
              <w:autoSpaceDN w:val="0"/>
              <w:adjustRightInd w:val="0"/>
              <w:ind w:left="60" w:right="60"/>
              <w:jc w:val="center"/>
              <w:rPr>
                <w:rFonts w:ascii="Times New Roman" w:eastAsia="SimSun" w:hAnsi="Times New Roman" w:cs="Times New Roman"/>
              </w:rPr>
            </w:pPr>
            <w:r>
              <w:rPr>
                <w:rFonts w:ascii="Times New Roman" w:eastAsia="SimSun" w:hAnsi="Times New Roman" w:cs="Times New Roman"/>
              </w:rPr>
              <w:t>N of Items</w:t>
            </w:r>
          </w:p>
        </w:tc>
      </w:tr>
      <w:tr w:rsidR="00F278AE" w14:paraId="22DCA31C" w14:textId="77777777">
        <w:trPr>
          <w:cantSplit/>
          <w:trHeight w:val="244"/>
        </w:trPr>
        <w:tc>
          <w:tcPr>
            <w:tcW w:w="1116" w:type="dxa"/>
            <w:tcBorders>
              <w:top w:val="single" w:sz="16" w:space="0" w:color="000000"/>
              <w:left w:val="single" w:sz="16" w:space="0" w:color="000000"/>
              <w:bottom w:val="single" w:sz="16" w:space="0" w:color="000000"/>
            </w:tcBorders>
            <w:shd w:val="clear" w:color="auto" w:fill="FFFFFF"/>
            <w:vAlign w:val="center"/>
          </w:tcPr>
          <w:p w14:paraId="160748F1" w14:textId="77777777" w:rsidR="00F278AE" w:rsidRDefault="00D15DA7">
            <w:pPr>
              <w:autoSpaceDE w:val="0"/>
              <w:autoSpaceDN w:val="0"/>
              <w:adjustRightInd w:val="0"/>
              <w:ind w:left="60" w:right="60"/>
              <w:jc w:val="right"/>
              <w:rPr>
                <w:rFonts w:ascii="Times New Roman" w:eastAsia="SimSun" w:hAnsi="Times New Roman" w:cs="Times New Roman"/>
              </w:rPr>
            </w:pPr>
            <w:r>
              <w:rPr>
                <w:rFonts w:ascii="Times New Roman" w:eastAsia="SimSun" w:hAnsi="Times New Roman" w:cs="Times New Roman"/>
                <w:highlight w:val="yellow"/>
              </w:rPr>
              <w:t>.522</w:t>
            </w:r>
          </w:p>
        </w:tc>
        <w:tc>
          <w:tcPr>
            <w:tcW w:w="860" w:type="dxa"/>
            <w:tcBorders>
              <w:top w:val="single" w:sz="16" w:space="0" w:color="000000"/>
              <w:bottom w:val="single" w:sz="16" w:space="0" w:color="000000"/>
              <w:right w:val="single" w:sz="16" w:space="0" w:color="000000"/>
            </w:tcBorders>
            <w:shd w:val="clear" w:color="auto" w:fill="FFFFFF"/>
            <w:vAlign w:val="center"/>
          </w:tcPr>
          <w:p w14:paraId="308614E7" w14:textId="77777777" w:rsidR="00F278AE" w:rsidRDefault="00D15DA7">
            <w:pPr>
              <w:autoSpaceDE w:val="0"/>
              <w:autoSpaceDN w:val="0"/>
              <w:adjustRightInd w:val="0"/>
              <w:ind w:left="60" w:right="60"/>
              <w:jc w:val="right"/>
              <w:rPr>
                <w:rFonts w:ascii="Times New Roman" w:eastAsia="SimSun" w:hAnsi="Times New Roman" w:cs="Times New Roman"/>
              </w:rPr>
            </w:pPr>
            <w:r>
              <w:rPr>
                <w:rFonts w:ascii="Times New Roman" w:eastAsia="SimSun" w:hAnsi="Times New Roman" w:cs="Times New Roman"/>
              </w:rPr>
              <w:t>15</w:t>
            </w:r>
          </w:p>
        </w:tc>
      </w:tr>
    </w:tbl>
    <w:p w14:paraId="056A1DB3" w14:textId="77777777" w:rsidR="00F278AE" w:rsidRDefault="00F278AE">
      <w:pPr>
        <w:jc w:val="both"/>
        <w:rPr>
          <w:rFonts w:ascii="Times New Roman" w:hAnsi="Times New Roman" w:cs="Times New Roman"/>
        </w:rPr>
      </w:pPr>
    </w:p>
    <w:p w14:paraId="53021C2A" w14:textId="77777777" w:rsidR="00F278AE" w:rsidRDefault="00F278AE">
      <w:pPr>
        <w:autoSpaceDE w:val="0"/>
        <w:autoSpaceDN w:val="0"/>
        <w:adjustRightInd w:val="0"/>
        <w:rPr>
          <w:rFonts w:ascii="Times New Roman" w:eastAsia="SimSun" w:hAnsi="Times New Roman" w:cs="Times New Roman"/>
        </w:rPr>
      </w:pPr>
    </w:p>
    <w:p w14:paraId="12FF63AF" w14:textId="77777777" w:rsidR="00F278AE" w:rsidRDefault="00F278AE">
      <w:pPr>
        <w:autoSpaceDE w:val="0"/>
        <w:autoSpaceDN w:val="0"/>
        <w:adjustRightInd w:val="0"/>
        <w:rPr>
          <w:rFonts w:ascii="Times New Roman" w:eastAsia="SimSun" w:hAnsi="Times New Roman" w:cs="Times New Roman"/>
        </w:rPr>
      </w:pPr>
    </w:p>
    <w:p w14:paraId="6A9FDDAE" w14:textId="77777777" w:rsidR="00F278AE" w:rsidRDefault="00F278AE">
      <w:pPr>
        <w:tabs>
          <w:tab w:val="left" w:pos="0"/>
        </w:tabs>
        <w:ind w:firstLineChars="166" w:firstLine="332"/>
        <w:jc w:val="both"/>
        <w:rPr>
          <w:rFonts w:ascii="Times New Roman" w:hAnsi="Times New Roman" w:cs="Times New Roman"/>
        </w:rPr>
      </w:pPr>
    </w:p>
    <w:p w14:paraId="12084364" w14:textId="77777777" w:rsidR="00F278AE" w:rsidRDefault="00F278AE">
      <w:pPr>
        <w:pStyle w:val="Caption"/>
        <w:jc w:val="both"/>
        <w:rPr>
          <w:rFonts w:ascii="Times New Roman" w:hAnsi="Times New Roman" w:cs="Times New Roman"/>
          <w:color w:val="auto"/>
        </w:rPr>
      </w:pPr>
    </w:p>
    <w:p w14:paraId="620E0B5F" w14:textId="77777777" w:rsidR="00F278AE" w:rsidRDefault="00F278AE">
      <w:pPr>
        <w:jc w:val="both"/>
        <w:rPr>
          <w:rFonts w:ascii="Times New Roman" w:hAnsi="Times New Roman" w:cs="Times New Roman"/>
        </w:rPr>
      </w:pPr>
    </w:p>
    <w:p w14:paraId="4FD7369E" w14:textId="77777777" w:rsidR="00F278AE" w:rsidRDefault="00D15DA7">
      <w:pPr>
        <w:ind w:left="426" w:firstLine="270"/>
        <w:jc w:val="both"/>
        <w:rPr>
          <w:rFonts w:ascii="Times New Roman" w:hAnsi="Times New Roman" w:cs="Times New Roman"/>
        </w:rPr>
      </w:pPr>
      <w:r>
        <w:rPr>
          <w:rFonts w:ascii="Times New Roman" w:hAnsi="Times New Roman" w:cs="Times New Roman"/>
        </w:rPr>
        <w:t>Tabel menunjukan bahwa koefisien reliabilitas budaya kerja adalah 0,522, karena 0,522 &gt; 0,202 hal ini berarti bahwa reliabilitas budaya kerja reliabel.</w:t>
      </w:r>
    </w:p>
    <w:p w14:paraId="0E5735F3" w14:textId="77777777" w:rsidR="00F278AE" w:rsidRDefault="00F278AE">
      <w:pPr>
        <w:jc w:val="both"/>
        <w:rPr>
          <w:rFonts w:ascii="Times New Roman" w:hAnsi="Times New Roman" w:cs="Times New Roman"/>
        </w:rPr>
      </w:pPr>
    </w:p>
    <w:p w14:paraId="201B5829" w14:textId="77777777" w:rsidR="00405F4F" w:rsidRDefault="00405F4F">
      <w:pPr>
        <w:jc w:val="both"/>
        <w:rPr>
          <w:rFonts w:ascii="Times New Roman" w:hAnsi="Times New Roman" w:cs="Times New Roman"/>
        </w:rPr>
      </w:pPr>
    </w:p>
    <w:p w14:paraId="5411E50D" w14:textId="4D8CFA7D" w:rsidR="00405F4F" w:rsidRDefault="00405F4F">
      <w:pPr>
        <w:jc w:val="both"/>
        <w:rPr>
          <w:rFonts w:ascii="Times New Roman" w:hAnsi="Times New Roman" w:cs="Times New Roman"/>
        </w:rPr>
      </w:pPr>
      <w:r>
        <w:rPr>
          <w:rFonts w:ascii="Times New Roman" w:hAnsi="Times New Roman" w:cs="Times New Roman"/>
        </w:rPr>
        <w:t>64</w:t>
      </w:r>
    </w:p>
    <w:p w14:paraId="42BD69FE" w14:textId="77777777" w:rsidR="00F278AE" w:rsidRDefault="00D15DA7">
      <w:pPr>
        <w:pStyle w:val="Caption"/>
        <w:numPr>
          <w:ilvl w:val="0"/>
          <w:numId w:val="10"/>
        </w:numPr>
        <w:ind w:left="426" w:hanging="284"/>
        <w:jc w:val="both"/>
        <w:rPr>
          <w:rFonts w:ascii="Times New Roman" w:eastAsia="Times New Roman" w:hAnsi="Times New Roman" w:cs="Times New Roman"/>
          <w:color w:val="auto"/>
          <w:sz w:val="20"/>
          <w:szCs w:val="20"/>
        </w:rPr>
      </w:pPr>
      <w:r>
        <w:rPr>
          <w:rFonts w:ascii="Times New Roman" w:eastAsia="Times New Roman" w:hAnsi="Times New Roman" w:cs="Times New Roman"/>
          <w:color w:val="auto"/>
          <w:sz w:val="20"/>
          <w:szCs w:val="20"/>
        </w:rPr>
        <w:lastRenderedPageBreak/>
        <w:t>Hasil Uji Reliabilitas Kinerja Pegawai</w:t>
      </w:r>
    </w:p>
    <w:p w14:paraId="042F27ED" w14:textId="77777777" w:rsidR="00405F4F" w:rsidRPr="00405F4F" w:rsidRDefault="00405F4F" w:rsidP="00405F4F"/>
    <w:p w14:paraId="77981062" w14:textId="77777777" w:rsidR="00F278AE" w:rsidRDefault="00D15DA7">
      <w:pPr>
        <w:pStyle w:val="Header"/>
        <w:keepNext/>
        <w:ind w:left="284"/>
        <w:jc w:val="center"/>
        <w:rPr>
          <w:rFonts w:ascii="Times New Roman" w:hAnsi="Times New Roman" w:cs="Times New Roman"/>
          <w:b/>
        </w:rPr>
      </w:pPr>
      <w:bookmarkStart w:id="20" w:name="_Toc126795980"/>
      <w:bookmarkStart w:id="21" w:name="_Toc125981071"/>
      <w:bookmarkStart w:id="22" w:name="_Toc125582336"/>
      <w:proofErr w:type="gramStart"/>
      <w:r>
        <w:rPr>
          <w:rFonts w:ascii="Times New Roman" w:hAnsi="Times New Roman" w:cs="Times New Roman"/>
          <w:b/>
        </w:rPr>
        <w:t>Tabel 3.</w:t>
      </w:r>
      <w:proofErr w:type="gramEnd"/>
      <w:r>
        <w:rPr>
          <w:rFonts w:ascii="Times New Roman" w:hAnsi="Times New Roman" w:cs="Times New Roman"/>
          <w:b/>
        </w:rPr>
        <w:fldChar w:fldCharType="begin"/>
      </w:r>
      <w:r>
        <w:rPr>
          <w:rFonts w:ascii="Times New Roman" w:hAnsi="Times New Roman" w:cs="Times New Roman"/>
          <w:b/>
        </w:rPr>
        <w:instrText xml:space="preserve"> SEQ Tabel_3. \* ARABIC </w:instrText>
      </w:r>
      <w:r>
        <w:rPr>
          <w:rFonts w:ascii="Times New Roman" w:hAnsi="Times New Roman" w:cs="Times New Roman"/>
          <w:b/>
        </w:rPr>
        <w:fldChar w:fldCharType="separate"/>
      </w:r>
      <w:r>
        <w:rPr>
          <w:rFonts w:ascii="Times New Roman" w:hAnsi="Times New Roman" w:cs="Times New Roman"/>
          <w:b/>
        </w:rPr>
        <w:t>5</w:t>
      </w:r>
      <w:r>
        <w:rPr>
          <w:rFonts w:ascii="Times New Roman" w:hAnsi="Times New Roman" w:cs="Times New Roman"/>
          <w:b/>
        </w:rPr>
        <w:fldChar w:fldCharType="end"/>
      </w:r>
      <w:r>
        <w:rPr>
          <w:rFonts w:ascii="Times New Roman" w:hAnsi="Times New Roman" w:cs="Times New Roman"/>
          <w:b/>
        </w:rPr>
        <w:t xml:space="preserve"> Uji Relibilitas Kinerja Pegawai</w:t>
      </w:r>
      <w:bookmarkEnd w:id="20"/>
      <w:bookmarkEnd w:id="21"/>
      <w:bookmarkEnd w:id="22"/>
    </w:p>
    <w:tbl>
      <w:tblPr>
        <w:tblpPr w:leftFromText="180" w:rightFromText="180" w:vertAnchor="text" w:horzAnchor="page" w:tblpX="2867" w:tblpY="128"/>
        <w:tblW w:w="195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107"/>
        <w:gridCol w:w="852"/>
      </w:tblGrid>
      <w:tr w:rsidR="00F278AE" w14:paraId="29B0DBDC" w14:textId="77777777">
        <w:trPr>
          <w:cantSplit/>
          <w:trHeight w:val="141"/>
        </w:trPr>
        <w:tc>
          <w:tcPr>
            <w:tcW w:w="1959" w:type="dxa"/>
            <w:gridSpan w:val="2"/>
            <w:tcBorders>
              <w:top w:val="nil"/>
              <w:left w:val="nil"/>
              <w:bottom w:val="nil"/>
              <w:right w:val="nil"/>
            </w:tcBorders>
            <w:shd w:val="clear" w:color="auto" w:fill="FFFFFF"/>
          </w:tcPr>
          <w:p w14:paraId="1FB97B03" w14:textId="77777777" w:rsidR="00F278AE" w:rsidRDefault="00D15DA7">
            <w:pPr>
              <w:autoSpaceDE w:val="0"/>
              <w:autoSpaceDN w:val="0"/>
              <w:adjustRightInd w:val="0"/>
              <w:ind w:left="60" w:right="60"/>
              <w:jc w:val="center"/>
              <w:rPr>
                <w:rFonts w:ascii="Times New Roman" w:eastAsia="SimSun" w:hAnsi="Times New Roman" w:cs="Times New Roman"/>
              </w:rPr>
            </w:pPr>
            <w:r>
              <w:rPr>
                <w:rFonts w:ascii="Times New Roman" w:eastAsia="SimSun" w:hAnsi="Times New Roman" w:cs="Times New Roman"/>
                <w:bCs/>
              </w:rPr>
              <w:t>Reliability Statistics</w:t>
            </w:r>
          </w:p>
        </w:tc>
      </w:tr>
      <w:tr w:rsidR="00F278AE" w14:paraId="35080077" w14:textId="77777777">
        <w:trPr>
          <w:cantSplit/>
          <w:trHeight w:val="274"/>
        </w:trPr>
        <w:tc>
          <w:tcPr>
            <w:tcW w:w="1107" w:type="dxa"/>
            <w:tcBorders>
              <w:top w:val="single" w:sz="16" w:space="0" w:color="000000"/>
              <w:left w:val="single" w:sz="16" w:space="0" w:color="000000"/>
              <w:bottom w:val="single" w:sz="16" w:space="0" w:color="000000"/>
            </w:tcBorders>
            <w:shd w:val="clear" w:color="auto" w:fill="FFFFFF"/>
          </w:tcPr>
          <w:p w14:paraId="00EF627D" w14:textId="77777777" w:rsidR="00F278AE" w:rsidRDefault="00D15DA7">
            <w:pPr>
              <w:autoSpaceDE w:val="0"/>
              <w:autoSpaceDN w:val="0"/>
              <w:adjustRightInd w:val="0"/>
              <w:ind w:left="60" w:right="60"/>
              <w:jc w:val="center"/>
              <w:rPr>
                <w:rFonts w:ascii="Times New Roman" w:eastAsia="SimSun" w:hAnsi="Times New Roman" w:cs="Times New Roman"/>
              </w:rPr>
            </w:pPr>
            <w:r>
              <w:rPr>
                <w:rFonts w:ascii="Times New Roman" w:eastAsia="SimSun" w:hAnsi="Times New Roman" w:cs="Times New Roman"/>
              </w:rPr>
              <w:t>Cronbach's Alpha</w:t>
            </w:r>
          </w:p>
        </w:tc>
        <w:tc>
          <w:tcPr>
            <w:tcW w:w="852" w:type="dxa"/>
            <w:tcBorders>
              <w:top w:val="single" w:sz="16" w:space="0" w:color="000000"/>
              <w:bottom w:val="single" w:sz="16" w:space="0" w:color="000000"/>
              <w:right w:val="single" w:sz="16" w:space="0" w:color="000000"/>
            </w:tcBorders>
            <w:shd w:val="clear" w:color="auto" w:fill="FFFFFF"/>
          </w:tcPr>
          <w:p w14:paraId="7AA20789" w14:textId="77777777" w:rsidR="00F278AE" w:rsidRDefault="00D15DA7">
            <w:pPr>
              <w:autoSpaceDE w:val="0"/>
              <w:autoSpaceDN w:val="0"/>
              <w:adjustRightInd w:val="0"/>
              <w:ind w:left="60" w:right="60"/>
              <w:jc w:val="center"/>
              <w:rPr>
                <w:rFonts w:ascii="Times New Roman" w:eastAsia="SimSun" w:hAnsi="Times New Roman" w:cs="Times New Roman"/>
              </w:rPr>
            </w:pPr>
            <w:r>
              <w:rPr>
                <w:rFonts w:ascii="Times New Roman" w:eastAsia="SimSun" w:hAnsi="Times New Roman" w:cs="Times New Roman"/>
              </w:rPr>
              <w:t>N of Items</w:t>
            </w:r>
          </w:p>
        </w:tc>
      </w:tr>
      <w:tr w:rsidR="00F278AE" w14:paraId="251D738B" w14:textId="77777777">
        <w:trPr>
          <w:cantSplit/>
          <w:trHeight w:val="141"/>
        </w:trPr>
        <w:tc>
          <w:tcPr>
            <w:tcW w:w="1107" w:type="dxa"/>
            <w:tcBorders>
              <w:top w:val="single" w:sz="16" w:space="0" w:color="000000"/>
              <w:left w:val="single" w:sz="16" w:space="0" w:color="000000"/>
              <w:bottom w:val="single" w:sz="16" w:space="0" w:color="000000"/>
            </w:tcBorders>
            <w:shd w:val="clear" w:color="auto" w:fill="FFFFFF"/>
            <w:vAlign w:val="center"/>
          </w:tcPr>
          <w:p w14:paraId="0F06B79D" w14:textId="77777777" w:rsidR="00F278AE" w:rsidRDefault="00D15DA7">
            <w:pPr>
              <w:autoSpaceDE w:val="0"/>
              <w:autoSpaceDN w:val="0"/>
              <w:adjustRightInd w:val="0"/>
              <w:ind w:left="60" w:right="60"/>
              <w:jc w:val="right"/>
              <w:rPr>
                <w:rFonts w:ascii="Times New Roman" w:eastAsia="SimSun" w:hAnsi="Times New Roman" w:cs="Times New Roman"/>
              </w:rPr>
            </w:pPr>
            <w:r>
              <w:rPr>
                <w:rFonts w:ascii="Times New Roman" w:eastAsia="SimSun" w:hAnsi="Times New Roman" w:cs="Times New Roman"/>
                <w:highlight w:val="yellow"/>
              </w:rPr>
              <w:t>.521</w:t>
            </w:r>
          </w:p>
        </w:tc>
        <w:tc>
          <w:tcPr>
            <w:tcW w:w="852" w:type="dxa"/>
            <w:tcBorders>
              <w:top w:val="single" w:sz="16" w:space="0" w:color="000000"/>
              <w:bottom w:val="single" w:sz="16" w:space="0" w:color="000000"/>
              <w:right w:val="single" w:sz="16" w:space="0" w:color="000000"/>
            </w:tcBorders>
            <w:shd w:val="clear" w:color="auto" w:fill="FFFFFF"/>
            <w:vAlign w:val="center"/>
          </w:tcPr>
          <w:p w14:paraId="0FBEC879" w14:textId="77777777" w:rsidR="00F278AE" w:rsidRDefault="00D15DA7">
            <w:pPr>
              <w:autoSpaceDE w:val="0"/>
              <w:autoSpaceDN w:val="0"/>
              <w:adjustRightInd w:val="0"/>
              <w:ind w:left="60" w:right="60"/>
              <w:jc w:val="right"/>
              <w:rPr>
                <w:rFonts w:ascii="Times New Roman" w:eastAsia="SimSun" w:hAnsi="Times New Roman" w:cs="Times New Roman"/>
              </w:rPr>
            </w:pPr>
            <w:r>
              <w:rPr>
                <w:rFonts w:ascii="Times New Roman" w:eastAsia="SimSun" w:hAnsi="Times New Roman" w:cs="Times New Roman"/>
              </w:rPr>
              <w:t>15</w:t>
            </w:r>
          </w:p>
        </w:tc>
      </w:tr>
    </w:tbl>
    <w:p w14:paraId="75E66E10" w14:textId="77777777" w:rsidR="00F278AE" w:rsidRDefault="00F278AE">
      <w:pPr>
        <w:autoSpaceDE w:val="0"/>
        <w:autoSpaceDN w:val="0"/>
        <w:adjustRightInd w:val="0"/>
        <w:rPr>
          <w:rFonts w:ascii="Times New Roman" w:eastAsia="SimSun" w:hAnsi="Times New Roman" w:cs="Times New Roman"/>
        </w:rPr>
      </w:pPr>
    </w:p>
    <w:p w14:paraId="24196276" w14:textId="77777777" w:rsidR="00F278AE" w:rsidRDefault="00F278AE">
      <w:pPr>
        <w:autoSpaceDE w:val="0"/>
        <w:autoSpaceDN w:val="0"/>
        <w:adjustRightInd w:val="0"/>
        <w:rPr>
          <w:rFonts w:ascii="Times New Roman" w:eastAsia="SimSun" w:hAnsi="Times New Roman" w:cs="Times New Roman"/>
        </w:rPr>
      </w:pPr>
    </w:p>
    <w:p w14:paraId="7CE30C13" w14:textId="77777777" w:rsidR="00F278AE" w:rsidRDefault="00F278AE">
      <w:pPr>
        <w:pStyle w:val="Caption"/>
        <w:jc w:val="both"/>
        <w:rPr>
          <w:rFonts w:ascii="Times New Roman" w:hAnsi="Times New Roman" w:cs="Times New Roman"/>
          <w:color w:val="auto"/>
        </w:rPr>
      </w:pPr>
    </w:p>
    <w:p w14:paraId="2D53327C" w14:textId="77777777" w:rsidR="00F278AE" w:rsidRDefault="00F278AE">
      <w:pPr>
        <w:ind w:left="1134" w:firstLine="306"/>
        <w:jc w:val="both"/>
        <w:rPr>
          <w:rFonts w:ascii="Times New Roman" w:hAnsi="Times New Roman" w:cs="Times New Roman"/>
        </w:rPr>
      </w:pPr>
    </w:p>
    <w:p w14:paraId="6BC48301" w14:textId="77777777" w:rsidR="00F278AE" w:rsidRDefault="00F278AE">
      <w:pPr>
        <w:ind w:left="1134" w:firstLine="306"/>
        <w:jc w:val="both"/>
        <w:rPr>
          <w:rFonts w:ascii="Times New Roman" w:hAnsi="Times New Roman" w:cs="Times New Roman"/>
        </w:rPr>
      </w:pPr>
    </w:p>
    <w:p w14:paraId="6CE2B3E6" w14:textId="77777777" w:rsidR="00F278AE" w:rsidRDefault="00D15DA7">
      <w:pPr>
        <w:ind w:left="426" w:firstLine="306"/>
        <w:jc w:val="both"/>
        <w:rPr>
          <w:rFonts w:ascii="Times New Roman" w:hAnsi="Times New Roman" w:cs="Times New Roman"/>
        </w:rPr>
      </w:pPr>
      <w:r>
        <w:rPr>
          <w:rFonts w:ascii="Times New Roman" w:hAnsi="Times New Roman" w:cs="Times New Roman"/>
        </w:rPr>
        <w:t>Tabel menunjukan bahwa koefisien reliabilitas kinerja pegawai adalah 0,521, karena 0,521 &gt; 0,202 hal ini berarti bahwa reliabilitas kinerja pegawai reliabel.</w:t>
      </w:r>
    </w:p>
    <w:p w14:paraId="501C662E" w14:textId="77777777" w:rsidR="00F278AE" w:rsidRDefault="00F278AE">
      <w:pPr>
        <w:ind w:left="1134" w:firstLine="306"/>
        <w:jc w:val="both"/>
        <w:rPr>
          <w:rFonts w:ascii="Times New Roman" w:hAnsi="Times New Roman" w:cs="Times New Roman"/>
        </w:rPr>
      </w:pPr>
    </w:p>
    <w:p w14:paraId="6C88D4A4" w14:textId="77777777" w:rsidR="00F278AE" w:rsidRDefault="00D15DA7">
      <w:pPr>
        <w:pStyle w:val="ListParagraph1"/>
        <w:numPr>
          <w:ilvl w:val="0"/>
          <w:numId w:val="4"/>
        </w:numPr>
        <w:ind w:left="142" w:hanging="218"/>
        <w:jc w:val="both"/>
        <w:rPr>
          <w:rFonts w:ascii="Times New Roman" w:hAnsi="Times New Roman" w:cs="Times New Roman"/>
          <w:b/>
          <w:i/>
        </w:rPr>
      </w:pPr>
      <w:r>
        <w:rPr>
          <w:rFonts w:ascii="Times New Roman" w:hAnsi="Times New Roman" w:cs="Times New Roman"/>
          <w:b/>
          <w:i/>
        </w:rPr>
        <w:t>Teknik Pengumpulan Data</w:t>
      </w:r>
      <w:bookmarkEnd w:id="10"/>
    </w:p>
    <w:p w14:paraId="585280ED" w14:textId="77777777" w:rsidR="00F278AE" w:rsidRDefault="00D15DA7">
      <w:pPr>
        <w:pStyle w:val="Caption"/>
        <w:ind w:left="142" w:firstLine="284"/>
        <w:jc w:val="both"/>
        <w:rPr>
          <w:rFonts w:ascii="Times New Roman" w:hAnsi="Times New Roman" w:cs="Times New Roman"/>
          <w:color w:val="auto"/>
          <w:sz w:val="20"/>
        </w:rPr>
      </w:pPr>
      <w:proofErr w:type="gramStart"/>
      <w:r>
        <w:rPr>
          <w:rFonts w:ascii="Times New Roman" w:hAnsi="Times New Roman" w:cs="Times New Roman"/>
          <w:b w:val="0"/>
          <w:color w:val="auto"/>
          <w:sz w:val="20"/>
        </w:rPr>
        <w:t>Dalam melaksanakan penelitian ini, peneliti menggunakan beberapa teknik untuk mempermudah pengumpulan data-data yang diperlukan.Teknik-teknik ini digunakan secara akumulatif dan saling melengkapi.</w:t>
      </w:r>
      <w:proofErr w:type="gramEnd"/>
      <w:r>
        <w:rPr>
          <w:rFonts w:ascii="Times New Roman" w:hAnsi="Times New Roman" w:cs="Times New Roman"/>
          <w:b w:val="0"/>
          <w:color w:val="auto"/>
          <w:sz w:val="20"/>
        </w:rPr>
        <w:t xml:space="preserve"> Adapun teknik-teknik pengumpulan data yang digunakan peneliti sebagai </w:t>
      </w:r>
      <w:proofErr w:type="gramStart"/>
      <w:r>
        <w:rPr>
          <w:rFonts w:ascii="Times New Roman" w:hAnsi="Times New Roman" w:cs="Times New Roman"/>
          <w:b w:val="0"/>
          <w:color w:val="auto"/>
          <w:sz w:val="20"/>
        </w:rPr>
        <w:t>berikut :</w:t>
      </w:r>
      <w:proofErr w:type="gramEnd"/>
    </w:p>
    <w:p w14:paraId="7028ECEB" w14:textId="77777777" w:rsidR="00F278AE" w:rsidRDefault="00D15DA7">
      <w:pPr>
        <w:pStyle w:val="Caption"/>
        <w:numPr>
          <w:ilvl w:val="0"/>
          <w:numId w:val="11"/>
        </w:numPr>
        <w:ind w:left="426" w:hanging="294"/>
        <w:jc w:val="both"/>
        <w:rPr>
          <w:rFonts w:ascii="Times New Roman" w:hAnsi="Times New Roman" w:cs="Times New Roman"/>
          <w:b w:val="0"/>
          <w:color w:val="auto"/>
          <w:sz w:val="20"/>
        </w:rPr>
      </w:pPr>
      <w:r>
        <w:rPr>
          <w:rFonts w:ascii="Times New Roman" w:hAnsi="Times New Roman" w:cs="Times New Roman"/>
          <w:b w:val="0"/>
          <w:bCs w:val="0"/>
          <w:color w:val="auto"/>
          <w:sz w:val="20"/>
        </w:rPr>
        <w:t>Kuisioner</w:t>
      </w:r>
    </w:p>
    <w:p w14:paraId="6D15F7FE" w14:textId="77777777" w:rsidR="00F278AE" w:rsidRDefault="00D15DA7">
      <w:pPr>
        <w:pStyle w:val="Caption"/>
        <w:ind w:left="426" w:firstLine="294"/>
        <w:jc w:val="both"/>
        <w:rPr>
          <w:rFonts w:ascii="Times New Roman" w:hAnsi="Times New Roman" w:cs="Times New Roman"/>
          <w:b w:val="0"/>
          <w:color w:val="auto"/>
          <w:sz w:val="20"/>
        </w:rPr>
      </w:pPr>
      <w:r>
        <w:rPr>
          <w:rFonts w:ascii="Times New Roman" w:hAnsi="Times New Roman" w:cs="Times New Roman"/>
          <w:b w:val="0"/>
          <w:color w:val="auto"/>
          <w:sz w:val="20"/>
        </w:rPr>
        <w:t xml:space="preserve">Kuesioner merupakan teknik pengumpulan data yang dilakukan dengan cara memberi seperangkat pertanyaan atau pernyataan tertulis kepada responden untuk dijawabnya. </w:t>
      </w:r>
      <w:proofErr w:type="gramStart"/>
      <w:r>
        <w:rPr>
          <w:rFonts w:ascii="Times New Roman" w:hAnsi="Times New Roman" w:cs="Times New Roman"/>
          <w:b w:val="0"/>
          <w:color w:val="auto"/>
          <w:sz w:val="20"/>
        </w:rPr>
        <w:t>Dalam hal ini bisa dalam bentuk checklist atau multiple choice.Teknik pengumpulan data ini digunakan untuk mengumpulkan data pengaruh budaya organisasi terhadap kinerja aparatur sipil negara.</w:t>
      </w:r>
      <w:proofErr w:type="gramEnd"/>
    </w:p>
    <w:p w14:paraId="7ED7B897" w14:textId="77777777" w:rsidR="00F278AE" w:rsidRDefault="00D15DA7">
      <w:pPr>
        <w:pStyle w:val="Caption"/>
        <w:numPr>
          <w:ilvl w:val="0"/>
          <w:numId w:val="11"/>
        </w:numPr>
        <w:ind w:left="426" w:hanging="294"/>
        <w:jc w:val="both"/>
        <w:rPr>
          <w:rFonts w:ascii="Times New Roman" w:hAnsi="Times New Roman" w:cs="Times New Roman"/>
          <w:b w:val="0"/>
          <w:color w:val="auto"/>
          <w:sz w:val="20"/>
        </w:rPr>
      </w:pPr>
      <w:r>
        <w:rPr>
          <w:rFonts w:ascii="Times New Roman" w:hAnsi="Times New Roman" w:cs="Times New Roman"/>
          <w:b w:val="0"/>
          <w:bCs w:val="0"/>
          <w:color w:val="auto"/>
          <w:sz w:val="20"/>
        </w:rPr>
        <w:t>Dokumentasi</w:t>
      </w:r>
    </w:p>
    <w:p w14:paraId="34D179A9" w14:textId="77777777" w:rsidR="00F278AE" w:rsidRDefault="00D15DA7">
      <w:pPr>
        <w:pStyle w:val="Caption"/>
        <w:ind w:left="426" w:firstLine="294"/>
        <w:jc w:val="both"/>
        <w:rPr>
          <w:rFonts w:ascii="Times New Roman" w:hAnsi="Times New Roman" w:cs="Times New Roman"/>
          <w:b w:val="0"/>
          <w:color w:val="auto"/>
          <w:sz w:val="20"/>
        </w:rPr>
      </w:pPr>
      <w:r>
        <w:rPr>
          <w:rFonts w:ascii="Times New Roman" w:hAnsi="Times New Roman" w:cs="Times New Roman"/>
          <w:b w:val="0"/>
          <w:color w:val="auto"/>
          <w:sz w:val="20"/>
        </w:rPr>
        <w:t>Dokumentasi adalah suatu cara yang digunakan untuk memperoleh data dan informasi dalam bentuk buku, arsip, dokumen, tulisan angka, dan gambar yang berupa laporan serta keterangan yang dapat mendukung penelitian (Sugiyono, 2015). Metode dokumentasi dalam penelitian ini melakukan pengambilan gambar atau foto maupun dokumen penting lainnya pada saat berlangsungnya kegiatan sebagai bukti fisik pelaksanaan penelitian telah dilakukan di Sekretariat Daerah Kabupaten Minhasa Selatan.</w:t>
      </w:r>
    </w:p>
    <w:p w14:paraId="63350529" w14:textId="77777777" w:rsidR="00F278AE" w:rsidRDefault="00F278AE">
      <w:pPr>
        <w:jc w:val="both"/>
        <w:rPr>
          <w:rFonts w:ascii="Times New Roman" w:hAnsi="Times New Roman" w:cs="Times New Roman"/>
        </w:rPr>
      </w:pPr>
    </w:p>
    <w:p w14:paraId="0413DBA7" w14:textId="77777777" w:rsidR="00F278AE" w:rsidRPr="00B0194C" w:rsidRDefault="00D15DA7" w:rsidP="00B0194C">
      <w:pPr>
        <w:pStyle w:val="Caption"/>
        <w:numPr>
          <w:ilvl w:val="0"/>
          <w:numId w:val="1"/>
        </w:numPr>
        <w:ind w:left="426"/>
        <w:jc w:val="both"/>
        <w:rPr>
          <w:rFonts w:ascii="Times New Roman" w:hAnsi="Times New Roman" w:cs="Times New Roman"/>
          <w:color w:val="auto"/>
          <w:sz w:val="24"/>
          <w:szCs w:val="20"/>
        </w:rPr>
      </w:pPr>
      <w:r w:rsidRPr="00B0194C">
        <w:rPr>
          <w:rFonts w:ascii="Times New Roman" w:hAnsi="Times New Roman" w:cs="Times New Roman"/>
          <w:color w:val="auto"/>
          <w:sz w:val="24"/>
          <w:szCs w:val="20"/>
        </w:rPr>
        <w:t>HASIL DAN PEMBAHASAN</w:t>
      </w:r>
      <w:bookmarkStart w:id="23" w:name="_Toc130130847"/>
    </w:p>
    <w:p w14:paraId="08DE3C69" w14:textId="77777777" w:rsidR="00F278AE" w:rsidRDefault="00D15DA7">
      <w:pPr>
        <w:pStyle w:val="Caption"/>
        <w:numPr>
          <w:ilvl w:val="0"/>
          <w:numId w:val="12"/>
        </w:numPr>
        <w:ind w:left="0" w:hanging="284"/>
        <w:rPr>
          <w:rFonts w:ascii="Times New Roman" w:hAnsi="Times New Roman" w:cs="Times New Roman"/>
          <w:i/>
          <w:color w:val="auto"/>
          <w:sz w:val="20"/>
          <w:szCs w:val="20"/>
        </w:rPr>
      </w:pPr>
      <w:r>
        <w:rPr>
          <w:rFonts w:ascii="Times New Roman" w:hAnsi="Times New Roman" w:cs="Times New Roman"/>
          <w:i/>
          <w:color w:val="auto"/>
          <w:sz w:val="20"/>
          <w:szCs w:val="20"/>
        </w:rPr>
        <w:t>Deskripsi Tempat Penelitian</w:t>
      </w:r>
      <w:bookmarkEnd w:id="23"/>
      <w:r>
        <w:rPr>
          <w:rFonts w:ascii="Times New Roman" w:hAnsi="Times New Roman" w:cs="Times New Roman"/>
          <w:i/>
          <w:color w:val="auto"/>
          <w:sz w:val="20"/>
          <w:szCs w:val="20"/>
        </w:rPr>
        <w:t xml:space="preserve"> </w:t>
      </w:r>
    </w:p>
    <w:p w14:paraId="50C03819" w14:textId="77777777" w:rsidR="00F278AE" w:rsidRDefault="00D15DA7">
      <w:pPr>
        <w:ind w:firstLine="426"/>
        <w:rPr>
          <w:rFonts w:ascii="Times New Roman" w:eastAsia="Times New Roman" w:hAnsi="Times New Roman" w:cs="Times New Roman"/>
        </w:rPr>
      </w:pPr>
      <w:r>
        <w:rPr>
          <w:rFonts w:ascii="Times New Roman" w:eastAsia="Times New Roman" w:hAnsi="Times New Roman" w:cs="Times New Roman"/>
        </w:rPr>
        <w:t>Kabupaten Minahasa Selatan di bentuk berdasarkan Undang-Undang Nomor 10 tahun 2003 tentang Pembentukan Kabupaten Minahasa Selatan dan Kota Tomohon di Provinsi Sulawesi Utara oleh DPR RI. Namun kedua daerah pemekaran baru ini diresmikan pada tanggal 25 februari 2003. Pusat pemerintahan dan sekaligus ibu kota Kabupaten Minahasa Selatan terletak di Amurang. Kota Amurang terdiri dari 17 kecamatan, 10 Kelurahan,168 desa dimana Luas dari kabupaten Minahasa Selatan ini yaitu 1.456,46 km</w:t>
      </w:r>
      <w:r>
        <w:rPr>
          <w:rFonts w:ascii="Times New Roman" w:eastAsia="Times New Roman" w:hAnsi="Times New Roman" w:cs="Times New Roman"/>
          <w:vertAlign w:val="superscript"/>
        </w:rPr>
        <w:t xml:space="preserve">2 </w:t>
      </w:r>
      <w:r>
        <w:rPr>
          <w:rFonts w:ascii="Times New Roman" w:eastAsia="Times New Roman" w:hAnsi="Times New Roman" w:cs="Times New Roman"/>
        </w:rPr>
        <w:t>. Kabupaten Minahasa Selatan mempunyai topografi wilayah berupa bukit-bukit/pegunungan</w:t>
      </w:r>
      <w:proofErr w:type="gramStart"/>
      <w:r>
        <w:rPr>
          <w:rFonts w:ascii="Times New Roman" w:eastAsia="Times New Roman" w:hAnsi="Times New Roman" w:cs="Times New Roman"/>
        </w:rPr>
        <w:t>,berpantai</w:t>
      </w:r>
      <w:proofErr w:type="gramEnd"/>
      <w:r>
        <w:rPr>
          <w:rFonts w:ascii="Times New Roman" w:eastAsia="Times New Roman" w:hAnsi="Times New Roman" w:cs="Times New Roman"/>
        </w:rPr>
        <w:t xml:space="preserve"> dan sebagian kecil dataran bergelonbang dengan posisi dari daerah pantai (0 meter) sampai pada ketinggian 1.500m dari permukaan laut. Wilayah Kabupaten Minahasa Selatan ini berasal dari kecamatan-kecamatan dari Kabupaten Minahasa yaitu Belang, Modoinding, Motoling, Ranoyapo, Ratahan, Sinonsayang, Tenga, Tareran, Tombasian, Tombatu, Tompaso Baru, Touluaan dan Tumpaan. Pada tahun 2007, Kabupaten Minahasa Tenggara dibentuk atas hasil pemekaran Kabupaten Minahasa Selatan berdasarkan Undang-Undang Nomor 9 tahun 2007. </w:t>
      </w:r>
    </w:p>
    <w:p w14:paraId="7934FA82" w14:textId="77777777" w:rsidR="00F278AE" w:rsidRDefault="00D15DA7">
      <w:pPr>
        <w:ind w:firstLine="426"/>
        <w:rPr>
          <w:rFonts w:ascii="Times New Roman" w:eastAsia="Times New Roman" w:hAnsi="Times New Roman" w:cs="Times New Roman"/>
        </w:rPr>
      </w:pPr>
      <w:r>
        <w:rPr>
          <w:rFonts w:ascii="Times New Roman" w:eastAsia="Times New Roman" w:hAnsi="Times New Roman" w:cs="Times New Roman"/>
        </w:rPr>
        <w:t xml:space="preserve">Menurut sensus penduduk tahun 2010, mayoritas penduduk di Kabupaten Minahasa Selatan beragama Kristen yakni 90,79%, dimana Protestan 87,83% dan Katolik 2,96%. Sedangkan pemeluk Agama Islam juga cukup signifikan, yakni 9,07% dimana hampir 30% diantaranya berada di kecamatan sinonsayang. Pemeluk agama konghucu 0,02%, Buddha 0,02% dan Hindu 0,01% yang umumnya ada dikota Amurang. Bupati Minahasa Selatan yang pertama yaitu Drs Ramoy Markus Luntungan (RML) mulai jabatan 14 Agustus 2005-14 Agustus 2010 dan Wakil bupati pada masa ini yaitu Ventje Tuele (VT), inilah awal pertama bupati Minsel ada. Dan saat ini bupati Minsel yaitu Franky Donny Wongkar S. H. mulai jabatan 26 Februari 2021 Dimana masa jabatan selama 5 tahun dan wakil bupati Pdt. Petra Yani Rembang S.Th. Selang berdirinya daerah pemekaran ini ternyata ada 9 nama yang telah memimpin Minsel. </w:t>
      </w:r>
      <w:proofErr w:type="gramStart"/>
      <w:r>
        <w:rPr>
          <w:rFonts w:ascii="Times New Roman" w:eastAsia="Times New Roman" w:hAnsi="Times New Roman" w:cs="Times New Roman"/>
        </w:rPr>
        <w:t>Mulai penjabat bupati, pelakaana tugas bupati sampai pada bupati.</w:t>
      </w:r>
      <w:proofErr w:type="gramEnd"/>
      <w:r>
        <w:rPr>
          <w:rFonts w:ascii="Times New Roman" w:eastAsia="Times New Roman" w:hAnsi="Times New Roman" w:cs="Times New Roman"/>
        </w:rPr>
        <w:t xml:space="preserve"> </w:t>
      </w:r>
    </w:p>
    <w:p w14:paraId="3472744A" w14:textId="25E3FD6C" w:rsidR="00405F4F" w:rsidRDefault="00405F4F" w:rsidP="00405F4F">
      <w:pPr>
        <w:rPr>
          <w:rFonts w:ascii="Times New Roman" w:eastAsia="Times New Roman" w:hAnsi="Times New Roman" w:cs="Times New Roman"/>
        </w:rPr>
      </w:pPr>
      <w:r>
        <w:rPr>
          <w:rFonts w:ascii="Times New Roman" w:eastAsia="Times New Roman" w:hAnsi="Times New Roman" w:cs="Times New Roman"/>
        </w:rPr>
        <w:t>65</w:t>
      </w:r>
    </w:p>
    <w:p w14:paraId="007B4EDB" w14:textId="77777777" w:rsidR="00F278AE" w:rsidRDefault="00D15DA7">
      <w:pPr>
        <w:pStyle w:val="Heading2"/>
        <w:numPr>
          <w:ilvl w:val="0"/>
          <w:numId w:val="12"/>
        </w:numPr>
        <w:ind w:left="0" w:hanging="284"/>
        <w:jc w:val="both"/>
        <w:rPr>
          <w:rFonts w:ascii="Times New Roman" w:hAnsi="Times New Roman" w:cs="Times New Roman"/>
          <w:b/>
          <w:i/>
          <w:color w:val="auto"/>
          <w:sz w:val="14"/>
          <w:szCs w:val="20"/>
        </w:rPr>
      </w:pPr>
      <w:r>
        <w:rPr>
          <w:rFonts w:ascii="Times New Roman" w:hAnsi="Times New Roman" w:cs="Times New Roman"/>
          <w:b/>
          <w:bCs/>
          <w:color w:val="auto"/>
          <w:sz w:val="20"/>
        </w:rPr>
        <w:lastRenderedPageBreak/>
        <w:t>Uji Normalitas</w:t>
      </w:r>
    </w:p>
    <w:p w14:paraId="158CE454" w14:textId="77777777" w:rsidR="00F278AE" w:rsidRDefault="00D15DA7">
      <w:pPr>
        <w:pStyle w:val="ListParagraph1"/>
        <w:ind w:leftChars="71" w:left="142" w:firstLineChars="158" w:firstLine="316"/>
        <w:jc w:val="both"/>
        <w:rPr>
          <w:rFonts w:ascii="Times New Roman" w:hAnsi="Times New Roman" w:cs="Times New Roman"/>
        </w:rPr>
      </w:pPr>
      <w:r>
        <w:rPr>
          <w:rFonts w:ascii="Times New Roman" w:hAnsi="Times New Roman" w:cs="Times New Roman"/>
        </w:rPr>
        <w:t xml:space="preserve">Uji normalitas digunakan untuk mengetahui apakah nilai residu (perbedaan yang ada) yang diteliti berdistribusi normal atau tidak. Dalam penelitian ini, cara untuk mendeteksi apakah risidual berdistribusi normal atau tidak yaitu dengan uji statistik </w:t>
      </w:r>
      <w:r>
        <w:rPr>
          <w:rFonts w:ascii="Times New Roman" w:hAnsi="Times New Roman" w:cs="Times New Roman"/>
          <w:i/>
          <w:iCs/>
        </w:rPr>
        <w:t xml:space="preserve">one-sampel kolmogorof-smirnof </w:t>
      </w:r>
      <w:r>
        <w:rPr>
          <w:rFonts w:ascii="Times New Roman" w:hAnsi="Times New Roman" w:cs="Times New Roman"/>
        </w:rPr>
        <w:t xml:space="preserve">di atas tingkat signifikan 0,05 menunjukkan pola distribusi normal, maka model regresi tersebut memenuhi asumsi normalitas. Sebaliknya jika hasil </w:t>
      </w:r>
      <w:r>
        <w:rPr>
          <w:rFonts w:ascii="Times New Roman" w:hAnsi="Times New Roman" w:cs="Times New Roman"/>
          <w:i/>
          <w:iCs/>
        </w:rPr>
        <w:t>one-sampel kolmogorof-smirnof</w:t>
      </w:r>
      <w:r>
        <w:rPr>
          <w:rFonts w:ascii="Times New Roman" w:hAnsi="Times New Roman" w:cs="Times New Roman"/>
        </w:rPr>
        <w:t xml:space="preserve"> dibawah tingkat signifikan 0,0 tidak menunjukkan pola distribusi normal, maka model regresi tersebut tidak memenuhi asumsi normalitas.Hasil uji normalitas ditunjukan pada tabel berikut:</w:t>
      </w:r>
    </w:p>
    <w:p w14:paraId="592029E8" w14:textId="77777777" w:rsidR="00F278AE" w:rsidRDefault="00F278AE">
      <w:pPr>
        <w:jc w:val="both"/>
        <w:rPr>
          <w:rFonts w:ascii="Times New Roman" w:hAnsi="Times New Roman" w:cs="Times New Roman"/>
        </w:rPr>
      </w:pPr>
    </w:p>
    <w:p w14:paraId="41F481E2" w14:textId="77777777" w:rsidR="00F278AE" w:rsidRDefault="00D15DA7">
      <w:pPr>
        <w:pStyle w:val="Caption"/>
        <w:keepNext/>
        <w:jc w:val="center"/>
        <w:rPr>
          <w:rFonts w:ascii="Times New Roman" w:hAnsi="Times New Roman" w:cs="Times New Roman"/>
          <w:color w:val="auto"/>
          <w:sz w:val="20"/>
          <w:szCs w:val="20"/>
        </w:rPr>
      </w:pPr>
      <w:bookmarkStart w:id="24" w:name="_Toc128869074"/>
      <w:bookmarkStart w:id="25" w:name="_Toc125582410"/>
      <w:bookmarkStart w:id="26" w:name="_Toc125981080"/>
      <w:r>
        <w:rPr>
          <w:rFonts w:ascii="Times New Roman" w:hAnsi="Times New Roman" w:cs="Times New Roman"/>
          <w:color w:val="auto"/>
          <w:sz w:val="20"/>
          <w:szCs w:val="20"/>
        </w:rPr>
        <w:t>Tabel 4.</w:t>
      </w:r>
      <w:r>
        <w:rPr>
          <w:rFonts w:ascii="Times New Roman" w:hAnsi="Times New Roman" w:cs="Times New Roman"/>
          <w:color w:val="auto"/>
          <w:sz w:val="20"/>
          <w:szCs w:val="20"/>
        </w:rPr>
        <w:fldChar w:fldCharType="begin"/>
      </w:r>
      <w:r>
        <w:rPr>
          <w:rFonts w:ascii="Times New Roman" w:hAnsi="Times New Roman" w:cs="Times New Roman"/>
          <w:color w:val="auto"/>
          <w:sz w:val="20"/>
          <w:szCs w:val="20"/>
        </w:rPr>
        <w:instrText xml:space="preserve"> SEQ Tabel_4. \* ARABIC </w:instrText>
      </w:r>
      <w:r>
        <w:rPr>
          <w:rFonts w:ascii="Times New Roman" w:hAnsi="Times New Roman" w:cs="Times New Roman"/>
          <w:color w:val="auto"/>
          <w:sz w:val="20"/>
          <w:szCs w:val="20"/>
        </w:rPr>
        <w:fldChar w:fldCharType="separate"/>
      </w:r>
      <w:r>
        <w:rPr>
          <w:rFonts w:ascii="Times New Roman" w:hAnsi="Times New Roman" w:cs="Times New Roman"/>
          <w:color w:val="auto"/>
          <w:sz w:val="20"/>
          <w:szCs w:val="20"/>
        </w:rPr>
        <w:t>1</w:t>
      </w:r>
      <w:r>
        <w:rPr>
          <w:rFonts w:ascii="Times New Roman" w:hAnsi="Times New Roman" w:cs="Times New Roman"/>
          <w:color w:val="auto"/>
          <w:sz w:val="20"/>
          <w:szCs w:val="20"/>
        </w:rPr>
        <w:fldChar w:fldCharType="end"/>
      </w:r>
      <w:r>
        <w:rPr>
          <w:rFonts w:ascii="Times New Roman" w:hAnsi="Times New Roman" w:cs="Times New Roman"/>
          <w:color w:val="auto"/>
          <w:sz w:val="20"/>
          <w:szCs w:val="20"/>
        </w:rPr>
        <w:t xml:space="preserve"> Hasil Uji Normalitas</w:t>
      </w:r>
      <w:bookmarkEnd w:id="24"/>
      <w:bookmarkEnd w:id="25"/>
      <w:bookmarkEnd w:id="26"/>
    </w:p>
    <w:tbl>
      <w:tblPr>
        <w:tblW w:w="370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194"/>
        <w:gridCol w:w="864"/>
        <w:gridCol w:w="907"/>
        <w:gridCol w:w="738"/>
      </w:tblGrid>
      <w:tr w:rsidR="00F278AE" w14:paraId="7735FFF3" w14:textId="77777777">
        <w:trPr>
          <w:cantSplit/>
          <w:trHeight w:val="251"/>
          <w:jc w:val="center"/>
        </w:trPr>
        <w:tc>
          <w:tcPr>
            <w:tcW w:w="3703" w:type="dxa"/>
            <w:gridSpan w:val="4"/>
            <w:tcBorders>
              <w:top w:val="nil"/>
              <w:left w:val="nil"/>
              <w:bottom w:val="nil"/>
              <w:right w:val="nil"/>
            </w:tcBorders>
            <w:shd w:val="clear" w:color="auto" w:fill="FFFFFF"/>
          </w:tcPr>
          <w:p w14:paraId="5C27A01A" w14:textId="77777777" w:rsidR="00F278AE" w:rsidRDefault="00D15DA7">
            <w:pPr>
              <w:autoSpaceDE w:val="0"/>
              <w:autoSpaceDN w:val="0"/>
              <w:adjustRightInd w:val="0"/>
              <w:ind w:left="60" w:right="60"/>
              <w:jc w:val="center"/>
              <w:rPr>
                <w:rFonts w:ascii="Times New Roman" w:eastAsia="SimSun" w:hAnsi="Times New Roman" w:cs="Times New Roman"/>
                <w:b/>
                <w:sz w:val="16"/>
              </w:rPr>
            </w:pPr>
            <w:r>
              <w:rPr>
                <w:rFonts w:ascii="Times New Roman" w:eastAsia="SimSun" w:hAnsi="Times New Roman" w:cs="Times New Roman"/>
                <w:b/>
                <w:bCs/>
                <w:sz w:val="16"/>
              </w:rPr>
              <w:t>One-Sample Kolmogorov-Smirnov Test</w:t>
            </w:r>
          </w:p>
        </w:tc>
      </w:tr>
      <w:tr w:rsidR="00F278AE" w14:paraId="2C4478D5" w14:textId="77777777">
        <w:trPr>
          <w:cantSplit/>
          <w:trHeight w:val="234"/>
          <w:jc w:val="center"/>
        </w:trPr>
        <w:tc>
          <w:tcPr>
            <w:tcW w:w="2058" w:type="dxa"/>
            <w:gridSpan w:val="2"/>
            <w:tcBorders>
              <w:top w:val="single" w:sz="16" w:space="0" w:color="000000"/>
              <w:left w:val="single" w:sz="16" w:space="0" w:color="000000"/>
              <w:bottom w:val="single" w:sz="16" w:space="0" w:color="000000"/>
              <w:right w:val="nil"/>
            </w:tcBorders>
            <w:shd w:val="clear" w:color="auto" w:fill="FFFFFF"/>
          </w:tcPr>
          <w:p w14:paraId="6DA90CCE" w14:textId="77777777" w:rsidR="00F278AE" w:rsidRDefault="00F278AE">
            <w:pPr>
              <w:autoSpaceDE w:val="0"/>
              <w:autoSpaceDN w:val="0"/>
              <w:adjustRightInd w:val="0"/>
              <w:ind w:left="60" w:right="60"/>
              <w:rPr>
                <w:rFonts w:ascii="Times New Roman" w:eastAsia="SimSun" w:hAnsi="Times New Roman" w:cs="Times New Roman"/>
                <w:sz w:val="16"/>
              </w:rPr>
            </w:pPr>
          </w:p>
        </w:tc>
        <w:tc>
          <w:tcPr>
            <w:tcW w:w="907" w:type="dxa"/>
            <w:tcBorders>
              <w:top w:val="single" w:sz="16" w:space="0" w:color="000000"/>
              <w:left w:val="single" w:sz="16" w:space="0" w:color="000000"/>
              <w:bottom w:val="single" w:sz="16" w:space="0" w:color="000000"/>
            </w:tcBorders>
            <w:shd w:val="clear" w:color="auto" w:fill="FFFFFF"/>
          </w:tcPr>
          <w:p w14:paraId="095D1AAC" w14:textId="77777777" w:rsidR="00F278AE" w:rsidRDefault="00D15DA7">
            <w:pPr>
              <w:autoSpaceDE w:val="0"/>
              <w:autoSpaceDN w:val="0"/>
              <w:adjustRightInd w:val="0"/>
              <w:ind w:left="60" w:right="60"/>
              <w:jc w:val="center"/>
              <w:rPr>
                <w:rFonts w:ascii="Times New Roman" w:eastAsia="SimSun" w:hAnsi="Times New Roman" w:cs="Times New Roman"/>
                <w:sz w:val="16"/>
              </w:rPr>
            </w:pPr>
            <w:r>
              <w:rPr>
                <w:rFonts w:ascii="Times New Roman" w:eastAsia="SimSun" w:hAnsi="Times New Roman" w:cs="Times New Roman"/>
                <w:sz w:val="16"/>
              </w:rPr>
              <w:t>X</w:t>
            </w:r>
          </w:p>
        </w:tc>
        <w:tc>
          <w:tcPr>
            <w:tcW w:w="738" w:type="dxa"/>
            <w:tcBorders>
              <w:top w:val="single" w:sz="16" w:space="0" w:color="000000"/>
              <w:bottom w:val="single" w:sz="16" w:space="0" w:color="000000"/>
              <w:right w:val="single" w:sz="16" w:space="0" w:color="000000"/>
            </w:tcBorders>
            <w:shd w:val="clear" w:color="auto" w:fill="FFFFFF"/>
          </w:tcPr>
          <w:p w14:paraId="53D4F83F" w14:textId="77777777" w:rsidR="00F278AE" w:rsidRDefault="00D15DA7">
            <w:pPr>
              <w:autoSpaceDE w:val="0"/>
              <w:autoSpaceDN w:val="0"/>
              <w:adjustRightInd w:val="0"/>
              <w:ind w:left="60" w:right="60"/>
              <w:jc w:val="center"/>
              <w:rPr>
                <w:rFonts w:ascii="Times New Roman" w:eastAsia="SimSun" w:hAnsi="Times New Roman" w:cs="Times New Roman"/>
                <w:sz w:val="16"/>
              </w:rPr>
            </w:pPr>
            <w:r>
              <w:rPr>
                <w:rFonts w:ascii="Times New Roman" w:eastAsia="SimSun" w:hAnsi="Times New Roman" w:cs="Times New Roman"/>
                <w:sz w:val="16"/>
              </w:rPr>
              <w:t>Y</w:t>
            </w:r>
          </w:p>
        </w:tc>
      </w:tr>
      <w:tr w:rsidR="00F278AE" w14:paraId="0F79EC7B" w14:textId="77777777">
        <w:trPr>
          <w:cantSplit/>
          <w:trHeight w:val="251"/>
          <w:jc w:val="center"/>
        </w:trPr>
        <w:tc>
          <w:tcPr>
            <w:tcW w:w="2058" w:type="dxa"/>
            <w:gridSpan w:val="2"/>
            <w:tcBorders>
              <w:top w:val="single" w:sz="16" w:space="0" w:color="000000"/>
              <w:left w:val="single" w:sz="16" w:space="0" w:color="000000"/>
              <w:bottom w:val="nil"/>
              <w:right w:val="nil"/>
            </w:tcBorders>
            <w:shd w:val="clear" w:color="auto" w:fill="FFFFFF"/>
            <w:vAlign w:val="center"/>
          </w:tcPr>
          <w:p w14:paraId="59DC4517" w14:textId="77777777" w:rsidR="00F278AE" w:rsidRDefault="00D15DA7">
            <w:pPr>
              <w:autoSpaceDE w:val="0"/>
              <w:autoSpaceDN w:val="0"/>
              <w:adjustRightInd w:val="0"/>
              <w:ind w:left="60" w:right="60"/>
              <w:rPr>
                <w:rFonts w:ascii="Times New Roman" w:eastAsia="SimSun" w:hAnsi="Times New Roman" w:cs="Times New Roman"/>
                <w:sz w:val="16"/>
              </w:rPr>
            </w:pPr>
            <w:r>
              <w:rPr>
                <w:rFonts w:ascii="Times New Roman" w:eastAsia="SimSun" w:hAnsi="Times New Roman" w:cs="Times New Roman"/>
                <w:sz w:val="16"/>
              </w:rPr>
              <w:t>N</w:t>
            </w:r>
          </w:p>
        </w:tc>
        <w:tc>
          <w:tcPr>
            <w:tcW w:w="907" w:type="dxa"/>
            <w:tcBorders>
              <w:top w:val="single" w:sz="16" w:space="0" w:color="000000"/>
              <w:left w:val="single" w:sz="16" w:space="0" w:color="000000"/>
              <w:bottom w:val="nil"/>
            </w:tcBorders>
            <w:shd w:val="clear" w:color="auto" w:fill="FFFFFF"/>
            <w:vAlign w:val="center"/>
          </w:tcPr>
          <w:p w14:paraId="725368A8" w14:textId="77777777" w:rsidR="00F278AE" w:rsidRDefault="00D15DA7">
            <w:pPr>
              <w:autoSpaceDE w:val="0"/>
              <w:autoSpaceDN w:val="0"/>
              <w:adjustRightInd w:val="0"/>
              <w:ind w:left="60" w:right="60"/>
              <w:jc w:val="right"/>
              <w:rPr>
                <w:rFonts w:ascii="Times New Roman" w:eastAsia="SimSun" w:hAnsi="Times New Roman" w:cs="Times New Roman"/>
                <w:sz w:val="16"/>
              </w:rPr>
            </w:pPr>
            <w:r>
              <w:rPr>
                <w:rFonts w:ascii="Times New Roman" w:eastAsia="SimSun" w:hAnsi="Times New Roman" w:cs="Times New Roman"/>
                <w:sz w:val="16"/>
              </w:rPr>
              <w:t>98</w:t>
            </w:r>
          </w:p>
        </w:tc>
        <w:tc>
          <w:tcPr>
            <w:tcW w:w="738" w:type="dxa"/>
            <w:tcBorders>
              <w:top w:val="single" w:sz="16" w:space="0" w:color="000000"/>
              <w:bottom w:val="nil"/>
              <w:right w:val="single" w:sz="16" w:space="0" w:color="000000"/>
            </w:tcBorders>
            <w:shd w:val="clear" w:color="auto" w:fill="FFFFFF"/>
            <w:vAlign w:val="center"/>
          </w:tcPr>
          <w:p w14:paraId="04E2E50E" w14:textId="77777777" w:rsidR="00F278AE" w:rsidRDefault="00D15DA7">
            <w:pPr>
              <w:autoSpaceDE w:val="0"/>
              <w:autoSpaceDN w:val="0"/>
              <w:adjustRightInd w:val="0"/>
              <w:ind w:left="60" w:right="60"/>
              <w:jc w:val="right"/>
              <w:rPr>
                <w:rFonts w:ascii="Times New Roman" w:eastAsia="SimSun" w:hAnsi="Times New Roman" w:cs="Times New Roman"/>
                <w:sz w:val="16"/>
              </w:rPr>
            </w:pPr>
            <w:r>
              <w:rPr>
                <w:rFonts w:ascii="Times New Roman" w:eastAsia="SimSun" w:hAnsi="Times New Roman" w:cs="Times New Roman"/>
                <w:sz w:val="16"/>
              </w:rPr>
              <w:t>98</w:t>
            </w:r>
          </w:p>
        </w:tc>
      </w:tr>
      <w:tr w:rsidR="00F278AE" w14:paraId="344DDCA6" w14:textId="77777777">
        <w:trPr>
          <w:cantSplit/>
          <w:trHeight w:val="251"/>
          <w:jc w:val="center"/>
        </w:trPr>
        <w:tc>
          <w:tcPr>
            <w:tcW w:w="1194" w:type="dxa"/>
            <w:vMerge w:val="restart"/>
            <w:tcBorders>
              <w:top w:val="nil"/>
              <w:left w:val="single" w:sz="16" w:space="0" w:color="000000"/>
              <w:bottom w:val="nil"/>
              <w:right w:val="nil"/>
            </w:tcBorders>
            <w:shd w:val="clear" w:color="auto" w:fill="FFFFFF"/>
            <w:vAlign w:val="center"/>
          </w:tcPr>
          <w:p w14:paraId="5371EC78" w14:textId="77777777" w:rsidR="00F278AE" w:rsidRDefault="00D15DA7">
            <w:pPr>
              <w:autoSpaceDE w:val="0"/>
              <w:autoSpaceDN w:val="0"/>
              <w:adjustRightInd w:val="0"/>
              <w:ind w:left="60" w:right="60"/>
              <w:rPr>
                <w:rFonts w:ascii="Times New Roman" w:eastAsia="SimSun" w:hAnsi="Times New Roman" w:cs="Times New Roman"/>
                <w:sz w:val="16"/>
              </w:rPr>
            </w:pPr>
            <w:r>
              <w:rPr>
                <w:rFonts w:ascii="Times New Roman" w:eastAsia="SimSun" w:hAnsi="Times New Roman" w:cs="Times New Roman"/>
                <w:sz w:val="16"/>
              </w:rPr>
              <w:t>Normal Parameters</w:t>
            </w:r>
            <w:r>
              <w:rPr>
                <w:rFonts w:ascii="Times New Roman" w:eastAsia="SimSun" w:hAnsi="Times New Roman" w:cs="Times New Roman"/>
                <w:sz w:val="16"/>
                <w:vertAlign w:val="superscript"/>
              </w:rPr>
              <w:t>a,b</w:t>
            </w:r>
          </w:p>
        </w:tc>
        <w:tc>
          <w:tcPr>
            <w:tcW w:w="864" w:type="dxa"/>
            <w:tcBorders>
              <w:top w:val="nil"/>
              <w:left w:val="nil"/>
              <w:bottom w:val="nil"/>
              <w:right w:val="single" w:sz="16" w:space="0" w:color="000000"/>
            </w:tcBorders>
            <w:shd w:val="clear" w:color="auto" w:fill="FFFFFF"/>
            <w:vAlign w:val="center"/>
          </w:tcPr>
          <w:p w14:paraId="5489A3DD" w14:textId="77777777" w:rsidR="00F278AE" w:rsidRDefault="00D15DA7">
            <w:pPr>
              <w:autoSpaceDE w:val="0"/>
              <w:autoSpaceDN w:val="0"/>
              <w:adjustRightInd w:val="0"/>
              <w:ind w:left="60" w:right="60"/>
              <w:rPr>
                <w:rFonts w:ascii="Times New Roman" w:eastAsia="SimSun" w:hAnsi="Times New Roman" w:cs="Times New Roman"/>
                <w:sz w:val="16"/>
              </w:rPr>
            </w:pPr>
            <w:r>
              <w:rPr>
                <w:rFonts w:ascii="Times New Roman" w:eastAsia="SimSun" w:hAnsi="Times New Roman" w:cs="Times New Roman"/>
                <w:sz w:val="16"/>
              </w:rPr>
              <w:t>Mean</w:t>
            </w:r>
          </w:p>
        </w:tc>
        <w:tc>
          <w:tcPr>
            <w:tcW w:w="907" w:type="dxa"/>
            <w:tcBorders>
              <w:top w:val="nil"/>
              <w:left w:val="single" w:sz="16" w:space="0" w:color="000000"/>
              <w:bottom w:val="nil"/>
            </w:tcBorders>
            <w:shd w:val="clear" w:color="auto" w:fill="FFFFFF"/>
            <w:vAlign w:val="center"/>
          </w:tcPr>
          <w:p w14:paraId="3F60412F" w14:textId="77777777" w:rsidR="00F278AE" w:rsidRDefault="00D15DA7">
            <w:pPr>
              <w:autoSpaceDE w:val="0"/>
              <w:autoSpaceDN w:val="0"/>
              <w:adjustRightInd w:val="0"/>
              <w:ind w:left="60" w:right="60"/>
              <w:jc w:val="right"/>
              <w:rPr>
                <w:rFonts w:ascii="Times New Roman" w:eastAsia="SimSun" w:hAnsi="Times New Roman" w:cs="Times New Roman"/>
                <w:sz w:val="16"/>
              </w:rPr>
            </w:pPr>
            <w:r>
              <w:rPr>
                <w:rFonts w:ascii="Times New Roman" w:eastAsia="SimSun" w:hAnsi="Times New Roman" w:cs="Times New Roman"/>
                <w:sz w:val="16"/>
              </w:rPr>
              <w:t>51.7143</w:t>
            </w:r>
          </w:p>
        </w:tc>
        <w:tc>
          <w:tcPr>
            <w:tcW w:w="738" w:type="dxa"/>
            <w:tcBorders>
              <w:top w:val="nil"/>
              <w:bottom w:val="nil"/>
              <w:right w:val="single" w:sz="16" w:space="0" w:color="000000"/>
            </w:tcBorders>
            <w:shd w:val="clear" w:color="auto" w:fill="FFFFFF"/>
            <w:vAlign w:val="center"/>
          </w:tcPr>
          <w:p w14:paraId="6AB17121" w14:textId="77777777" w:rsidR="00F278AE" w:rsidRDefault="00D15DA7">
            <w:pPr>
              <w:autoSpaceDE w:val="0"/>
              <w:autoSpaceDN w:val="0"/>
              <w:adjustRightInd w:val="0"/>
              <w:ind w:left="60" w:right="60"/>
              <w:jc w:val="right"/>
              <w:rPr>
                <w:rFonts w:ascii="Times New Roman" w:eastAsia="SimSun" w:hAnsi="Times New Roman" w:cs="Times New Roman"/>
                <w:sz w:val="16"/>
              </w:rPr>
            </w:pPr>
            <w:r>
              <w:rPr>
                <w:rFonts w:ascii="Times New Roman" w:eastAsia="SimSun" w:hAnsi="Times New Roman" w:cs="Times New Roman"/>
                <w:sz w:val="16"/>
              </w:rPr>
              <w:t>53.3878</w:t>
            </w:r>
          </w:p>
        </w:tc>
      </w:tr>
      <w:tr w:rsidR="00F278AE" w14:paraId="1520B5A7" w14:textId="77777777">
        <w:trPr>
          <w:cantSplit/>
          <w:trHeight w:val="251"/>
          <w:jc w:val="center"/>
        </w:trPr>
        <w:tc>
          <w:tcPr>
            <w:tcW w:w="1194" w:type="dxa"/>
            <w:vMerge/>
            <w:tcBorders>
              <w:top w:val="nil"/>
              <w:left w:val="single" w:sz="16" w:space="0" w:color="000000"/>
              <w:bottom w:val="nil"/>
              <w:right w:val="nil"/>
            </w:tcBorders>
            <w:shd w:val="clear" w:color="auto" w:fill="FFFFFF"/>
            <w:vAlign w:val="center"/>
          </w:tcPr>
          <w:p w14:paraId="2A16A818" w14:textId="77777777" w:rsidR="00F278AE" w:rsidRDefault="00F278AE">
            <w:pPr>
              <w:autoSpaceDE w:val="0"/>
              <w:autoSpaceDN w:val="0"/>
              <w:adjustRightInd w:val="0"/>
              <w:rPr>
                <w:rFonts w:ascii="Times New Roman" w:eastAsia="SimSun" w:hAnsi="Times New Roman" w:cs="Times New Roman"/>
                <w:sz w:val="16"/>
              </w:rPr>
            </w:pPr>
          </w:p>
        </w:tc>
        <w:tc>
          <w:tcPr>
            <w:tcW w:w="864" w:type="dxa"/>
            <w:tcBorders>
              <w:top w:val="nil"/>
              <w:left w:val="nil"/>
              <w:bottom w:val="nil"/>
              <w:right w:val="single" w:sz="16" w:space="0" w:color="000000"/>
            </w:tcBorders>
            <w:shd w:val="clear" w:color="auto" w:fill="FFFFFF"/>
            <w:vAlign w:val="center"/>
          </w:tcPr>
          <w:p w14:paraId="423B67C0" w14:textId="77777777" w:rsidR="00F278AE" w:rsidRDefault="00D15DA7">
            <w:pPr>
              <w:autoSpaceDE w:val="0"/>
              <w:autoSpaceDN w:val="0"/>
              <w:adjustRightInd w:val="0"/>
              <w:ind w:left="60" w:right="60"/>
              <w:rPr>
                <w:rFonts w:ascii="Times New Roman" w:eastAsia="SimSun" w:hAnsi="Times New Roman" w:cs="Times New Roman"/>
                <w:sz w:val="16"/>
              </w:rPr>
            </w:pPr>
            <w:r>
              <w:rPr>
                <w:rFonts w:ascii="Times New Roman" w:eastAsia="SimSun" w:hAnsi="Times New Roman" w:cs="Times New Roman"/>
                <w:sz w:val="16"/>
              </w:rPr>
              <w:t>Std. Deviation</w:t>
            </w:r>
          </w:p>
        </w:tc>
        <w:tc>
          <w:tcPr>
            <w:tcW w:w="907" w:type="dxa"/>
            <w:tcBorders>
              <w:top w:val="nil"/>
              <w:left w:val="single" w:sz="16" w:space="0" w:color="000000"/>
              <w:bottom w:val="nil"/>
            </w:tcBorders>
            <w:shd w:val="clear" w:color="auto" w:fill="FFFFFF"/>
            <w:vAlign w:val="center"/>
          </w:tcPr>
          <w:p w14:paraId="7C081214" w14:textId="77777777" w:rsidR="00F278AE" w:rsidRDefault="00D15DA7">
            <w:pPr>
              <w:autoSpaceDE w:val="0"/>
              <w:autoSpaceDN w:val="0"/>
              <w:adjustRightInd w:val="0"/>
              <w:ind w:left="60" w:right="60"/>
              <w:jc w:val="right"/>
              <w:rPr>
                <w:rFonts w:ascii="Times New Roman" w:eastAsia="SimSun" w:hAnsi="Times New Roman" w:cs="Times New Roman"/>
                <w:sz w:val="16"/>
              </w:rPr>
            </w:pPr>
            <w:r>
              <w:rPr>
                <w:rFonts w:ascii="Times New Roman" w:eastAsia="SimSun" w:hAnsi="Times New Roman" w:cs="Times New Roman"/>
                <w:sz w:val="16"/>
              </w:rPr>
              <w:t>6.21936</w:t>
            </w:r>
          </w:p>
        </w:tc>
        <w:tc>
          <w:tcPr>
            <w:tcW w:w="738" w:type="dxa"/>
            <w:tcBorders>
              <w:top w:val="nil"/>
              <w:bottom w:val="nil"/>
              <w:right w:val="single" w:sz="16" w:space="0" w:color="000000"/>
            </w:tcBorders>
            <w:shd w:val="clear" w:color="auto" w:fill="FFFFFF"/>
            <w:vAlign w:val="center"/>
          </w:tcPr>
          <w:p w14:paraId="5CAA8798" w14:textId="77777777" w:rsidR="00F278AE" w:rsidRDefault="00D15DA7">
            <w:pPr>
              <w:autoSpaceDE w:val="0"/>
              <w:autoSpaceDN w:val="0"/>
              <w:adjustRightInd w:val="0"/>
              <w:ind w:left="60" w:right="60"/>
              <w:jc w:val="right"/>
              <w:rPr>
                <w:rFonts w:ascii="Times New Roman" w:eastAsia="SimSun" w:hAnsi="Times New Roman" w:cs="Times New Roman"/>
                <w:sz w:val="16"/>
              </w:rPr>
            </w:pPr>
            <w:r>
              <w:rPr>
                <w:rFonts w:ascii="Times New Roman" w:eastAsia="SimSun" w:hAnsi="Times New Roman" w:cs="Times New Roman"/>
                <w:sz w:val="16"/>
              </w:rPr>
              <w:t>6.49128</w:t>
            </w:r>
          </w:p>
        </w:tc>
      </w:tr>
      <w:tr w:rsidR="00F278AE" w14:paraId="5F49B6FD" w14:textId="77777777">
        <w:trPr>
          <w:cantSplit/>
          <w:trHeight w:val="234"/>
          <w:jc w:val="center"/>
        </w:trPr>
        <w:tc>
          <w:tcPr>
            <w:tcW w:w="1194" w:type="dxa"/>
            <w:vMerge w:val="restart"/>
            <w:tcBorders>
              <w:top w:val="nil"/>
              <w:left w:val="single" w:sz="16" w:space="0" w:color="000000"/>
              <w:bottom w:val="nil"/>
              <w:right w:val="nil"/>
            </w:tcBorders>
            <w:shd w:val="clear" w:color="auto" w:fill="FFFFFF"/>
            <w:vAlign w:val="center"/>
          </w:tcPr>
          <w:p w14:paraId="22E57C92" w14:textId="77777777" w:rsidR="00F278AE" w:rsidRDefault="00D15DA7">
            <w:pPr>
              <w:autoSpaceDE w:val="0"/>
              <w:autoSpaceDN w:val="0"/>
              <w:adjustRightInd w:val="0"/>
              <w:ind w:left="60" w:right="60"/>
              <w:rPr>
                <w:rFonts w:ascii="Times New Roman" w:eastAsia="SimSun" w:hAnsi="Times New Roman" w:cs="Times New Roman"/>
                <w:sz w:val="16"/>
              </w:rPr>
            </w:pPr>
            <w:r>
              <w:rPr>
                <w:rFonts w:ascii="Times New Roman" w:eastAsia="SimSun" w:hAnsi="Times New Roman" w:cs="Times New Roman"/>
                <w:sz w:val="16"/>
              </w:rPr>
              <w:t>Most Extreme Differences</w:t>
            </w:r>
          </w:p>
        </w:tc>
        <w:tc>
          <w:tcPr>
            <w:tcW w:w="864" w:type="dxa"/>
            <w:tcBorders>
              <w:top w:val="nil"/>
              <w:left w:val="nil"/>
              <w:bottom w:val="nil"/>
              <w:right w:val="single" w:sz="16" w:space="0" w:color="000000"/>
            </w:tcBorders>
            <w:shd w:val="clear" w:color="auto" w:fill="FFFFFF"/>
            <w:vAlign w:val="center"/>
          </w:tcPr>
          <w:p w14:paraId="58E8A9A8" w14:textId="77777777" w:rsidR="00F278AE" w:rsidRDefault="00D15DA7">
            <w:pPr>
              <w:autoSpaceDE w:val="0"/>
              <w:autoSpaceDN w:val="0"/>
              <w:adjustRightInd w:val="0"/>
              <w:ind w:left="60" w:right="60"/>
              <w:rPr>
                <w:rFonts w:ascii="Times New Roman" w:eastAsia="SimSun" w:hAnsi="Times New Roman" w:cs="Times New Roman"/>
                <w:sz w:val="16"/>
              </w:rPr>
            </w:pPr>
            <w:r>
              <w:rPr>
                <w:rFonts w:ascii="Times New Roman" w:eastAsia="SimSun" w:hAnsi="Times New Roman" w:cs="Times New Roman"/>
                <w:sz w:val="16"/>
              </w:rPr>
              <w:t>Absolute</w:t>
            </w:r>
          </w:p>
        </w:tc>
        <w:tc>
          <w:tcPr>
            <w:tcW w:w="907" w:type="dxa"/>
            <w:tcBorders>
              <w:top w:val="nil"/>
              <w:left w:val="single" w:sz="16" w:space="0" w:color="000000"/>
              <w:bottom w:val="nil"/>
            </w:tcBorders>
            <w:shd w:val="clear" w:color="auto" w:fill="FFFFFF"/>
            <w:vAlign w:val="center"/>
          </w:tcPr>
          <w:p w14:paraId="70C169D8" w14:textId="77777777" w:rsidR="00F278AE" w:rsidRDefault="00D15DA7">
            <w:pPr>
              <w:autoSpaceDE w:val="0"/>
              <w:autoSpaceDN w:val="0"/>
              <w:adjustRightInd w:val="0"/>
              <w:ind w:left="60" w:right="60"/>
              <w:jc w:val="right"/>
              <w:rPr>
                <w:rFonts w:ascii="Times New Roman" w:eastAsia="SimSun" w:hAnsi="Times New Roman" w:cs="Times New Roman"/>
                <w:sz w:val="16"/>
              </w:rPr>
            </w:pPr>
            <w:r>
              <w:rPr>
                <w:rFonts w:ascii="Times New Roman" w:eastAsia="SimSun" w:hAnsi="Times New Roman" w:cs="Times New Roman"/>
                <w:sz w:val="16"/>
              </w:rPr>
              <w:t>.106</w:t>
            </w:r>
          </w:p>
        </w:tc>
        <w:tc>
          <w:tcPr>
            <w:tcW w:w="738" w:type="dxa"/>
            <w:tcBorders>
              <w:top w:val="nil"/>
              <w:bottom w:val="nil"/>
              <w:right w:val="single" w:sz="16" w:space="0" w:color="000000"/>
            </w:tcBorders>
            <w:shd w:val="clear" w:color="auto" w:fill="FFFFFF"/>
            <w:vAlign w:val="center"/>
          </w:tcPr>
          <w:p w14:paraId="47067F2D" w14:textId="77777777" w:rsidR="00F278AE" w:rsidRDefault="00D15DA7">
            <w:pPr>
              <w:autoSpaceDE w:val="0"/>
              <w:autoSpaceDN w:val="0"/>
              <w:adjustRightInd w:val="0"/>
              <w:ind w:left="60" w:right="60"/>
              <w:jc w:val="right"/>
              <w:rPr>
                <w:rFonts w:ascii="Times New Roman" w:eastAsia="SimSun" w:hAnsi="Times New Roman" w:cs="Times New Roman"/>
                <w:sz w:val="16"/>
              </w:rPr>
            </w:pPr>
            <w:r>
              <w:rPr>
                <w:rFonts w:ascii="Times New Roman" w:eastAsia="SimSun" w:hAnsi="Times New Roman" w:cs="Times New Roman"/>
                <w:sz w:val="16"/>
              </w:rPr>
              <w:t>.099</w:t>
            </w:r>
          </w:p>
        </w:tc>
      </w:tr>
      <w:tr w:rsidR="00F278AE" w14:paraId="4E56DDAE" w14:textId="77777777">
        <w:trPr>
          <w:cantSplit/>
          <w:trHeight w:val="251"/>
          <w:jc w:val="center"/>
        </w:trPr>
        <w:tc>
          <w:tcPr>
            <w:tcW w:w="1194" w:type="dxa"/>
            <w:vMerge/>
            <w:tcBorders>
              <w:top w:val="nil"/>
              <w:left w:val="single" w:sz="16" w:space="0" w:color="000000"/>
              <w:bottom w:val="nil"/>
              <w:right w:val="nil"/>
            </w:tcBorders>
            <w:shd w:val="clear" w:color="auto" w:fill="FFFFFF"/>
            <w:vAlign w:val="center"/>
          </w:tcPr>
          <w:p w14:paraId="29FDF95A" w14:textId="77777777" w:rsidR="00F278AE" w:rsidRDefault="00F278AE">
            <w:pPr>
              <w:autoSpaceDE w:val="0"/>
              <w:autoSpaceDN w:val="0"/>
              <w:adjustRightInd w:val="0"/>
              <w:rPr>
                <w:rFonts w:ascii="Times New Roman" w:eastAsia="SimSun" w:hAnsi="Times New Roman" w:cs="Times New Roman"/>
                <w:sz w:val="16"/>
              </w:rPr>
            </w:pPr>
          </w:p>
        </w:tc>
        <w:tc>
          <w:tcPr>
            <w:tcW w:w="864" w:type="dxa"/>
            <w:tcBorders>
              <w:top w:val="nil"/>
              <w:left w:val="nil"/>
              <w:bottom w:val="nil"/>
              <w:right w:val="single" w:sz="16" w:space="0" w:color="000000"/>
            </w:tcBorders>
            <w:shd w:val="clear" w:color="auto" w:fill="FFFFFF"/>
            <w:vAlign w:val="center"/>
          </w:tcPr>
          <w:p w14:paraId="0F53CBB0" w14:textId="77777777" w:rsidR="00F278AE" w:rsidRDefault="00D15DA7">
            <w:pPr>
              <w:autoSpaceDE w:val="0"/>
              <w:autoSpaceDN w:val="0"/>
              <w:adjustRightInd w:val="0"/>
              <w:ind w:left="60" w:right="60"/>
              <w:rPr>
                <w:rFonts w:ascii="Times New Roman" w:eastAsia="SimSun" w:hAnsi="Times New Roman" w:cs="Times New Roman"/>
                <w:sz w:val="16"/>
              </w:rPr>
            </w:pPr>
            <w:r>
              <w:rPr>
                <w:rFonts w:ascii="Times New Roman" w:eastAsia="SimSun" w:hAnsi="Times New Roman" w:cs="Times New Roman"/>
                <w:sz w:val="16"/>
              </w:rPr>
              <w:t>Positive</w:t>
            </w:r>
          </w:p>
        </w:tc>
        <w:tc>
          <w:tcPr>
            <w:tcW w:w="907" w:type="dxa"/>
            <w:tcBorders>
              <w:top w:val="nil"/>
              <w:left w:val="single" w:sz="16" w:space="0" w:color="000000"/>
              <w:bottom w:val="nil"/>
            </w:tcBorders>
            <w:shd w:val="clear" w:color="auto" w:fill="FFFFFF"/>
            <w:vAlign w:val="center"/>
          </w:tcPr>
          <w:p w14:paraId="1CB9D82F" w14:textId="77777777" w:rsidR="00F278AE" w:rsidRDefault="00D15DA7">
            <w:pPr>
              <w:autoSpaceDE w:val="0"/>
              <w:autoSpaceDN w:val="0"/>
              <w:adjustRightInd w:val="0"/>
              <w:ind w:left="60" w:right="60"/>
              <w:jc w:val="right"/>
              <w:rPr>
                <w:rFonts w:ascii="Times New Roman" w:eastAsia="SimSun" w:hAnsi="Times New Roman" w:cs="Times New Roman"/>
                <w:sz w:val="16"/>
              </w:rPr>
            </w:pPr>
            <w:r>
              <w:rPr>
                <w:rFonts w:ascii="Times New Roman" w:eastAsia="SimSun" w:hAnsi="Times New Roman" w:cs="Times New Roman"/>
                <w:sz w:val="16"/>
              </w:rPr>
              <w:t>.081</w:t>
            </w:r>
          </w:p>
        </w:tc>
        <w:tc>
          <w:tcPr>
            <w:tcW w:w="738" w:type="dxa"/>
            <w:tcBorders>
              <w:top w:val="nil"/>
              <w:bottom w:val="nil"/>
              <w:right w:val="single" w:sz="16" w:space="0" w:color="000000"/>
            </w:tcBorders>
            <w:shd w:val="clear" w:color="auto" w:fill="FFFFFF"/>
            <w:vAlign w:val="center"/>
          </w:tcPr>
          <w:p w14:paraId="20A75439" w14:textId="77777777" w:rsidR="00F278AE" w:rsidRDefault="00D15DA7">
            <w:pPr>
              <w:autoSpaceDE w:val="0"/>
              <w:autoSpaceDN w:val="0"/>
              <w:adjustRightInd w:val="0"/>
              <w:ind w:left="60" w:right="60"/>
              <w:jc w:val="right"/>
              <w:rPr>
                <w:rFonts w:ascii="Times New Roman" w:eastAsia="SimSun" w:hAnsi="Times New Roman" w:cs="Times New Roman"/>
                <w:sz w:val="16"/>
              </w:rPr>
            </w:pPr>
            <w:r>
              <w:rPr>
                <w:rFonts w:ascii="Times New Roman" w:eastAsia="SimSun" w:hAnsi="Times New Roman" w:cs="Times New Roman"/>
                <w:sz w:val="16"/>
              </w:rPr>
              <w:t>.068</w:t>
            </w:r>
          </w:p>
        </w:tc>
      </w:tr>
      <w:tr w:rsidR="00F278AE" w14:paraId="4FD4292E" w14:textId="77777777">
        <w:trPr>
          <w:cantSplit/>
          <w:trHeight w:val="251"/>
          <w:jc w:val="center"/>
        </w:trPr>
        <w:tc>
          <w:tcPr>
            <w:tcW w:w="1194" w:type="dxa"/>
            <w:vMerge/>
            <w:tcBorders>
              <w:top w:val="nil"/>
              <w:left w:val="single" w:sz="16" w:space="0" w:color="000000"/>
              <w:bottom w:val="nil"/>
              <w:right w:val="nil"/>
            </w:tcBorders>
            <w:shd w:val="clear" w:color="auto" w:fill="FFFFFF"/>
            <w:vAlign w:val="center"/>
          </w:tcPr>
          <w:p w14:paraId="75834748" w14:textId="77777777" w:rsidR="00F278AE" w:rsidRDefault="00F278AE">
            <w:pPr>
              <w:autoSpaceDE w:val="0"/>
              <w:autoSpaceDN w:val="0"/>
              <w:adjustRightInd w:val="0"/>
              <w:rPr>
                <w:rFonts w:ascii="Times New Roman" w:eastAsia="SimSun" w:hAnsi="Times New Roman" w:cs="Times New Roman"/>
                <w:sz w:val="16"/>
              </w:rPr>
            </w:pPr>
          </w:p>
        </w:tc>
        <w:tc>
          <w:tcPr>
            <w:tcW w:w="864" w:type="dxa"/>
            <w:tcBorders>
              <w:top w:val="nil"/>
              <w:left w:val="nil"/>
              <w:bottom w:val="nil"/>
              <w:right w:val="single" w:sz="16" w:space="0" w:color="000000"/>
            </w:tcBorders>
            <w:shd w:val="clear" w:color="auto" w:fill="FFFFFF"/>
            <w:vAlign w:val="center"/>
          </w:tcPr>
          <w:p w14:paraId="485284A6" w14:textId="77777777" w:rsidR="00F278AE" w:rsidRDefault="00D15DA7">
            <w:pPr>
              <w:autoSpaceDE w:val="0"/>
              <w:autoSpaceDN w:val="0"/>
              <w:adjustRightInd w:val="0"/>
              <w:ind w:left="60" w:right="60"/>
              <w:rPr>
                <w:rFonts w:ascii="Times New Roman" w:eastAsia="SimSun" w:hAnsi="Times New Roman" w:cs="Times New Roman"/>
                <w:sz w:val="16"/>
              </w:rPr>
            </w:pPr>
            <w:r>
              <w:rPr>
                <w:rFonts w:ascii="Times New Roman" w:eastAsia="SimSun" w:hAnsi="Times New Roman" w:cs="Times New Roman"/>
                <w:sz w:val="16"/>
              </w:rPr>
              <w:t>Negative</w:t>
            </w:r>
          </w:p>
        </w:tc>
        <w:tc>
          <w:tcPr>
            <w:tcW w:w="907" w:type="dxa"/>
            <w:tcBorders>
              <w:top w:val="nil"/>
              <w:left w:val="single" w:sz="16" w:space="0" w:color="000000"/>
              <w:bottom w:val="nil"/>
            </w:tcBorders>
            <w:shd w:val="clear" w:color="auto" w:fill="FFFFFF"/>
            <w:vAlign w:val="center"/>
          </w:tcPr>
          <w:p w14:paraId="20B7B8F0" w14:textId="77777777" w:rsidR="00F278AE" w:rsidRDefault="00D15DA7">
            <w:pPr>
              <w:autoSpaceDE w:val="0"/>
              <w:autoSpaceDN w:val="0"/>
              <w:adjustRightInd w:val="0"/>
              <w:ind w:left="60" w:right="60"/>
              <w:jc w:val="right"/>
              <w:rPr>
                <w:rFonts w:ascii="Times New Roman" w:eastAsia="SimSun" w:hAnsi="Times New Roman" w:cs="Times New Roman"/>
                <w:sz w:val="16"/>
              </w:rPr>
            </w:pPr>
            <w:r>
              <w:rPr>
                <w:rFonts w:ascii="Times New Roman" w:eastAsia="SimSun" w:hAnsi="Times New Roman" w:cs="Times New Roman"/>
                <w:sz w:val="16"/>
              </w:rPr>
              <w:t>-.106</w:t>
            </w:r>
          </w:p>
        </w:tc>
        <w:tc>
          <w:tcPr>
            <w:tcW w:w="738" w:type="dxa"/>
            <w:tcBorders>
              <w:top w:val="nil"/>
              <w:bottom w:val="nil"/>
              <w:right w:val="single" w:sz="16" w:space="0" w:color="000000"/>
            </w:tcBorders>
            <w:shd w:val="clear" w:color="auto" w:fill="FFFFFF"/>
            <w:vAlign w:val="center"/>
          </w:tcPr>
          <w:p w14:paraId="433E807E" w14:textId="77777777" w:rsidR="00F278AE" w:rsidRDefault="00D15DA7">
            <w:pPr>
              <w:autoSpaceDE w:val="0"/>
              <w:autoSpaceDN w:val="0"/>
              <w:adjustRightInd w:val="0"/>
              <w:ind w:left="60" w:right="60"/>
              <w:jc w:val="right"/>
              <w:rPr>
                <w:rFonts w:ascii="Times New Roman" w:eastAsia="SimSun" w:hAnsi="Times New Roman" w:cs="Times New Roman"/>
                <w:sz w:val="16"/>
              </w:rPr>
            </w:pPr>
            <w:r>
              <w:rPr>
                <w:rFonts w:ascii="Times New Roman" w:eastAsia="SimSun" w:hAnsi="Times New Roman" w:cs="Times New Roman"/>
                <w:sz w:val="16"/>
              </w:rPr>
              <w:t>-.099</w:t>
            </w:r>
          </w:p>
        </w:tc>
      </w:tr>
      <w:tr w:rsidR="00F278AE" w14:paraId="4C26301A" w14:textId="77777777">
        <w:trPr>
          <w:cantSplit/>
          <w:trHeight w:val="251"/>
          <w:jc w:val="center"/>
        </w:trPr>
        <w:tc>
          <w:tcPr>
            <w:tcW w:w="2058" w:type="dxa"/>
            <w:gridSpan w:val="2"/>
            <w:tcBorders>
              <w:top w:val="nil"/>
              <w:left w:val="single" w:sz="16" w:space="0" w:color="000000"/>
              <w:bottom w:val="nil"/>
              <w:right w:val="nil"/>
            </w:tcBorders>
            <w:shd w:val="clear" w:color="auto" w:fill="FFFFFF"/>
            <w:vAlign w:val="center"/>
          </w:tcPr>
          <w:p w14:paraId="193CA786" w14:textId="77777777" w:rsidR="00F278AE" w:rsidRDefault="00D15DA7">
            <w:pPr>
              <w:autoSpaceDE w:val="0"/>
              <w:autoSpaceDN w:val="0"/>
              <w:adjustRightInd w:val="0"/>
              <w:ind w:left="60" w:right="60"/>
              <w:rPr>
                <w:rFonts w:ascii="Times New Roman" w:eastAsia="SimSun" w:hAnsi="Times New Roman" w:cs="Times New Roman"/>
                <w:sz w:val="16"/>
              </w:rPr>
            </w:pPr>
            <w:r>
              <w:rPr>
                <w:rFonts w:ascii="Times New Roman" w:eastAsia="SimSun" w:hAnsi="Times New Roman" w:cs="Times New Roman"/>
                <w:sz w:val="16"/>
              </w:rPr>
              <w:t>Kolmogorov-Smirnov Z</w:t>
            </w:r>
          </w:p>
        </w:tc>
        <w:tc>
          <w:tcPr>
            <w:tcW w:w="907" w:type="dxa"/>
            <w:tcBorders>
              <w:top w:val="nil"/>
              <w:left w:val="single" w:sz="16" w:space="0" w:color="000000"/>
              <w:bottom w:val="nil"/>
            </w:tcBorders>
            <w:shd w:val="clear" w:color="auto" w:fill="FFFFFF"/>
            <w:vAlign w:val="center"/>
          </w:tcPr>
          <w:p w14:paraId="46F3830A" w14:textId="77777777" w:rsidR="00F278AE" w:rsidRDefault="00D15DA7">
            <w:pPr>
              <w:autoSpaceDE w:val="0"/>
              <w:autoSpaceDN w:val="0"/>
              <w:adjustRightInd w:val="0"/>
              <w:ind w:left="60" w:right="60"/>
              <w:jc w:val="right"/>
              <w:rPr>
                <w:rFonts w:ascii="Times New Roman" w:eastAsia="SimSun" w:hAnsi="Times New Roman" w:cs="Times New Roman"/>
                <w:sz w:val="16"/>
              </w:rPr>
            </w:pPr>
            <w:r>
              <w:rPr>
                <w:rFonts w:ascii="Times New Roman" w:eastAsia="SimSun" w:hAnsi="Times New Roman" w:cs="Times New Roman"/>
                <w:sz w:val="16"/>
              </w:rPr>
              <w:t>1.046</w:t>
            </w:r>
          </w:p>
        </w:tc>
        <w:tc>
          <w:tcPr>
            <w:tcW w:w="738" w:type="dxa"/>
            <w:tcBorders>
              <w:top w:val="nil"/>
              <w:bottom w:val="nil"/>
              <w:right w:val="single" w:sz="16" w:space="0" w:color="000000"/>
            </w:tcBorders>
            <w:shd w:val="clear" w:color="auto" w:fill="FFFFFF"/>
            <w:vAlign w:val="center"/>
          </w:tcPr>
          <w:p w14:paraId="06F6FBCA" w14:textId="77777777" w:rsidR="00F278AE" w:rsidRDefault="00D15DA7">
            <w:pPr>
              <w:autoSpaceDE w:val="0"/>
              <w:autoSpaceDN w:val="0"/>
              <w:adjustRightInd w:val="0"/>
              <w:ind w:left="60" w:right="60"/>
              <w:jc w:val="right"/>
              <w:rPr>
                <w:rFonts w:ascii="Times New Roman" w:eastAsia="SimSun" w:hAnsi="Times New Roman" w:cs="Times New Roman"/>
                <w:sz w:val="16"/>
              </w:rPr>
            </w:pPr>
            <w:r>
              <w:rPr>
                <w:rFonts w:ascii="Times New Roman" w:eastAsia="SimSun" w:hAnsi="Times New Roman" w:cs="Times New Roman"/>
                <w:sz w:val="16"/>
              </w:rPr>
              <w:t>.976</w:t>
            </w:r>
          </w:p>
        </w:tc>
      </w:tr>
      <w:tr w:rsidR="00F278AE" w14:paraId="0823C7C5" w14:textId="77777777">
        <w:trPr>
          <w:cantSplit/>
          <w:trHeight w:val="234"/>
          <w:jc w:val="center"/>
        </w:trPr>
        <w:tc>
          <w:tcPr>
            <w:tcW w:w="2058" w:type="dxa"/>
            <w:gridSpan w:val="2"/>
            <w:tcBorders>
              <w:top w:val="nil"/>
              <w:left w:val="single" w:sz="16" w:space="0" w:color="000000"/>
              <w:bottom w:val="single" w:sz="16" w:space="0" w:color="000000"/>
              <w:right w:val="nil"/>
            </w:tcBorders>
            <w:shd w:val="clear" w:color="auto" w:fill="FFFFFF"/>
            <w:vAlign w:val="center"/>
          </w:tcPr>
          <w:p w14:paraId="7010265E" w14:textId="77777777" w:rsidR="00F278AE" w:rsidRDefault="00D15DA7">
            <w:pPr>
              <w:autoSpaceDE w:val="0"/>
              <w:autoSpaceDN w:val="0"/>
              <w:adjustRightInd w:val="0"/>
              <w:ind w:left="60" w:right="60"/>
              <w:rPr>
                <w:rFonts w:ascii="Times New Roman" w:eastAsia="SimSun" w:hAnsi="Times New Roman" w:cs="Times New Roman"/>
                <w:sz w:val="16"/>
              </w:rPr>
            </w:pPr>
            <w:r>
              <w:rPr>
                <w:rFonts w:ascii="Times New Roman" w:eastAsia="SimSun" w:hAnsi="Times New Roman" w:cs="Times New Roman"/>
                <w:sz w:val="16"/>
              </w:rPr>
              <w:t>Asymp. Sig. (2-tailed)</w:t>
            </w:r>
          </w:p>
        </w:tc>
        <w:tc>
          <w:tcPr>
            <w:tcW w:w="907" w:type="dxa"/>
            <w:tcBorders>
              <w:top w:val="nil"/>
              <w:left w:val="single" w:sz="16" w:space="0" w:color="000000"/>
              <w:bottom w:val="single" w:sz="16" w:space="0" w:color="000000"/>
            </w:tcBorders>
            <w:shd w:val="clear" w:color="auto" w:fill="FFFFFF"/>
            <w:vAlign w:val="center"/>
          </w:tcPr>
          <w:p w14:paraId="369CC495" w14:textId="77777777" w:rsidR="00F278AE" w:rsidRDefault="00D15DA7">
            <w:pPr>
              <w:autoSpaceDE w:val="0"/>
              <w:autoSpaceDN w:val="0"/>
              <w:adjustRightInd w:val="0"/>
              <w:ind w:left="60" w:right="60"/>
              <w:jc w:val="right"/>
              <w:rPr>
                <w:rFonts w:ascii="Times New Roman" w:eastAsia="SimSun" w:hAnsi="Times New Roman" w:cs="Times New Roman"/>
                <w:sz w:val="16"/>
                <w:highlight w:val="yellow"/>
              </w:rPr>
            </w:pPr>
            <w:r>
              <w:rPr>
                <w:rFonts w:ascii="Times New Roman" w:eastAsia="SimSun" w:hAnsi="Times New Roman" w:cs="Times New Roman"/>
                <w:sz w:val="16"/>
                <w:highlight w:val="yellow"/>
              </w:rPr>
              <w:t>.224</w:t>
            </w:r>
          </w:p>
        </w:tc>
        <w:tc>
          <w:tcPr>
            <w:tcW w:w="738" w:type="dxa"/>
            <w:tcBorders>
              <w:top w:val="nil"/>
              <w:bottom w:val="single" w:sz="16" w:space="0" w:color="000000"/>
              <w:right w:val="single" w:sz="16" w:space="0" w:color="000000"/>
            </w:tcBorders>
            <w:shd w:val="clear" w:color="auto" w:fill="FFFFFF"/>
            <w:vAlign w:val="center"/>
          </w:tcPr>
          <w:p w14:paraId="372E5947" w14:textId="77777777" w:rsidR="00F278AE" w:rsidRDefault="00D15DA7">
            <w:pPr>
              <w:autoSpaceDE w:val="0"/>
              <w:autoSpaceDN w:val="0"/>
              <w:adjustRightInd w:val="0"/>
              <w:ind w:left="60" w:right="60"/>
              <w:jc w:val="right"/>
              <w:rPr>
                <w:rFonts w:ascii="Times New Roman" w:eastAsia="SimSun" w:hAnsi="Times New Roman" w:cs="Times New Roman"/>
                <w:sz w:val="16"/>
                <w:highlight w:val="yellow"/>
              </w:rPr>
            </w:pPr>
            <w:r>
              <w:rPr>
                <w:rFonts w:ascii="Times New Roman" w:eastAsia="SimSun" w:hAnsi="Times New Roman" w:cs="Times New Roman"/>
                <w:sz w:val="16"/>
                <w:highlight w:val="yellow"/>
              </w:rPr>
              <w:t>.296</w:t>
            </w:r>
          </w:p>
        </w:tc>
      </w:tr>
      <w:tr w:rsidR="00F278AE" w14:paraId="07728DED" w14:textId="77777777">
        <w:trPr>
          <w:cantSplit/>
          <w:trHeight w:val="251"/>
          <w:jc w:val="center"/>
        </w:trPr>
        <w:tc>
          <w:tcPr>
            <w:tcW w:w="3703" w:type="dxa"/>
            <w:gridSpan w:val="4"/>
            <w:tcBorders>
              <w:top w:val="nil"/>
              <w:left w:val="nil"/>
              <w:bottom w:val="nil"/>
              <w:right w:val="nil"/>
            </w:tcBorders>
            <w:shd w:val="clear" w:color="auto" w:fill="FFFFFF"/>
          </w:tcPr>
          <w:p w14:paraId="5FB39546" w14:textId="77777777" w:rsidR="00F278AE" w:rsidRDefault="00D15DA7">
            <w:pPr>
              <w:autoSpaceDE w:val="0"/>
              <w:autoSpaceDN w:val="0"/>
              <w:adjustRightInd w:val="0"/>
              <w:ind w:left="60" w:right="60"/>
              <w:rPr>
                <w:rFonts w:ascii="Times New Roman" w:eastAsia="SimSun" w:hAnsi="Times New Roman" w:cs="Times New Roman"/>
                <w:sz w:val="16"/>
              </w:rPr>
            </w:pPr>
            <w:r>
              <w:rPr>
                <w:rFonts w:ascii="Times New Roman" w:eastAsia="SimSun" w:hAnsi="Times New Roman" w:cs="Times New Roman"/>
                <w:sz w:val="16"/>
              </w:rPr>
              <w:t>a. Test distribution is Normal.</w:t>
            </w:r>
          </w:p>
        </w:tc>
      </w:tr>
      <w:tr w:rsidR="00F278AE" w14:paraId="43787674" w14:textId="77777777">
        <w:trPr>
          <w:cantSplit/>
          <w:trHeight w:val="251"/>
          <w:jc w:val="center"/>
        </w:trPr>
        <w:tc>
          <w:tcPr>
            <w:tcW w:w="3703" w:type="dxa"/>
            <w:gridSpan w:val="4"/>
            <w:tcBorders>
              <w:top w:val="nil"/>
              <w:left w:val="nil"/>
              <w:bottom w:val="nil"/>
              <w:right w:val="nil"/>
            </w:tcBorders>
            <w:shd w:val="clear" w:color="auto" w:fill="FFFFFF"/>
          </w:tcPr>
          <w:p w14:paraId="50BB7B5D" w14:textId="77777777" w:rsidR="00F278AE" w:rsidRDefault="00D15DA7">
            <w:pPr>
              <w:autoSpaceDE w:val="0"/>
              <w:autoSpaceDN w:val="0"/>
              <w:adjustRightInd w:val="0"/>
              <w:ind w:left="60" w:right="60"/>
              <w:rPr>
                <w:rFonts w:ascii="Times New Roman" w:eastAsia="SimSun" w:hAnsi="Times New Roman" w:cs="Times New Roman"/>
                <w:sz w:val="16"/>
              </w:rPr>
            </w:pPr>
            <w:r>
              <w:rPr>
                <w:rFonts w:ascii="Times New Roman" w:eastAsia="SimSun" w:hAnsi="Times New Roman" w:cs="Times New Roman"/>
                <w:sz w:val="16"/>
              </w:rPr>
              <w:t>b. Calculated from data.</w:t>
            </w:r>
          </w:p>
        </w:tc>
      </w:tr>
    </w:tbl>
    <w:p w14:paraId="7F65078B" w14:textId="77777777" w:rsidR="00F278AE" w:rsidRDefault="00F278AE">
      <w:pPr>
        <w:autoSpaceDE w:val="0"/>
        <w:autoSpaceDN w:val="0"/>
        <w:adjustRightInd w:val="0"/>
        <w:rPr>
          <w:rFonts w:ascii="Times New Roman" w:eastAsia="SimSun" w:hAnsi="Times New Roman" w:cs="Times New Roman"/>
        </w:rPr>
      </w:pPr>
    </w:p>
    <w:p w14:paraId="61DF63AB" w14:textId="77777777" w:rsidR="00F278AE" w:rsidRDefault="00D15DA7">
      <w:pPr>
        <w:ind w:left="142" w:firstLine="360"/>
        <w:jc w:val="both"/>
        <w:rPr>
          <w:rFonts w:ascii="Times New Roman" w:hAnsi="Times New Roman" w:cs="Times New Roman"/>
        </w:rPr>
      </w:pPr>
      <w:r>
        <w:rPr>
          <w:rFonts w:ascii="Times New Roman" w:hAnsi="Times New Roman" w:cs="Times New Roman"/>
        </w:rPr>
        <w:t>Berdasarkan hasil perhitungan pengujian Normalitas yang ditunjukan pada tabel di atas, dapat ditarik kesimpulan bahwa nilai Asymp. Sig untuk variabel budaya kerja (X) atau 0,224 &gt; 0,05 (nilai signifikan 0.224 lebih besar dari 0.05). Hal ini menunjukkan bahwa Ha diterima sehingga populasi tersebut berdistribusi normal. Variabel kinerja pegawai (Y) menunjukan nilai Asymp. Sig atau 0,296&gt; 0,05 (nilai signifikan 0,296 lebih besar dari 0.05) maka Ha diterima sehingga populasi tersebut berdistribusi normal.</w:t>
      </w:r>
    </w:p>
    <w:p w14:paraId="51FF80D8" w14:textId="77777777" w:rsidR="00F278AE" w:rsidRDefault="00F278AE">
      <w:pPr>
        <w:ind w:left="142" w:firstLine="360"/>
        <w:jc w:val="both"/>
        <w:rPr>
          <w:rFonts w:ascii="Times New Roman" w:hAnsi="Times New Roman" w:cs="Times New Roman"/>
        </w:rPr>
      </w:pPr>
    </w:p>
    <w:p w14:paraId="51FEC39F" w14:textId="77777777" w:rsidR="00F278AE" w:rsidRDefault="00D15DA7">
      <w:pPr>
        <w:pStyle w:val="ListParagraph1"/>
        <w:numPr>
          <w:ilvl w:val="0"/>
          <w:numId w:val="12"/>
        </w:numPr>
        <w:ind w:left="142" w:hanging="284"/>
        <w:jc w:val="both"/>
        <w:rPr>
          <w:rFonts w:ascii="Times New Roman" w:hAnsi="Times New Roman" w:cs="Times New Roman"/>
          <w:b/>
          <w:i/>
        </w:rPr>
      </w:pPr>
      <w:r>
        <w:rPr>
          <w:rFonts w:ascii="Times New Roman" w:hAnsi="Times New Roman" w:cs="Times New Roman"/>
          <w:b/>
          <w:i/>
        </w:rPr>
        <w:t>Uji Linearitas</w:t>
      </w:r>
    </w:p>
    <w:p w14:paraId="35A38CD8" w14:textId="77777777" w:rsidR="00F278AE" w:rsidRDefault="00D15DA7">
      <w:pPr>
        <w:pStyle w:val="ListParagraph1"/>
        <w:ind w:left="142" w:firstLine="284"/>
        <w:jc w:val="both"/>
        <w:rPr>
          <w:rFonts w:ascii="Times New Roman" w:hAnsi="Times New Roman" w:cs="Times New Roman"/>
          <w:i/>
        </w:rPr>
      </w:pPr>
      <w:r>
        <w:rPr>
          <w:rFonts w:ascii="Times New Roman" w:hAnsi="Times New Roman" w:cs="Times New Roman"/>
        </w:rPr>
        <w:t>Pengujian linearitas merupakan uji untuk melihat apakah terdapat hubungan linier yang signifikan dari variabel yang sedang diteliti. Kaidahyang digunakan jika nilai signifikan pada linearity &gt;0,05 sehingga data tersebut berpola linier, jika sebaliknya maka data tidak berpola linier. Hasil uji linearitas ditunjukan pada tabel berikut:</w:t>
      </w:r>
    </w:p>
    <w:p w14:paraId="5E5F0B64" w14:textId="77777777" w:rsidR="00F278AE" w:rsidRDefault="00D15DA7">
      <w:pPr>
        <w:pStyle w:val="Caption"/>
        <w:keepNext/>
        <w:jc w:val="center"/>
        <w:rPr>
          <w:rFonts w:ascii="Times New Roman" w:hAnsi="Times New Roman" w:cs="Times New Roman"/>
          <w:color w:val="auto"/>
          <w:sz w:val="20"/>
          <w:szCs w:val="20"/>
        </w:rPr>
      </w:pPr>
      <w:bookmarkStart w:id="27" w:name="_Toc125981081"/>
      <w:bookmarkStart w:id="28" w:name="_Toc128869075"/>
      <w:bookmarkStart w:id="29" w:name="_Toc125582411"/>
      <w:r>
        <w:rPr>
          <w:rFonts w:ascii="Times New Roman" w:hAnsi="Times New Roman" w:cs="Times New Roman"/>
          <w:color w:val="auto"/>
          <w:sz w:val="20"/>
          <w:szCs w:val="20"/>
        </w:rPr>
        <w:t>Tabel 4.</w:t>
      </w:r>
      <w:r>
        <w:rPr>
          <w:rFonts w:ascii="Times New Roman" w:hAnsi="Times New Roman" w:cs="Times New Roman"/>
          <w:color w:val="auto"/>
          <w:sz w:val="20"/>
          <w:szCs w:val="20"/>
        </w:rPr>
        <w:fldChar w:fldCharType="begin"/>
      </w:r>
      <w:r>
        <w:rPr>
          <w:rFonts w:ascii="Times New Roman" w:hAnsi="Times New Roman" w:cs="Times New Roman"/>
          <w:color w:val="auto"/>
          <w:sz w:val="20"/>
          <w:szCs w:val="20"/>
        </w:rPr>
        <w:instrText xml:space="preserve"> SEQ Tabel_4. \* ARABIC </w:instrText>
      </w:r>
      <w:r>
        <w:rPr>
          <w:rFonts w:ascii="Times New Roman" w:hAnsi="Times New Roman" w:cs="Times New Roman"/>
          <w:color w:val="auto"/>
          <w:sz w:val="20"/>
          <w:szCs w:val="20"/>
        </w:rPr>
        <w:fldChar w:fldCharType="separate"/>
      </w:r>
      <w:r>
        <w:rPr>
          <w:rFonts w:ascii="Times New Roman" w:hAnsi="Times New Roman" w:cs="Times New Roman"/>
          <w:color w:val="auto"/>
          <w:sz w:val="20"/>
          <w:szCs w:val="20"/>
        </w:rPr>
        <w:t>2</w:t>
      </w:r>
      <w:r>
        <w:rPr>
          <w:rFonts w:ascii="Times New Roman" w:hAnsi="Times New Roman" w:cs="Times New Roman"/>
          <w:color w:val="auto"/>
          <w:sz w:val="20"/>
          <w:szCs w:val="20"/>
        </w:rPr>
        <w:fldChar w:fldCharType="end"/>
      </w:r>
      <w:r>
        <w:rPr>
          <w:rFonts w:ascii="Times New Roman" w:hAnsi="Times New Roman" w:cs="Times New Roman"/>
          <w:color w:val="auto"/>
          <w:sz w:val="20"/>
          <w:szCs w:val="20"/>
        </w:rPr>
        <w:t xml:space="preserve"> Hasil Uji Liniearitas</w:t>
      </w:r>
      <w:bookmarkEnd w:id="27"/>
      <w:bookmarkEnd w:id="28"/>
      <w:bookmarkEnd w:id="29"/>
    </w:p>
    <w:tbl>
      <w:tblPr>
        <w:tblW w:w="37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56"/>
        <w:gridCol w:w="736"/>
        <w:gridCol w:w="606"/>
        <w:gridCol w:w="621"/>
        <w:gridCol w:w="1086"/>
      </w:tblGrid>
      <w:tr w:rsidR="00F278AE" w14:paraId="2001800F" w14:textId="77777777">
        <w:trPr>
          <w:trHeight w:val="250"/>
          <w:jc w:val="center"/>
        </w:trPr>
        <w:tc>
          <w:tcPr>
            <w:tcW w:w="1392" w:type="dxa"/>
            <w:gridSpan w:val="2"/>
          </w:tcPr>
          <w:p w14:paraId="7F44DBC2" w14:textId="77777777" w:rsidR="00F278AE" w:rsidRDefault="00D15DA7">
            <w:pPr>
              <w:jc w:val="center"/>
              <w:rPr>
                <w:rFonts w:ascii="Times New Roman" w:hAnsi="Times New Roman" w:cs="Times New Roman"/>
                <w:sz w:val="18"/>
              </w:rPr>
            </w:pPr>
            <w:r>
              <w:rPr>
                <w:rFonts w:ascii="Times New Roman" w:hAnsi="Times New Roman" w:cs="Times New Roman"/>
                <w:sz w:val="18"/>
              </w:rPr>
              <w:t>Variabel</w:t>
            </w:r>
          </w:p>
        </w:tc>
        <w:tc>
          <w:tcPr>
            <w:tcW w:w="606" w:type="dxa"/>
            <w:vMerge w:val="restart"/>
          </w:tcPr>
          <w:p w14:paraId="0FAF98EA" w14:textId="77777777" w:rsidR="00F278AE" w:rsidRDefault="00D15DA7">
            <w:pPr>
              <w:jc w:val="center"/>
              <w:rPr>
                <w:rFonts w:ascii="Times New Roman" w:hAnsi="Times New Roman" w:cs="Times New Roman"/>
                <w:sz w:val="18"/>
              </w:rPr>
            </w:pPr>
            <w:r>
              <w:rPr>
                <w:rFonts w:ascii="Times New Roman" w:hAnsi="Times New Roman" w:cs="Times New Roman"/>
                <w:sz w:val="18"/>
              </w:rPr>
              <w:t>Taraf Sig</w:t>
            </w:r>
          </w:p>
        </w:tc>
        <w:tc>
          <w:tcPr>
            <w:tcW w:w="621" w:type="dxa"/>
            <w:vMerge w:val="restart"/>
          </w:tcPr>
          <w:p w14:paraId="5E8A112A" w14:textId="77777777" w:rsidR="00F278AE" w:rsidRDefault="00D15DA7">
            <w:pPr>
              <w:jc w:val="center"/>
              <w:rPr>
                <w:rFonts w:ascii="Times New Roman" w:hAnsi="Times New Roman" w:cs="Times New Roman"/>
                <w:sz w:val="18"/>
              </w:rPr>
            </w:pPr>
            <w:r>
              <w:rPr>
                <w:rFonts w:ascii="Times New Roman" w:hAnsi="Times New Roman" w:cs="Times New Roman"/>
                <w:sz w:val="18"/>
              </w:rPr>
              <w:t>Sig</w:t>
            </w:r>
          </w:p>
        </w:tc>
        <w:tc>
          <w:tcPr>
            <w:tcW w:w="1086" w:type="dxa"/>
            <w:vMerge w:val="restart"/>
          </w:tcPr>
          <w:p w14:paraId="71C14F06" w14:textId="77777777" w:rsidR="00F278AE" w:rsidRDefault="00D15DA7">
            <w:pPr>
              <w:jc w:val="center"/>
              <w:rPr>
                <w:rFonts w:ascii="Times New Roman" w:hAnsi="Times New Roman" w:cs="Times New Roman"/>
                <w:sz w:val="18"/>
              </w:rPr>
            </w:pPr>
            <w:r>
              <w:rPr>
                <w:rFonts w:ascii="Times New Roman" w:hAnsi="Times New Roman" w:cs="Times New Roman"/>
                <w:sz w:val="18"/>
              </w:rPr>
              <w:t>Kesimpulan</w:t>
            </w:r>
          </w:p>
        </w:tc>
      </w:tr>
      <w:tr w:rsidR="00F278AE" w14:paraId="27853185" w14:textId="77777777">
        <w:trPr>
          <w:trHeight w:val="250"/>
          <w:jc w:val="center"/>
        </w:trPr>
        <w:tc>
          <w:tcPr>
            <w:tcW w:w="656" w:type="dxa"/>
          </w:tcPr>
          <w:p w14:paraId="749A820F" w14:textId="77777777" w:rsidR="00F278AE" w:rsidRDefault="00D15DA7">
            <w:pPr>
              <w:jc w:val="center"/>
              <w:rPr>
                <w:rFonts w:ascii="Times New Roman" w:hAnsi="Times New Roman" w:cs="Times New Roman"/>
                <w:sz w:val="18"/>
              </w:rPr>
            </w:pPr>
            <w:r>
              <w:rPr>
                <w:rFonts w:ascii="Times New Roman" w:hAnsi="Times New Roman" w:cs="Times New Roman"/>
                <w:sz w:val="18"/>
              </w:rPr>
              <w:t>Bebas</w:t>
            </w:r>
          </w:p>
        </w:tc>
        <w:tc>
          <w:tcPr>
            <w:tcW w:w="736" w:type="dxa"/>
          </w:tcPr>
          <w:p w14:paraId="667C65A5" w14:textId="77777777" w:rsidR="00F278AE" w:rsidRDefault="00D15DA7">
            <w:pPr>
              <w:jc w:val="center"/>
              <w:rPr>
                <w:rFonts w:ascii="Times New Roman" w:hAnsi="Times New Roman" w:cs="Times New Roman"/>
                <w:sz w:val="18"/>
              </w:rPr>
            </w:pPr>
            <w:r>
              <w:rPr>
                <w:rFonts w:ascii="Times New Roman" w:hAnsi="Times New Roman" w:cs="Times New Roman"/>
                <w:sz w:val="18"/>
              </w:rPr>
              <w:t>Terikat</w:t>
            </w:r>
          </w:p>
        </w:tc>
        <w:tc>
          <w:tcPr>
            <w:tcW w:w="606" w:type="dxa"/>
            <w:vMerge/>
          </w:tcPr>
          <w:p w14:paraId="4D544FDF" w14:textId="77777777" w:rsidR="00F278AE" w:rsidRDefault="00F278AE">
            <w:pPr>
              <w:jc w:val="both"/>
              <w:rPr>
                <w:rFonts w:ascii="Times New Roman" w:hAnsi="Times New Roman" w:cs="Times New Roman"/>
                <w:sz w:val="18"/>
              </w:rPr>
            </w:pPr>
          </w:p>
        </w:tc>
        <w:tc>
          <w:tcPr>
            <w:tcW w:w="621" w:type="dxa"/>
            <w:vMerge/>
          </w:tcPr>
          <w:p w14:paraId="3688EB30" w14:textId="77777777" w:rsidR="00F278AE" w:rsidRDefault="00F278AE">
            <w:pPr>
              <w:jc w:val="both"/>
              <w:rPr>
                <w:rFonts w:ascii="Times New Roman" w:hAnsi="Times New Roman" w:cs="Times New Roman"/>
                <w:sz w:val="18"/>
              </w:rPr>
            </w:pPr>
          </w:p>
        </w:tc>
        <w:tc>
          <w:tcPr>
            <w:tcW w:w="1086" w:type="dxa"/>
            <w:vMerge/>
          </w:tcPr>
          <w:p w14:paraId="3DB36DB9" w14:textId="77777777" w:rsidR="00F278AE" w:rsidRDefault="00F278AE">
            <w:pPr>
              <w:jc w:val="both"/>
              <w:rPr>
                <w:rFonts w:ascii="Times New Roman" w:hAnsi="Times New Roman" w:cs="Times New Roman"/>
                <w:sz w:val="18"/>
              </w:rPr>
            </w:pPr>
          </w:p>
        </w:tc>
      </w:tr>
      <w:tr w:rsidR="00F278AE" w14:paraId="46C4E0B1" w14:textId="77777777">
        <w:trPr>
          <w:trHeight w:val="250"/>
          <w:jc w:val="center"/>
        </w:trPr>
        <w:tc>
          <w:tcPr>
            <w:tcW w:w="656" w:type="dxa"/>
          </w:tcPr>
          <w:p w14:paraId="3BC97097" w14:textId="77777777" w:rsidR="00F278AE" w:rsidRDefault="00D15DA7">
            <w:pPr>
              <w:jc w:val="center"/>
              <w:rPr>
                <w:rFonts w:ascii="Times New Roman" w:hAnsi="Times New Roman" w:cs="Times New Roman"/>
                <w:sz w:val="18"/>
              </w:rPr>
            </w:pPr>
            <w:r>
              <w:rPr>
                <w:rFonts w:ascii="Times New Roman" w:hAnsi="Times New Roman" w:cs="Times New Roman"/>
                <w:sz w:val="18"/>
              </w:rPr>
              <w:t>X</w:t>
            </w:r>
          </w:p>
        </w:tc>
        <w:tc>
          <w:tcPr>
            <w:tcW w:w="736" w:type="dxa"/>
          </w:tcPr>
          <w:p w14:paraId="39F13051" w14:textId="77777777" w:rsidR="00F278AE" w:rsidRDefault="00D15DA7">
            <w:pPr>
              <w:jc w:val="center"/>
              <w:rPr>
                <w:rFonts w:ascii="Times New Roman" w:hAnsi="Times New Roman" w:cs="Times New Roman"/>
                <w:sz w:val="18"/>
              </w:rPr>
            </w:pPr>
            <w:r>
              <w:rPr>
                <w:rFonts w:ascii="Times New Roman" w:hAnsi="Times New Roman" w:cs="Times New Roman"/>
                <w:sz w:val="18"/>
              </w:rPr>
              <w:t>Y</w:t>
            </w:r>
          </w:p>
        </w:tc>
        <w:tc>
          <w:tcPr>
            <w:tcW w:w="606" w:type="dxa"/>
          </w:tcPr>
          <w:p w14:paraId="74D756A2" w14:textId="77777777" w:rsidR="00F278AE" w:rsidRDefault="00D15DA7">
            <w:pPr>
              <w:jc w:val="center"/>
              <w:rPr>
                <w:rFonts w:ascii="Times New Roman" w:hAnsi="Times New Roman" w:cs="Times New Roman"/>
                <w:sz w:val="18"/>
              </w:rPr>
            </w:pPr>
            <w:r>
              <w:rPr>
                <w:rFonts w:ascii="Times New Roman" w:hAnsi="Times New Roman" w:cs="Times New Roman"/>
                <w:sz w:val="18"/>
              </w:rPr>
              <w:t>0,05</w:t>
            </w:r>
          </w:p>
        </w:tc>
        <w:tc>
          <w:tcPr>
            <w:tcW w:w="621" w:type="dxa"/>
          </w:tcPr>
          <w:p w14:paraId="0423826F" w14:textId="77777777" w:rsidR="00F278AE" w:rsidRDefault="00D15DA7">
            <w:pPr>
              <w:jc w:val="center"/>
              <w:rPr>
                <w:rFonts w:ascii="Times New Roman" w:hAnsi="Times New Roman" w:cs="Times New Roman"/>
                <w:sz w:val="18"/>
              </w:rPr>
            </w:pPr>
            <w:r>
              <w:rPr>
                <w:rFonts w:ascii="Times New Roman" w:hAnsi="Times New Roman" w:cs="Times New Roman"/>
                <w:sz w:val="18"/>
              </w:rPr>
              <w:t>0,333</w:t>
            </w:r>
          </w:p>
        </w:tc>
        <w:tc>
          <w:tcPr>
            <w:tcW w:w="1086" w:type="dxa"/>
          </w:tcPr>
          <w:p w14:paraId="614FA048" w14:textId="77777777" w:rsidR="00F278AE" w:rsidRDefault="00D15DA7">
            <w:pPr>
              <w:jc w:val="center"/>
              <w:rPr>
                <w:rFonts w:ascii="Times New Roman" w:hAnsi="Times New Roman" w:cs="Times New Roman"/>
                <w:sz w:val="18"/>
              </w:rPr>
            </w:pPr>
            <w:r>
              <w:rPr>
                <w:rFonts w:ascii="Times New Roman" w:hAnsi="Times New Roman" w:cs="Times New Roman"/>
                <w:sz w:val="18"/>
              </w:rPr>
              <w:t>Linier</w:t>
            </w:r>
          </w:p>
        </w:tc>
      </w:tr>
    </w:tbl>
    <w:p w14:paraId="09ECCDC8" w14:textId="77777777" w:rsidR="00F278AE" w:rsidRDefault="00F278AE">
      <w:pPr>
        <w:ind w:left="720" w:firstLine="420"/>
        <w:jc w:val="both"/>
        <w:rPr>
          <w:rFonts w:ascii="Times New Roman" w:hAnsi="Times New Roman" w:cs="Times New Roman"/>
        </w:rPr>
      </w:pPr>
    </w:p>
    <w:p w14:paraId="5C9F1F36" w14:textId="77777777" w:rsidR="00F278AE" w:rsidRDefault="00D15DA7">
      <w:pPr>
        <w:ind w:left="142" w:firstLine="284"/>
        <w:jc w:val="both"/>
        <w:rPr>
          <w:rFonts w:ascii="Times New Roman" w:hAnsi="Times New Roman" w:cs="Times New Roman"/>
        </w:rPr>
      </w:pPr>
      <w:r>
        <w:rPr>
          <w:rFonts w:ascii="Times New Roman" w:hAnsi="Times New Roman" w:cs="Times New Roman"/>
        </w:rPr>
        <w:t>Dari output pada tabel dapat dilihat bahwa nilai sig 0,333 &gt; 0,05 maka didapat bahwa variabel bebas dengan terikat mempunyai hubungan linier.</w:t>
      </w:r>
    </w:p>
    <w:p w14:paraId="5F7D453D" w14:textId="77777777" w:rsidR="00F278AE" w:rsidRDefault="00F278AE">
      <w:pPr>
        <w:jc w:val="both"/>
        <w:rPr>
          <w:rFonts w:ascii="Times New Roman" w:hAnsi="Times New Roman" w:cs="Times New Roman"/>
          <w:i/>
        </w:rPr>
      </w:pPr>
    </w:p>
    <w:p w14:paraId="63D62134" w14:textId="77777777" w:rsidR="00F278AE" w:rsidRDefault="00D15DA7">
      <w:pPr>
        <w:pStyle w:val="Heading2"/>
        <w:numPr>
          <w:ilvl w:val="0"/>
          <w:numId w:val="12"/>
        </w:numPr>
        <w:ind w:left="142" w:hanging="284"/>
        <w:rPr>
          <w:rFonts w:ascii="Times New Roman" w:hAnsi="Times New Roman" w:cs="Times New Roman"/>
          <w:b/>
          <w:i/>
          <w:color w:val="auto"/>
          <w:sz w:val="20"/>
        </w:rPr>
      </w:pPr>
      <w:bookmarkStart w:id="30" w:name="_Toc130130849"/>
      <w:r>
        <w:rPr>
          <w:rFonts w:ascii="Times New Roman" w:hAnsi="Times New Roman" w:cs="Times New Roman"/>
          <w:b/>
          <w:i/>
          <w:color w:val="auto"/>
          <w:sz w:val="20"/>
        </w:rPr>
        <w:t>Pengujian Hipotesis Penelitian</w:t>
      </w:r>
      <w:bookmarkEnd w:id="30"/>
    </w:p>
    <w:p w14:paraId="28C4C53F" w14:textId="77777777" w:rsidR="00F278AE" w:rsidRDefault="00D15DA7">
      <w:pPr>
        <w:pStyle w:val="Heading2"/>
        <w:numPr>
          <w:ilvl w:val="0"/>
          <w:numId w:val="13"/>
        </w:numPr>
        <w:ind w:left="426" w:hanging="218"/>
        <w:rPr>
          <w:rFonts w:ascii="Times New Roman" w:hAnsi="Times New Roman" w:cs="Times New Roman"/>
          <w:b/>
          <w:color w:val="auto"/>
          <w:sz w:val="20"/>
          <w:szCs w:val="24"/>
        </w:rPr>
      </w:pPr>
      <w:r>
        <w:rPr>
          <w:rFonts w:ascii="Times New Roman" w:hAnsi="Times New Roman" w:cs="Times New Roman"/>
          <w:b/>
          <w:color w:val="auto"/>
          <w:sz w:val="20"/>
          <w:szCs w:val="24"/>
        </w:rPr>
        <w:t>Analisis Regresi Linier Sederhana</w:t>
      </w:r>
    </w:p>
    <w:p w14:paraId="1FCFD74F" w14:textId="77777777" w:rsidR="00F278AE" w:rsidRDefault="00D15DA7">
      <w:pPr>
        <w:pStyle w:val="Heading2"/>
        <w:ind w:left="426" w:firstLine="294"/>
        <w:jc w:val="both"/>
        <w:rPr>
          <w:rFonts w:ascii="Times New Roman" w:hAnsi="Times New Roman" w:cs="Times New Roman"/>
          <w:color w:val="auto"/>
          <w:sz w:val="20"/>
          <w:szCs w:val="24"/>
        </w:rPr>
      </w:pPr>
      <w:r>
        <w:rPr>
          <w:rFonts w:ascii="Times New Roman" w:hAnsi="Times New Roman" w:cs="Times New Roman"/>
          <w:color w:val="auto"/>
          <w:sz w:val="20"/>
          <w:szCs w:val="24"/>
        </w:rPr>
        <w:t>Untuk mengetahui pengaruh Budaya Kerja Terhadap Kinerja Aparatur Sipil Negara Di Sekretariat Daerah Kabupaten Minahasa Selatan. Dari Persamaan Regresi diperoleh nilai a sebesar 1,813 dan b sebesar 0,997. Berdasarkan persamaan model regresi tersebut dapat di tarik kesimpulan bahwa Budaya Kerja (X) berpengaruh terhadap Kinerja Pegawai (Y) dengan koefisien regresinya sebesar 0,997.</w:t>
      </w:r>
    </w:p>
    <w:p w14:paraId="0383A7E0" w14:textId="77777777" w:rsidR="00F278AE" w:rsidRDefault="00F278AE">
      <w:pPr>
        <w:pStyle w:val="ListParagraph1"/>
        <w:ind w:left="426"/>
        <w:jc w:val="both"/>
        <w:rPr>
          <w:rFonts w:ascii="Times New Roman" w:hAnsi="Times New Roman" w:cs="Times New Roman"/>
          <w:sz w:val="16"/>
        </w:rPr>
      </w:pPr>
    </w:p>
    <w:p w14:paraId="6CCBFC5D" w14:textId="77777777" w:rsidR="00F278AE" w:rsidRDefault="00D15DA7">
      <w:pPr>
        <w:pStyle w:val="ListParagraph1"/>
        <w:numPr>
          <w:ilvl w:val="0"/>
          <w:numId w:val="13"/>
        </w:numPr>
        <w:ind w:hanging="218"/>
        <w:jc w:val="both"/>
        <w:rPr>
          <w:rFonts w:ascii="Times New Roman" w:hAnsi="Times New Roman" w:cs="Times New Roman"/>
          <w:b/>
        </w:rPr>
      </w:pPr>
      <w:r>
        <w:rPr>
          <w:rFonts w:ascii="Times New Roman" w:hAnsi="Times New Roman" w:cs="Times New Roman"/>
          <w:b/>
        </w:rPr>
        <w:t xml:space="preserve">Uji Korelasi </w:t>
      </w:r>
    </w:p>
    <w:p w14:paraId="689D5A45" w14:textId="77777777" w:rsidR="00F278AE" w:rsidRDefault="00D15DA7">
      <w:pPr>
        <w:pStyle w:val="ListParagraph1"/>
        <w:ind w:left="502" w:firstLine="218"/>
        <w:jc w:val="both"/>
        <w:rPr>
          <w:rFonts w:ascii="Times New Roman" w:hAnsi="Times New Roman" w:cs="Times New Roman"/>
          <w:bCs/>
          <w:szCs w:val="24"/>
        </w:rPr>
      </w:pPr>
      <w:r>
        <w:rPr>
          <w:rFonts w:ascii="Times New Roman" w:hAnsi="Times New Roman" w:cs="Times New Roman"/>
          <w:szCs w:val="24"/>
        </w:rPr>
        <w:t xml:space="preserve">Dari perhitungan koefisien korelasi diperoleh nilai r = 0,956 menunjukkan bahwa kedua variabel terdapat hubungan yang signifikan dan tidak dapat diabaikan. </w:t>
      </w:r>
      <w:r>
        <w:rPr>
          <w:rFonts w:ascii="Times New Roman" w:hAnsi="Times New Roman" w:cs="Times New Roman"/>
          <w:bCs/>
          <w:szCs w:val="24"/>
        </w:rPr>
        <w:t>Dari penelitian analisis data yang diperoleh sedangkan dari daftar distibusi t, dengan dk 98-2 = 96 pada taraf kepercayaan 95% (taraf nyata 0,05) di peroleh  ternyata  ini berarti Budaya Kerja tidak dapat diabaikan.</w:t>
      </w:r>
    </w:p>
    <w:p w14:paraId="367DD71A" w14:textId="14B1C322" w:rsidR="00405F4F" w:rsidRDefault="00405F4F" w:rsidP="00405F4F">
      <w:pPr>
        <w:pStyle w:val="ListParagraph1"/>
        <w:jc w:val="both"/>
        <w:rPr>
          <w:rFonts w:ascii="Times New Roman" w:hAnsi="Times New Roman" w:cs="Times New Roman"/>
          <w:bCs/>
          <w:szCs w:val="24"/>
        </w:rPr>
      </w:pPr>
      <w:r>
        <w:rPr>
          <w:rFonts w:ascii="Times New Roman" w:hAnsi="Times New Roman" w:cs="Times New Roman"/>
          <w:bCs/>
          <w:szCs w:val="24"/>
        </w:rPr>
        <w:t>66</w:t>
      </w:r>
    </w:p>
    <w:p w14:paraId="779CE4DA" w14:textId="77777777" w:rsidR="00F278AE" w:rsidRDefault="00D15DA7">
      <w:pPr>
        <w:pStyle w:val="ListParagraph1"/>
        <w:ind w:left="502" w:firstLine="218"/>
        <w:jc w:val="both"/>
        <w:rPr>
          <w:rFonts w:ascii="Times New Roman" w:hAnsi="Times New Roman" w:cs="Times New Roman"/>
          <w:bCs/>
          <w:szCs w:val="24"/>
        </w:rPr>
      </w:pPr>
      <w:proofErr w:type="gramStart"/>
      <w:r>
        <w:rPr>
          <w:rFonts w:ascii="Times New Roman" w:hAnsi="Times New Roman" w:cs="Times New Roman"/>
          <w:bCs/>
          <w:szCs w:val="24"/>
        </w:rPr>
        <w:lastRenderedPageBreak/>
        <w:t>Dengan demikian hipotesis yang menyatakan bahwa terdapat pengaruh yang signifikan Budaya Kerja (X) terhadap kinerja pegawai (Y) di Sekretariat Daerah Kabupaten Minahasa Selatan tidak dapat diabaikan.</w:t>
      </w:r>
      <w:proofErr w:type="gramEnd"/>
    </w:p>
    <w:p w14:paraId="59046C97" w14:textId="77777777" w:rsidR="00F278AE" w:rsidRDefault="00F278AE">
      <w:pPr>
        <w:pStyle w:val="ListParagraph1"/>
        <w:ind w:left="502" w:firstLine="218"/>
        <w:jc w:val="both"/>
        <w:rPr>
          <w:rFonts w:ascii="Times New Roman" w:hAnsi="Times New Roman" w:cs="Times New Roman"/>
          <w:szCs w:val="24"/>
        </w:rPr>
      </w:pPr>
    </w:p>
    <w:p w14:paraId="19C6BE31" w14:textId="77777777" w:rsidR="00F278AE" w:rsidRPr="00B0194C" w:rsidRDefault="00D15DA7" w:rsidP="00B0194C">
      <w:pPr>
        <w:pStyle w:val="ListParagraph1"/>
        <w:numPr>
          <w:ilvl w:val="0"/>
          <w:numId w:val="1"/>
        </w:numPr>
        <w:jc w:val="both"/>
        <w:rPr>
          <w:rFonts w:ascii="Times New Roman" w:hAnsi="Times New Roman" w:cs="Times New Roman"/>
          <w:b/>
          <w:sz w:val="24"/>
        </w:rPr>
      </w:pPr>
      <w:r w:rsidRPr="00B0194C">
        <w:rPr>
          <w:rFonts w:ascii="Times New Roman" w:hAnsi="Times New Roman" w:cs="Times New Roman"/>
          <w:b/>
          <w:sz w:val="24"/>
        </w:rPr>
        <w:t>KESIMPULAN</w:t>
      </w:r>
    </w:p>
    <w:p w14:paraId="787B0F66" w14:textId="77777777" w:rsidR="00F278AE" w:rsidRDefault="00F278AE">
      <w:pPr>
        <w:pStyle w:val="ListParagraph1"/>
        <w:rPr>
          <w:rFonts w:ascii="Times New Roman" w:hAnsi="Times New Roman" w:cs="Times New Roman"/>
          <w:b/>
        </w:rPr>
      </w:pPr>
    </w:p>
    <w:p w14:paraId="3DB25C54" w14:textId="0FDCBE91" w:rsidR="00F278AE" w:rsidRDefault="00D15DA7" w:rsidP="008407A8">
      <w:pPr>
        <w:pStyle w:val="ListParagraph1"/>
        <w:ind w:left="426" w:firstLine="294"/>
        <w:jc w:val="both"/>
        <w:rPr>
          <w:rFonts w:ascii="Times New Roman" w:hAnsi="Times New Roman" w:cs="Times New Roman"/>
          <w:bCs/>
        </w:rPr>
      </w:pPr>
      <w:r>
        <w:rPr>
          <w:rFonts w:ascii="Times New Roman" w:hAnsi="Times New Roman" w:cs="Times New Roman"/>
          <w:bCs/>
        </w:rPr>
        <w:t>Berdasarkan hasil penelitian yang dilakukan oleh peneliti pada Sekretariat Daerah Kabupaten Minahasa Selatan dengan judul “Pengaruh Budaya Kerja Terhadap Kinerja Aparatur Sipil Negara di Sekretariat Daerah Kabupaten Minahasa Selatan” maka dengan ini peneliti memberi kesimpulan sebagai berikut :</w:t>
      </w:r>
      <w:r w:rsidR="008407A8">
        <w:rPr>
          <w:rFonts w:ascii="Times New Roman" w:hAnsi="Times New Roman" w:cs="Times New Roman"/>
          <w:bCs/>
        </w:rPr>
        <w:t xml:space="preserve"> </w:t>
      </w:r>
      <w:r>
        <w:rPr>
          <w:rFonts w:ascii="Times New Roman" w:hAnsi="Times New Roman" w:cs="Times New Roman"/>
          <w:bCs/>
        </w:rPr>
        <w:t xml:space="preserve">Berlandaskan hasil pada variabel budaya kerja (X) membuktikan bahwa indikator inisiatif individual,indikator toleransi terhadap resiko, indikator pengawasan, indikator pola komunikasi, dan indikator kerjasama masing-masing diperoleh dengan skor rata-rata yang masuk dalam kategori baik. </w:t>
      </w:r>
      <w:proofErr w:type="gramStart"/>
      <w:r>
        <w:rPr>
          <w:rFonts w:ascii="Times New Roman" w:hAnsi="Times New Roman" w:cs="Times New Roman"/>
          <w:bCs/>
        </w:rPr>
        <w:t>Maka dapat disimpulkan bahwa dengan adanya budaya kerja pada Sekretariat Daerah Kabupaten Minahasa Selatan dapat dikatakan baik.</w:t>
      </w:r>
      <w:proofErr w:type="gramEnd"/>
      <w:r w:rsidR="008407A8">
        <w:rPr>
          <w:rFonts w:ascii="Times New Roman" w:hAnsi="Times New Roman" w:cs="Times New Roman"/>
          <w:bCs/>
        </w:rPr>
        <w:t xml:space="preserve"> </w:t>
      </w:r>
      <w:proofErr w:type="gramStart"/>
      <w:r>
        <w:rPr>
          <w:rFonts w:ascii="Times New Roman" w:hAnsi="Times New Roman" w:cs="Times New Roman"/>
          <w:bCs/>
        </w:rPr>
        <w:t>Berlandaskan hasil pada variabel kinerja pegawai (Y) membuktikan bahwa indikator kualitas kerja, indikator kuantitas kerja, indikator inisiatif, indikator tanggung jawab, dan indikator kerjasama masing-masing diperoleh dengan skor rata-rata yang masuk dalam kategori baik.</w:t>
      </w:r>
      <w:proofErr w:type="gramEnd"/>
      <w:r>
        <w:rPr>
          <w:rFonts w:ascii="Times New Roman" w:hAnsi="Times New Roman" w:cs="Times New Roman"/>
          <w:bCs/>
        </w:rPr>
        <w:t xml:space="preserve"> </w:t>
      </w:r>
      <w:proofErr w:type="gramStart"/>
      <w:r>
        <w:rPr>
          <w:rFonts w:ascii="Times New Roman" w:hAnsi="Times New Roman" w:cs="Times New Roman"/>
          <w:bCs/>
        </w:rPr>
        <w:t>Maka dapat disimpulkan bahwa kinerja pegawai pada Sekretariat Daerah Kabupaten Minahasa Selatan dapat dikatakan baik.</w:t>
      </w:r>
      <w:proofErr w:type="gramEnd"/>
      <w:r w:rsidR="008407A8">
        <w:rPr>
          <w:rFonts w:ascii="Times New Roman" w:hAnsi="Times New Roman" w:cs="Times New Roman"/>
          <w:bCs/>
        </w:rPr>
        <w:t xml:space="preserve"> </w:t>
      </w:r>
      <w:r>
        <w:rPr>
          <w:rFonts w:ascii="Times New Roman" w:hAnsi="Times New Roman" w:cs="Times New Roman"/>
          <w:bCs/>
        </w:rPr>
        <w:t>Berlandaskan hasil pada pengaruh budaya kerja terhadap kinerja pegawai memiliki pengaruh yang positif dan signifikan, diamana yang artinya nilai-nilai dari budaya organisasi yang meliputi indikator inisiatif individual, indikator toleransi terhadap resiko, indikator pengawasan, indikator pola komunikasi, dan indikator kerjasama memberikan partisipasi kepada kinerja di dalam meningkatkan kinerja pegawai di Sekretariat Daerah Kabupaten Minahasa Selatan.</w:t>
      </w:r>
    </w:p>
    <w:p w14:paraId="7E8CDF46" w14:textId="77777777" w:rsidR="00F278AE" w:rsidRDefault="00F278AE">
      <w:pPr>
        <w:pStyle w:val="ListParagraph1"/>
        <w:jc w:val="both"/>
        <w:rPr>
          <w:rFonts w:ascii="Times New Roman" w:hAnsi="Times New Roman" w:cs="Times New Roman"/>
          <w:b/>
        </w:rPr>
      </w:pPr>
    </w:p>
    <w:p w14:paraId="7D5E7BAF" w14:textId="77777777" w:rsidR="00F278AE" w:rsidRPr="00B0194C" w:rsidRDefault="00D15DA7">
      <w:pPr>
        <w:pStyle w:val="Heading1"/>
        <w:rPr>
          <w:rFonts w:ascii="Times New Roman" w:hAnsi="Times New Roman" w:cs="Times New Roman"/>
          <w:szCs w:val="20"/>
        </w:rPr>
      </w:pPr>
      <w:bookmarkStart w:id="31" w:name="_Toc130130854"/>
      <w:r w:rsidRPr="00B0194C">
        <w:rPr>
          <w:rFonts w:ascii="Times New Roman" w:hAnsi="Times New Roman" w:cs="Times New Roman"/>
          <w:szCs w:val="20"/>
        </w:rPr>
        <w:t>DAFTAR PUSTAKA</w:t>
      </w:r>
      <w:bookmarkEnd w:id="31"/>
    </w:p>
    <w:p w14:paraId="2CBBE123" w14:textId="77777777" w:rsidR="00F278AE" w:rsidRDefault="00F278AE">
      <w:pPr>
        <w:pStyle w:val="ListParagraph1"/>
        <w:ind w:left="0"/>
        <w:jc w:val="both"/>
        <w:rPr>
          <w:rFonts w:ascii="Times New Roman" w:hAnsi="Times New Roman" w:cs="Times New Roman"/>
          <w:szCs w:val="24"/>
        </w:rPr>
      </w:pPr>
    </w:p>
    <w:p w14:paraId="332EB154" w14:textId="36D9B344" w:rsidR="000E7912" w:rsidRPr="000E7912" w:rsidRDefault="00D15DA7" w:rsidP="000E7912">
      <w:pPr>
        <w:widowControl w:val="0"/>
        <w:autoSpaceDE w:val="0"/>
        <w:autoSpaceDN w:val="0"/>
        <w:adjustRightInd w:val="0"/>
        <w:ind w:left="640" w:hanging="640"/>
        <w:jc w:val="both"/>
        <w:rPr>
          <w:rFonts w:ascii="Times New Roman" w:hAnsi="Times New Roman" w:cs="Times New Roman"/>
          <w:noProof/>
          <w:szCs w:val="24"/>
        </w:rPr>
      </w:pPr>
      <w:r>
        <w:rPr>
          <w:rFonts w:ascii="Times New Roman" w:eastAsia="SimSun" w:hAnsi="Times New Roman" w:cs="Times New Roman"/>
          <w:b/>
          <w:bCs/>
        </w:rPr>
        <w:fldChar w:fldCharType="begin" w:fldLock="1"/>
      </w:r>
      <w:r>
        <w:rPr>
          <w:rFonts w:ascii="Times New Roman" w:eastAsia="SimSun" w:hAnsi="Times New Roman" w:cs="Times New Roman"/>
          <w:b/>
          <w:bCs/>
        </w:rPr>
        <w:instrText xml:space="preserve">ADDIN Mendeley Bibliography CSL_BIBLIOGRAPHY </w:instrText>
      </w:r>
      <w:r>
        <w:rPr>
          <w:rFonts w:ascii="Times New Roman" w:eastAsia="SimSun" w:hAnsi="Times New Roman" w:cs="Times New Roman"/>
          <w:b/>
          <w:bCs/>
        </w:rPr>
        <w:fldChar w:fldCharType="separate"/>
      </w:r>
      <w:r w:rsidR="000E7912" w:rsidRPr="000E7912">
        <w:rPr>
          <w:rFonts w:ascii="Times New Roman" w:hAnsi="Times New Roman" w:cs="Times New Roman"/>
          <w:noProof/>
          <w:szCs w:val="24"/>
        </w:rPr>
        <w:t>[1]</w:t>
      </w:r>
      <w:r w:rsidR="000E7912" w:rsidRPr="000E7912">
        <w:rPr>
          <w:rFonts w:ascii="Times New Roman" w:hAnsi="Times New Roman" w:cs="Times New Roman"/>
          <w:noProof/>
          <w:szCs w:val="24"/>
        </w:rPr>
        <w:tab/>
        <w:t xml:space="preserve">R. Wenas, J. E. Langkai, and A. R. Dilapanga, “Pengaruh Pengawasan Terhadap Disiplin Kerja Pegawai Pada Badan Perencanaan Penelitian Dan Pengembangan Daerah Kota Tomohon,” </w:t>
      </w:r>
      <w:r w:rsidR="000E7912" w:rsidRPr="000E7912">
        <w:rPr>
          <w:rFonts w:ascii="Times New Roman" w:hAnsi="Times New Roman" w:cs="Times New Roman"/>
          <w:i/>
          <w:iCs/>
          <w:noProof/>
          <w:szCs w:val="24"/>
        </w:rPr>
        <w:t>J. Adm. (Jurnal Kaji. Kebijak. dan Ilmu Adm. Negara</w:t>
      </w:r>
      <w:r w:rsidR="000E7912" w:rsidRPr="000E7912">
        <w:rPr>
          <w:rFonts w:ascii="Times New Roman" w:hAnsi="Times New Roman" w:cs="Times New Roman"/>
          <w:noProof/>
          <w:szCs w:val="24"/>
        </w:rPr>
        <w:t>, vol. 4, no. 1, pp. 19–28, 2022.</w:t>
      </w:r>
    </w:p>
    <w:p w14:paraId="2155B052" w14:textId="77777777" w:rsidR="000E7912" w:rsidRPr="000E7912" w:rsidRDefault="000E7912" w:rsidP="000E7912">
      <w:pPr>
        <w:widowControl w:val="0"/>
        <w:autoSpaceDE w:val="0"/>
        <w:autoSpaceDN w:val="0"/>
        <w:adjustRightInd w:val="0"/>
        <w:ind w:left="640" w:hanging="640"/>
        <w:jc w:val="both"/>
        <w:rPr>
          <w:rFonts w:ascii="Times New Roman" w:hAnsi="Times New Roman" w:cs="Times New Roman"/>
          <w:noProof/>
          <w:szCs w:val="24"/>
        </w:rPr>
      </w:pPr>
      <w:r w:rsidRPr="000E7912">
        <w:rPr>
          <w:rFonts w:ascii="Times New Roman" w:hAnsi="Times New Roman" w:cs="Times New Roman"/>
          <w:noProof/>
          <w:szCs w:val="24"/>
        </w:rPr>
        <w:t>[2]</w:t>
      </w:r>
      <w:r w:rsidRPr="000E7912">
        <w:rPr>
          <w:rFonts w:ascii="Times New Roman" w:hAnsi="Times New Roman" w:cs="Times New Roman"/>
          <w:noProof/>
          <w:szCs w:val="24"/>
        </w:rPr>
        <w:tab/>
        <w:t xml:space="preserve">N. P, “Manajemen Sumber Daya Manusia,” </w:t>
      </w:r>
      <w:r w:rsidRPr="000E7912">
        <w:rPr>
          <w:rFonts w:ascii="Times New Roman" w:hAnsi="Times New Roman" w:cs="Times New Roman"/>
          <w:i/>
          <w:iCs/>
          <w:noProof/>
          <w:szCs w:val="24"/>
        </w:rPr>
        <w:t>Kaji. Teor. Manaj. sdm</w:t>
      </w:r>
      <w:r w:rsidRPr="000E7912">
        <w:rPr>
          <w:rFonts w:ascii="Times New Roman" w:hAnsi="Times New Roman" w:cs="Times New Roman"/>
          <w:noProof/>
          <w:szCs w:val="24"/>
        </w:rPr>
        <w:t>, no. 1, pp. 9–34, 2014.</w:t>
      </w:r>
    </w:p>
    <w:p w14:paraId="6F59F43B" w14:textId="77777777" w:rsidR="000E7912" w:rsidRPr="000E7912" w:rsidRDefault="000E7912" w:rsidP="000E7912">
      <w:pPr>
        <w:widowControl w:val="0"/>
        <w:autoSpaceDE w:val="0"/>
        <w:autoSpaceDN w:val="0"/>
        <w:adjustRightInd w:val="0"/>
        <w:ind w:left="640" w:hanging="640"/>
        <w:jc w:val="both"/>
        <w:rPr>
          <w:rFonts w:ascii="Times New Roman" w:hAnsi="Times New Roman" w:cs="Times New Roman"/>
          <w:noProof/>
          <w:szCs w:val="24"/>
        </w:rPr>
      </w:pPr>
      <w:r w:rsidRPr="000E7912">
        <w:rPr>
          <w:rFonts w:ascii="Times New Roman" w:hAnsi="Times New Roman" w:cs="Times New Roman"/>
          <w:noProof/>
          <w:szCs w:val="24"/>
        </w:rPr>
        <w:t>[3]</w:t>
      </w:r>
      <w:r w:rsidRPr="000E7912">
        <w:rPr>
          <w:rFonts w:ascii="Times New Roman" w:hAnsi="Times New Roman" w:cs="Times New Roman"/>
          <w:noProof/>
          <w:szCs w:val="24"/>
        </w:rPr>
        <w:tab/>
        <w:t xml:space="preserve">M. Akbar, I. Malik, and N. Mustari, “Pengaruh Budaya Organisasi Terhadap Kinerja Aparatur Sipil Negara Di Sekretariat DPRD Kabupaten Mamuju Provinsi Sulawesi Barat,” </w:t>
      </w:r>
      <w:r w:rsidRPr="000E7912">
        <w:rPr>
          <w:rFonts w:ascii="Times New Roman" w:hAnsi="Times New Roman" w:cs="Times New Roman"/>
          <w:i/>
          <w:iCs/>
          <w:noProof/>
          <w:szCs w:val="24"/>
        </w:rPr>
        <w:t>Society</w:t>
      </w:r>
      <w:r w:rsidRPr="000E7912">
        <w:rPr>
          <w:rFonts w:ascii="Times New Roman" w:hAnsi="Times New Roman" w:cs="Times New Roman"/>
          <w:noProof/>
          <w:szCs w:val="24"/>
        </w:rPr>
        <w:t>, vol. 2, no. 3, pp. 952–965, 2021, [Online]. Available: https://journal.unismuh.ac.id/index.php/kimap/index</w:t>
      </w:r>
    </w:p>
    <w:p w14:paraId="68FB6F58" w14:textId="77777777" w:rsidR="000E7912" w:rsidRPr="000E7912" w:rsidRDefault="000E7912" w:rsidP="000E7912">
      <w:pPr>
        <w:widowControl w:val="0"/>
        <w:autoSpaceDE w:val="0"/>
        <w:autoSpaceDN w:val="0"/>
        <w:adjustRightInd w:val="0"/>
        <w:ind w:left="640" w:hanging="640"/>
        <w:jc w:val="both"/>
        <w:rPr>
          <w:rFonts w:ascii="Times New Roman" w:hAnsi="Times New Roman" w:cs="Times New Roman"/>
          <w:noProof/>
          <w:szCs w:val="24"/>
        </w:rPr>
      </w:pPr>
      <w:r w:rsidRPr="000E7912">
        <w:rPr>
          <w:rFonts w:ascii="Times New Roman" w:hAnsi="Times New Roman" w:cs="Times New Roman"/>
          <w:noProof/>
          <w:szCs w:val="24"/>
        </w:rPr>
        <w:t>[4]</w:t>
      </w:r>
      <w:r w:rsidRPr="000E7912">
        <w:rPr>
          <w:rFonts w:ascii="Times New Roman" w:hAnsi="Times New Roman" w:cs="Times New Roman"/>
          <w:noProof/>
          <w:szCs w:val="24"/>
        </w:rPr>
        <w:tab/>
        <w:t xml:space="preserve">N. Patriandi and H. Tirmiara, “Pengaruh Kompetensi Kepemimpinan, Budaya Organisasi Terhadap Kinerja Aparatur Sipil Negara Pada Dinas Kesehatan Kabupaten Aceh Tengah,” </w:t>
      </w:r>
      <w:r w:rsidRPr="000E7912">
        <w:rPr>
          <w:rFonts w:ascii="Times New Roman" w:hAnsi="Times New Roman" w:cs="Times New Roman"/>
          <w:i/>
          <w:iCs/>
          <w:noProof/>
          <w:szCs w:val="24"/>
        </w:rPr>
        <w:t>Biram Samtani Sains</w:t>
      </w:r>
      <w:r w:rsidRPr="000E7912">
        <w:rPr>
          <w:rFonts w:ascii="Times New Roman" w:hAnsi="Times New Roman" w:cs="Times New Roman"/>
          <w:noProof/>
          <w:szCs w:val="24"/>
        </w:rPr>
        <w:t>, vol. 7, no. 1, pp. 71–89, 2023.</w:t>
      </w:r>
    </w:p>
    <w:p w14:paraId="10EB832D" w14:textId="77777777" w:rsidR="000E7912" w:rsidRPr="000E7912" w:rsidRDefault="000E7912" w:rsidP="000E7912">
      <w:pPr>
        <w:widowControl w:val="0"/>
        <w:autoSpaceDE w:val="0"/>
        <w:autoSpaceDN w:val="0"/>
        <w:adjustRightInd w:val="0"/>
        <w:ind w:left="640" w:hanging="640"/>
        <w:jc w:val="both"/>
        <w:rPr>
          <w:rFonts w:ascii="Times New Roman" w:hAnsi="Times New Roman" w:cs="Times New Roman"/>
          <w:noProof/>
          <w:szCs w:val="24"/>
        </w:rPr>
      </w:pPr>
      <w:r w:rsidRPr="000E7912">
        <w:rPr>
          <w:rFonts w:ascii="Times New Roman" w:hAnsi="Times New Roman" w:cs="Times New Roman"/>
          <w:noProof/>
          <w:szCs w:val="24"/>
        </w:rPr>
        <w:t>[5]</w:t>
      </w:r>
      <w:r w:rsidRPr="000E7912">
        <w:rPr>
          <w:rFonts w:ascii="Times New Roman" w:hAnsi="Times New Roman" w:cs="Times New Roman"/>
          <w:noProof/>
          <w:szCs w:val="24"/>
        </w:rPr>
        <w:tab/>
        <w:t xml:space="preserve">W. Sarumaha, “Pengaruh Budaya Organisasi dan Kompetensi Terhadap Kinerja Pegawai Kantor Camat Bangko Pusako Kabupaten Rorokan Hilir,” </w:t>
      </w:r>
      <w:r w:rsidRPr="000E7912">
        <w:rPr>
          <w:rFonts w:ascii="Times New Roman" w:hAnsi="Times New Roman" w:cs="Times New Roman"/>
          <w:i/>
          <w:iCs/>
          <w:noProof/>
          <w:szCs w:val="24"/>
        </w:rPr>
        <w:t>J. Ilm. Mhs. Merdeka EMBA</w:t>
      </w:r>
      <w:r w:rsidRPr="000E7912">
        <w:rPr>
          <w:rFonts w:ascii="Times New Roman" w:hAnsi="Times New Roman" w:cs="Times New Roman"/>
          <w:noProof/>
          <w:szCs w:val="24"/>
        </w:rPr>
        <w:t>, vol. 1, no. 1, pp. 28–36, 2022, doi: 10.56248/jamane.v1i1.10.</w:t>
      </w:r>
    </w:p>
    <w:p w14:paraId="361400A8" w14:textId="77777777" w:rsidR="000E7912" w:rsidRPr="000E7912" w:rsidRDefault="000E7912" w:rsidP="000E7912">
      <w:pPr>
        <w:widowControl w:val="0"/>
        <w:autoSpaceDE w:val="0"/>
        <w:autoSpaceDN w:val="0"/>
        <w:adjustRightInd w:val="0"/>
        <w:ind w:left="640" w:hanging="640"/>
        <w:jc w:val="both"/>
        <w:rPr>
          <w:rFonts w:ascii="Times New Roman" w:hAnsi="Times New Roman" w:cs="Times New Roman"/>
          <w:noProof/>
          <w:szCs w:val="24"/>
        </w:rPr>
      </w:pPr>
      <w:r w:rsidRPr="000E7912">
        <w:rPr>
          <w:rFonts w:ascii="Times New Roman" w:hAnsi="Times New Roman" w:cs="Times New Roman"/>
          <w:noProof/>
          <w:szCs w:val="24"/>
        </w:rPr>
        <w:t>[6]</w:t>
      </w:r>
      <w:r w:rsidRPr="000E7912">
        <w:rPr>
          <w:rFonts w:ascii="Times New Roman" w:hAnsi="Times New Roman" w:cs="Times New Roman"/>
          <w:noProof/>
          <w:szCs w:val="24"/>
        </w:rPr>
        <w:tab/>
        <w:t>M. Busro, “Teori-teori manajemen sumber daya manusia,” 2018.</w:t>
      </w:r>
    </w:p>
    <w:p w14:paraId="386A066C" w14:textId="77777777" w:rsidR="000E7912" w:rsidRPr="000E7912" w:rsidRDefault="000E7912" w:rsidP="000E7912">
      <w:pPr>
        <w:widowControl w:val="0"/>
        <w:autoSpaceDE w:val="0"/>
        <w:autoSpaceDN w:val="0"/>
        <w:adjustRightInd w:val="0"/>
        <w:ind w:left="640" w:hanging="640"/>
        <w:jc w:val="both"/>
        <w:rPr>
          <w:rFonts w:ascii="Times New Roman" w:hAnsi="Times New Roman" w:cs="Times New Roman"/>
          <w:noProof/>
          <w:szCs w:val="24"/>
        </w:rPr>
      </w:pPr>
      <w:r w:rsidRPr="000E7912">
        <w:rPr>
          <w:rFonts w:ascii="Times New Roman" w:hAnsi="Times New Roman" w:cs="Times New Roman"/>
          <w:noProof/>
          <w:szCs w:val="24"/>
        </w:rPr>
        <w:t>[7]</w:t>
      </w:r>
      <w:r w:rsidRPr="000E7912">
        <w:rPr>
          <w:rFonts w:ascii="Times New Roman" w:hAnsi="Times New Roman" w:cs="Times New Roman"/>
          <w:noProof/>
          <w:szCs w:val="24"/>
        </w:rPr>
        <w:tab/>
        <w:t xml:space="preserve">M. K. Romadhan, “Analisis Kinerja Pegawai Di Kantor Kecamatan Pontianak Selatan,” </w:t>
      </w:r>
      <w:r w:rsidRPr="000E7912">
        <w:rPr>
          <w:rFonts w:ascii="Times New Roman" w:hAnsi="Times New Roman" w:cs="Times New Roman"/>
          <w:i/>
          <w:iCs/>
          <w:noProof/>
          <w:szCs w:val="24"/>
        </w:rPr>
        <w:t>PublikA, J. Ilmu Adm. Negara</w:t>
      </w:r>
      <w:r w:rsidRPr="000E7912">
        <w:rPr>
          <w:rFonts w:ascii="Times New Roman" w:hAnsi="Times New Roman" w:cs="Times New Roman"/>
          <w:noProof/>
          <w:szCs w:val="24"/>
        </w:rPr>
        <w:t>, 2014.</w:t>
      </w:r>
    </w:p>
    <w:p w14:paraId="56852B75" w14:textId="77777777" w:rsidR="000E7912" w:rsidRPr="000E7912" w:rsidRDefault="000E7912" w:rsidP="000E7912">
      <w:pPr>
        <w:widowControl w:val="0"/>
        <w:autoSpaceDE w:val="0"/>
        <w:autoSpaceDN w:val="0"/>
        <w:adjustRightInd w:val="0"/>
        <w:ind w:left="640" w:hanging="640"/>
        <w:jc w:val="both"/>
        <w:rPr>
          <w:rFonts w:ascii="Times New Roman" w:hAnsi="Times New Roman" w:cs="Times New Roman"/>
          <w:noProof/>
          <w:szCs w:val="24"/>
        </w:rPr>
      </w:pPr>
      <w:r w:rsidRPr="000E7912">
        <w:rPr>
          <w:rFonts w:ascii="Times New Roman" w:hAnsi="Times New Roman" w:cs="Times New Roman"/>
          <w:noProof/>
          <w:szCs w:val="24"/>
        </w:rPr>
        <w:t>[8]</w:t>
      </w:r>
      <w:r w:rsidRPr="000E7912">
        <w:rPr>
          <w:rFonts w:ascii="Times New Roman" w:hAnsi="Times New Roman" w:cs="Times New Roman"/>
          <w:noProof/>
          <w:szCs w:val="24"/>
        </w:rPr>
        <w:tab/>
        <w:t xml:space="preserve">J. Mantiri, “PERAN PENDIDIKAN DALAM MENCIPTAKAN SUMBER DAYA MANUSIA BERKUALITAS di PROVINSI SULAWESI UTARA,” </w:t>
      </w:r>
      <w:r w:rsidRPr="000E7912">
        <w:rPr>
          <w:rFonts w:ascii="Times New Roman" w:hAnsi="Times New Roman" w:cs="Times New Roman"/>
          <w:i/>
          <w:iCs/>
          <w:noProof/>
          <w:szCs w:val="24"/>
        </w:rPr>
        <w:t>J. Civ. Educ. Media Kaji. Pancasila dan Kewarganegaraan</w:t>
      </w:r>
      <w:r w:rsidRPr="000E7912">
        <w:rPr>
          <w:rFonts w:ascii="Times New Roman" w:hAnsi="Times New Roman" w:cs="Times New Roman"/>
          <w:noProof/>
          <w:szCs w:val="24"/>
        </w:rPr>
        <w:t>, vol. 3, no. 1, p. 20, 2019, doi: 10.36412/ce.v3i1.904.</w:t>
      </w:r>
    </w:p>
    <w:p w14:paraId="4DE1199F" w14:textId="77777777" w:rsidR="000E7912" w:rsidRPr="000E7912" w:rsidRDefault="000E7912" w:rsidP="000E7912">
      <w:pPr>
        <w:widowControl w:val="0"/>
        <w:autoSpaceDE w:val="0"/>
        <w:autoSpaceDN w:val="0"/>
        <w:adjustRightInd w:val="0"/>
        <w:ind w:left="640" w:hanging="640"/>
        <w:jc w:val="both"/>
        <w:rPr>
          <w:rFonts w:ascii="Times New Roman" w:hAnsi="Times New Roman" w:cs="Times New Roman"/>
          <w:noProof/>
          <w:szCs w:val="24"/>
        </w:rPr>
      </w:pPr>
      <w:r w:rsidRPr="000E7912">
        <w:rPr>
          <w:rFonts w:ascii="Times New Roman" w:hAnsi="Times New Roman" w:cs="Times New Roman"/>
          <w:noProof/>
          <w:szCs w:val="24"/>
        </w:rPr>
        <w:t>[9]</w:t>
      </w:r>
      <w:r w:rsidRPr="000E7912">
        <w:rPr>
          <w:rFonts w:ascii="Times New Roman" w:hAnsi="Times New Roman" w:cs="Times New Roman"/>
          <w:noProof/>
          <w:szCs w:val="24"/>
        </w:rPr>
        <w:tab/>
        <w:t xml:space="preserve">A. Faisal, E. Sjarief, and M. Panjaitan, “Pengaruh Budaya Organisasi, Kepuasan Kerja Dan Motivasi Kerja Terhadap Kinerja Pegawai BKKBN Pusat,” </w:t>
      </w:r>
      <w:r w:rsidRPr="000E7912">
        <w:rPr>
          <w:rFonts w:ascii="Times New Roman" w:hAnsi="Times New Roman" w:cs="Times New Roman"/>
          <w:i/>
          <w:iCs/>
          <w:noProof/>
          <w:szCs w:val="24"/>
        </w:rPr>
        <w:t>J. Ilm. Manaj. Surya Pasca Sci.</w:t>
      </w:r>
      <w:r w:rsidRPr="000E7912">
        <w:rPr>
          <w:rFonts w:ascii="Times New Roman" w:hAnsi="Times New Roman" w:cs="Times New Roman"/>
          <w:noProof/>
          <w:szCs w:val="24"/>
        </w:rPr>
        <w:t>, vol. 12, pp. 1–14, 2023.</w:t>
      </w:r>
    </w:p>
    <w:p w14:paraId="4FA0B4BD" w14:textId="77777777" w:rsidR="000E7912" w:rsidRPr="000E7912" w:rsidRDefault="000E7912" w:rsidP="000E7912">
      <w:pPr>
        <w:widowControl w:val="0"/>
        <w:autoSpaceDE w:val="0"/>
        <w:autoSpaceDN w:val="0"/>
        <w:adjustRightInd w:val="0"/>
        <w:ind w:left="640" w:hanging="640"/>
        <w:jc w:val="both"/>
        <w:rPr>
          <w:rFonts w:ascii="Times New Roman" w:hAnsi="Times New Roman" w:cs="Times New Roman"/>
          <w:noProof/>
          <w:szCs w:val="24"/>
        </w:rPr>
      </w:pPr>
      <w:r w:rsidRPr="000E7912">
        <w:rPr>
          <w:rFonts w:ascii="Times New Roman" w:hAnsi="Times New Roman" w:cs="Times New Roman"/>
          <w:noProof/>
          <w:szCs w:val="24"/>
        </w:rPr>
        <w:t>[10]</w:t>
      </w:r>
      <w:r w:rsidRPr="000E7912">
        <w:rPr>
          <w:rFonts w:ascii="Times New Roman" w:hAnsi="Times New Roman" w:cs="Times New Roman"/>
          <w:noProof/>
          <w:szCs w:val="24"/>
        </w:rPr>
        <w:tab/>
        <w:t>K. Pegawai, D. Perhubungan, and F. Leuhery, “Jurnal SOSOQ Volume 5 Nomor 2, Jan 2018,” vol. 5, no. 1, 2018.</w:t>
      </w:r>
    </w:p>
    <w:p w14:paraId="6342978A" w14:textId="77777777" w:rsidR="000E7912" w:rsidRPr="000E7912" w:rsidRDefault="000E7912" w:rsidP="000E7912">
      <w:pPr>
        <w:widowControl w:val="0"/>
        <w:autoSpaceDE w:val="0"/>
        <w:autoSpaceDN w:val="0"/>
        <w:adjustRightInd w:val="0"/>
        <w:ind w:left="640" w:hanging="640"/>
        <w:jc w:val="both"/>
        <w:rPr>
          <w:rFonts w:ascii="Times New Roman" w:hAnsi="Times New Roman" w:cs="Times New Roman"/>
          <w:noProof/>
          <w:szCs w:val="24"/>
        </w:rPr>
      </w:pPr>
      <w:r w:rsidRPr="000E7912">
        <w:rPr>
          <w:rFonts w:ascii="Times New Roman" w:hAnsi="Times New Roman" w:cs="Times New Roman"/>
          <w:noProof/>
          <w:szCs w:val="24"/>
        </w:rPr>
        <w:t>[11]</w:t>
      </w:r>
      <w:r w:rsidRPr="000E7912">
        <w:rPr>
          <w:rFonts w:ascii="Times New Roman" w:hAnsi="Times New Roman" w:cs="Times New Roman"/>
          <w:noProof/>
          <w:szCs w:val="24"/>
        </w:rPr>
        <w:tab/>
        <w:t xml:space="preserve">M. R. Hoar, I. S. Kurniawan, and J. Herawati, “Kinerja Karyawan: Peran Kualitas Sumber Daya Manusia, Lingkungan Kerja, dan Budaya Organisasi,” </w:t>
      </w:r>
      <w:r w:rsidRPr="000E7912">
        <w:rPr>
          <w:rFonts w:ascii="Times New Roman" w:hAnsi="Times New Roman" w:cs="Times New Roman"/>
          <w:i/>
          <w:iCs/>
          <w:noProof/>
          <w:szCs w:val="24"/>
        </w:rPr>
        <w:t>J-MAS (Jurnal Manaj. dan Sains)</w:t>
      </w:r>
      <w:r w:rsidRPr="000E7912">
        <w:rPr>
          <w:rFonts w:ascii="Times New Roman" w:hAnsi="Times New Roman" w:cs="Times New Roman"/>
          <w:noProof/>
          <w:szCs w:val="24"/>
        </w:rPr>
        <w:t>, vol. 6, no. 2, p. 475, 2021, doi: 10.33087/jmas.v6i2.260.</w:t>
      </w:r>
    </w:p>
    <w:p w14:paraId="0CBC8405" w14:textId="77777777" w:rsidR="000E7912" w:rsidRPr="000E7912" w:rsidRDefault="000E7912" w:rsidP="000E7912">
      <w:pPr>
        <w:widowControl w:val="0"/>
        <w:autoSpaceDE w:val="0"/>
        <w:autoSpaceDN w:val="0"/>
        <w:adjustRightInd w:val="0"/>
        <w:ind w:left="640" w:hanging="640"/>
        <w:jc w:val="both"/>
        <w:rPr>
          <w:rFonts w:ascii="Times New Roman" w:hAnsi="Times New Roman" w:cs="Times New Roman"/>
          <w:noProof/>
          <w:szCs w:val="24"/>
        </w:rPr>
      </w:pPr>
      <w:r w:rsidRPr="000E7912">
        <w:rPr>
          <w:rFonts w:ascii="Times New Roman" w:hAnsi="Times New Roman" w:cs="Times New Roman"/>
          <w:noProof/>
          <w:szCs w:val="24"/>
        </w:rPr>
        <w:t>[12]</w:t>
      </w:r>
      <w:r w:rsidRPr="000E7912">
        <w:rPr>
          <w:rFonts w:ascii="Times New Roman" w:hAnsi="Times New Roman" w:cs="Times New Roman"/>
          <w:noProof/>
          <w:szCs w:val="24"/>
        </w:rPr>
        <w:tab/>
        <w:t xml:space="preserve">I. Pangkey, “Penerapan Manajemen Kinerja dalam Meningkatkan Kualitas Pegawai Pada FIS UNIMA di Era Pandemi Covid-19,” </w:t>
      </w:r>
      <w:r w:rsidRPr="000E7912">
        <w:rPr>
          <w:rFonts w:ascii="Times New Roman" w:hAnsi="Times New Roman" w:cs="Times New Roman"/>
          <w:i/>
          <w:iCs/>
          <w:noProof/>
          <w:szCs w:val="24"/>
        </w:rPr>
        <w:t>J. Adm.  J. Kaji. Kebijak. dan ilmu Adm. Negara</w:t>
      </w:r>
      <w:r w:rsidRPr="000E7912">
        <w:rPr>
          <w:rFonts w:ascii="Times New Roman" w:hAnsi="Times New Roman" w:cs="Times New Roman"/>
          <w:noProof/>
          <w:szCs w:val="24"/>
        </w:rPr>
        <w:t>, vol. 3, no. 2, pp. 42–44, 2021, doi: 10.53682/administro.v3i2.2799.</w:t>
      </w:r>
    </w:p>
    <w:p w14:paraId="37216319" w14:textId="77777777" w:rsidR="000E7912" w:rsidRDefault="000E7912" w:rsidP="000E7912">
      <w:pPr>
        <w:widowControl w:val="0"/>
        <w:autoSpaceDE w:val="0"/>
        <w:autoSpaceDN w:val="0"/>
        <w:adjustRightInd w:val="0"/>
        <w:ind w:left="640" w:hanging="640"/>
        <w:jc w:val="both"/>
        <w:rPr>
          <w:rFonts w:ascii="Times New Roman" w:hAnsi="Times New Roman" w:cs="Times New Roman"/>
          <w:noProof/>
          <w:szCs w:val="24"/>
        </w:rPr>
      </w:pPr>
      <w:r w:rsidRPr="000E7912">
        <w:rPr>
          <w:rFonts w:ascii="Times New Roman" w:hAnsi="Times New Roman" w:cs="Times New Roman"/>
          <w:noProof/>
          <w:szCs w:val="24"/>
        </w:rPr>
        <w:t>[13]</w:t>
      </w:r>
      <w:r w:rsidRPr="000E7912">
        <w:rPr>
          <w:rFonts w:ascii="Times New Roman" w:hAnsi="Times New Roman" w:cs="Times New Roman"/>
          <w:noProof/>
          <w:szCs w:val="24"/>
        </w:rPr>
        <w:tab/>
        <w:t xml:space="preserve">Subhan et al, “Pengaruh Locus Of Control Terhadap Kinerja Pegawai Pada Dinas Pendapatan Daerah Kota Makassar,” </w:t>
      </w:r>
      <w:r w:rsidRPr="000E7912">
        <w:rPr>
          <w:rFonts w:ascii="Times New Roman" w:hAnsi="Times New Roman" w:cs="Times New Roman"/>
          <w:i/>
          <w:iCs/>
          <w:noProof/>
          <w:szCs w:val="24"/>
        </w:rPr>
        <w:t>J. Ecosyst.</w:t>
      </w:r>
      <w:r w:rsidRPr="000E7912">
        <w:rPr>
          <w:rFonts w:ascii="Times New Roman" w:hAnsi="Times New Roman" w:cs="Times New Roman"/>
          <w:noProof/>
          <w:szCs w:val="24"/>
        </w:rPr>
        <w:t>, vol. 19, no. 3, pp. 1242–1250, 2019.</w:t>
      </w:r>
    </w:p>
    <w:p w14:paraId="0297BC28" w14:textId="77777777" w:rsidR="00405F4F" w:rsidRDefault="00405F4F" w:rsidP="000E7912">
      <w:pPr>
        <w:widowControl w:val="0"/>
        <w:autoSpaceDE w:val="0"/>
        <w:autoSpaceDN w:val="0"/>
        <w:adjustRightInd w:val="0"/>
        <w:ind w:left="640" w:hanging="640"/>
        <w:jc w:val="both"/>
        <w:rPr>
          <w:rFonts w:ascii="Times New Roman" w:hAnsi="Times New Roman" w:cs="Times New Roman"/>
          <w:noProof/>
          <w:szCs w:val="24"/>
        </w:rPr>
      </w:pPr>
    </w:p>
    <w:p w14:paraId="121A04FA" w14:textId="0B3DB861" w:rsidR="00405F4F" w:rsidRPr="000E7912" w:rsidRDefault="00405F4F" w:rsidP="000E7912">
      <w:pPr>
        <w:widowControl w:val="0"/>
        <w:autoSpaceDE w:val="0"/>
        <w:autoSpaceDN w:val="0"/>
        <w:adjustRightInd w:val="0"/>
        <w:ind w:left="640" w:hanging="640"/>
        <w:jc w:val="both"/>
        <w:rPr>
          <w:rFonts w:ascii="Times New Roman" w:hAnsi="Times New Roman" w:cs="Times New Roman"/>
          <w:noProof/>
          <w:szCs w:val="24"/>
        </w:rPr>
      </w:pPr>
      <w:r>
        <w:rPr>
          <w:rFonts w:ascii="Times New Roman" w:hAnsi="Times New Roman" w:cs="Times New Roman"/>
          <w:noProof/>
          <w:szCs w:val="24"/>
        </w:rPr>
        <w:t>67</w:t>
      </w:r>
    </w:p>
    <w:p w14:paraId="16E3812A" w14:textId="77777777" w:rsidR="000E7912" w:rsidRPr="000E7912" w:rsidRDefault="000E7912" w:rsidP="000E7912">
      <w:pPr>
        <w:widowControl w:val="0"/>
        <w:autoSpaceDE w:val="0"/>
        <w:autoSpaceDN w:val="0"/>
        <w:adjustRightInd w:val="0"/>
        <w:ind w:left="640" w:hanging="640"/>
        <w:jc w:val="both"/>
        <w:rPr>
          <w:rFonts w:ascii="Times New Roman" w:hAnsi="Times New Roman" w:cs="Times New Roman"/>
          <w:noProof/>
          <w:szCs w:val="24"/>
        </w:rPr>
      </w:pPr>
      <w:r w:rsidRPr="000E7912">
        <w:rPr>
          <w:rFonts w:ascii="Times New Roman" w:hAnsi="Times New Roman" w:cs="Times New Roman"/>
          <w:noProof/>
          <w:szCs w:val="24"/>
        </w:rPr>
        <w:lastRenderedPageBreak/>
        <w:t>[14]</w:t>
      </w:r>
      <w:r w:rsidRPr="000E7912">
        <w:rPr>
          <w:rFonts w:ascii="Times New Roman" w:hAnsi="Times New Roman" w:cs="Times New Roman"/>
          <w:noProof/>
          <w:szCs w:val="24"/>
        </w:rPr>
        <w:tab/>
        <w:t xml:space="preserve">M. R. Muis, J. Jufrizen, and M. Fahmi, “Pengaruh Budaya Organisasi Dan Komitmen Organisasi Terhadap Kinerja Karyawan,” </w:t>
      </w:r>
      <w:r w:rsidRPr="000E7912">
        <w:rPr>
          <w:rFonts w:ascii="Times New Roman" w:hAnsi="Times New Roman" w:cs="Times New Roman"/>
          <w:i/>
          <w:iCs/>
          <w:noProof/>
          <w:szCs w:val="24"/>
        </w:rPr>
        <w:t>Jesya (Jurnal Ekon. Ekon. Syariah)</w:t>
      </w:r>
      <w:r w:rsidRPr="000E7912">
        <w:rPr>
          <w:rFonts w:ascii="Times New Roman" w:hAnsi="Times New Roman" w:cs="Times New Roman"/>
          <w:noProof/>
          <w:szCs w:val="24"/>
        </w:rPr>
        <w:t>, vol. 1, no. 1, pp. 9–25, 2018, doi: 10.36778/jesya.v1i1.7.</w:t>
      </w:r>
    </w:p>
    <w:p w14:paraId="30DEDBE2" w14:textId="77777777" w:rsidR="000E7912" w:rsidRPr="000E7912" w:rsidRDefault="000E7912" w:rsidP="000E7912">
      <w:pPr>
        <w:widowControl w:val="0"/>
        <w:autoSpaceDE w:val="0"/>
        <w:autoSpaceDN w:val="0"/>
        <w:adjustRightInd w:val="0"/>
        <w:ind w:left="640" w:hanging="640"/>
        <w:jc w:val="both"/>
        <w:rPr>
          <w:rFonts w:ascii="Times New Roman" w:hAnsi="Times New Roman" w:cs="Times New Roman"/>
          <w:noProof/>
        </w:rPr>
      </w:pPr>
      <w:r w:rsidRPr="000E7912">
        <w:rPr>
          <w:rFonts w:ascii="Times New Roman" w:hAnsi="Times New Roman" w:cs="Times New Roman"/>
          <w:noProof/>
          <w:szCs w:val="24"/>
        </w:rPr>
        <w:t>[15]</w:t>
      </w:r>
      <w:r w:rsidRPr="000E7912">
        <w:rPr>
          <w:rFonts w:ascii="Times New Roman" w:hAnsi="Times New Roman" w:cs="Times New Roman"/>
          <w:noProof/>
          <w:szCs w:val="24"/>
        </w:rPr>
        <w:tab/>
        <w:t xml:space="preserve">I. Ariani, H.M &amp; Harum, “Kepemimpinan , Komitmen dan Budaya Organisasi Mempengaruhi Kinerja Karyawan Studi Kasus : PT.SUMRE1CON DI BALIKPAPAN,” </w:t>
      </w:r>
      <w:r w:rsidRPr="000E7912">
        <w:rPr>
          <w:rFonts w:ascii="Times New Roman" w:hAnsi="Times New Roman" w:cs="Times New Roman"/>
          <w:i/>
          <w:iCs/>
          <w:noProof/>
          <w:szCs w:val="24"/>
        </w:rPr>
        <w:t>J. GeoEkonomi</w:t>
      </w:r>
      <w:r w:rsidRPr="000E7912">
        <w:rPr>
          <w:rFonts w:ascii="Times New Roman" w:hAnsi="Times New Roman" w:cs="Times New Roman"/>
          <w:noProof/>
          <w:szCs w:val="24"/>
        </w:rPr>
        <w:t>, vol. 12, no. 2, pp. 32–44, 2021.</w:t>
      </w:r>
    </w:p>
    <w:p w14:paraId="32E6A051" w14:textId="77777777" w:rsidR="00F278AE" w:rsidRDefault="00D15DA7" w:rsidP="000E7912">
      <w:pPr>
        <w:pStyle w:val="ListParagraph1"/>
        <w:jc w:val="both"/>
        <w:rPr>
          <w:rFonts w:ascii="Times New Roman" w:eastAsia="SimSun" w:hAnsi="Times New Roman" w:cs="Times New Roman"/>
          <w:b/>
          <w:bCs/>
        </w:rPr>
      </w:pPr>
      <w:r>
        <w:rPr>
          <w:rFonts w:ascii="Times New Roman" w:eastAsia="SimSun" w:hAnsi="Times New Roman" w:cs="Times New Roman"/>
          <w:b/>
          <w:bCs/>
        </w:rPr>
        <w:fldChar w:fldCharType="end"/>
      </w:r>
    </w:p>
    <w:p w14:paraId="59D70547" w14:textId="77777777" w:rsidR="00405F4F" w:rsidRDefault="00405F4F" w:rsidP="000E7912">
      <w:pPr>
        <w:pStyle w:val="ListParagraph1"/>
        <w:jc w:val="both"/>
        <w:rPr>
          <w:rFonts w:ascii="Times New Roman" w:eastAsia="SimSun" w:hAnsi="Times New Roman" w:cs="Times New Roman"/>
          <w:b/>
          <w:bCs/>
        </w:rPr>
      </w:pPr>
    </w:p>
    <w:p w14:paraId="28F25CCC" w14:textId="77777777" w:rsidR="00405F4F" w:rsidRDefault="00405F4F" w:rsidP="000E7912">
      <w:pPr>
        <w:pStyle w:val="ListParagraph1"/>
        <w:jc w:val="both"/>
        <w:rPr>
          <w:rFonts w:ascii="Times New Roman" w:eastAsia="SimSun" w:hAnsi="Times New Roman" w:cs="Times New Roman"/>
          <w:b/>
          <w:bCs/>
        </w:rPr>
      </w:pPr>
    </w:p>
    <w:p w14:paraId="74DEB614" w14:textId="77777777" w:rsidR="00405F4F" w:rsidRDefault="00405F4F" w:rsidP="000E7912">
      <w:pPr>
        <w:pStyle w:val="ListParagraph1"/>
        <w:jc w:val="both"/>
        <w:rPr>
          <w:rFonts w:ascii="Times New Roman" w:eastAsia="SimSun" w:hAnsi="Times New Roman" w:cs="Times New Roman"/>
          <w:b/>
          <w:bCs/>
        </w:rPr>
      </w:pPr>
    </w:p>
    <w:p w14:paraId="1EFC1168" w14:textId="77777777" w:rsidR="00405F4F" w:rsidRDefault="00405F4F" w:rsidP="000E7912">
      <w:pPr>
        <w:pStyle w:val="ListParagraph1"/>
        <w:jc w:val="both"/>
        <w:rPr>
          <w:rFonts w:ascii="Times New Roman" w:eastAsia="SimSun" w:hAnsi="Times New Roman" w:cs="Times New Roman"/>
          <w:b/>
          <w:bCs/>
        </w:rPr>
      </w:pPr>
    </w:p>
    <w:p w14:paraId="47348B3D" w14:textId="77777777" w:rsidR="00405F4F" w:rsidRDefault="00405F4F" w:rsidP="000E7912">
      <w:pPr>
        <w:pStyle w:val="ListParagraph1"/>
        <w:jc w:val="both"/>
        <w:rPr>
          <w:rFonts w:ascii="Times New Roman" w:eastAsia="SimSun" w:hAnsi="Times New Roman" w:cs="Times New Roman"/>
          <w:b/>
          <w:bCs/>
        </w:rPr>
      </w:pPr>
    </w:p>
    <w:p w14:paraId="45CE6F70" w14:textId="77777777" w:rsidR="00405F4F" w:rsidRDefault="00405F4F" w:rsidP="000E7912">
      <w:pPr>
        <w:pStyle w:val="ListParagraph1"/>
        <w:jc w:val="both"/>
        <w:rPr>
          <w:rFonts w:ascii="Times New Roman" w:eastAsia="SimSun" w:hAnsi="Times New Roman" w:cs="Times New Roman"/>
          <w:b/>
          <w:bCs/>
        </w:rPr>
      </w:pPr>
    </w:p>
    <w:p w14:paraId="1B95F215" w14:textId="77777777" w:rsidR="00405F4F" w:rsidRDefault="00405F4F" w:rsidP="000E7912">
      <w:pPr>
        <w:pStyle w:val="ListParagraph1"/>
        <w:jc w:val="both"/>
        <w:rPr>
          <w:rFonts w:ascii="Times New Roman" w:eastAsia="SimSun" w:hAnsi="Times New Roman" w:cs="Times New Roman"/>
          <w:b/>
          <w:bCs/>
        </w:rPr>
      </w:pPr>
    </w:p>
    <w:p w14:paraId="6274D3A9" w14:textId="77777777" w:rsidR="00405F4F" w:rsidRDefault="00405F4F" w:rsidP="000E7912">
      <w:pPr>
        <w:pStyle w:val="ListParagraph1"/>
        <w:jc w:val="both"/>
        <w:rPr>
          <w:rFonts w:ascii="Times New Roman" w:eastAsia="SimSun" w:hAnsi="Times New Roman" w:cs="Times New Roman"/>
          <w:b/>
          <w:bCs/>
        </w:rPr>
      </w:pPr>
    </w:p>
    <w:p w14:paraId="36E8F7E6" w14:textId="77777777" w:rsidR="00405F4F" w:rsidRDefault="00405F4F" w:rsidP="000E7912">
      <w:pPr>
        <w:pStyle w:val="ListParagraph1"/>
        <w:jc w:val="both"/>
        <w:rPr>
          <w:rFonts w:ascii="Times New Roman" w:eastAsia="SimSun" w:hAnsi="Times New Roman" w:cs="Times New Roman"/>
          <w:b/>
          <w:bCs/>
        </w:rPr>
      </w:pPr>
    </w:p>
    <w:p w14:paraId="227B15E9" w14:textId="77777777" w:rsidR="00405F4F" w:rsidRDefault="00405F4F" w:rsidP="000E7912">
      <w:pPr>
        <w:pStyle w:val="ListParagraph1"/>
        <w:jc w:val="both"/>
        <w:rPr>
          <w:rFonts w:ascii="Times New Roman" w:eastAsia="SimSun" w:hAnsi="Times New Roman" w:cs="Times New Roman"/>
          <w:b/>
          <w:bCs/>
        </w:rPr>
      </w:pPr>
    </w:p>
    <w:p w14:paraId="67045FF0" w14:textId="77777777" w:rsidR="00405F4F" w:rsidRDefault="00405F4F" w:rsidP="000E7912">
      <w:pPr>
        <w:pStyle w:val="ListParagraph1"/>
        <w:jc w:val="both"/>
        <w:rPr>
          <w:rFonts w:ascii="Times New Roman" w:eastAsia="SimSun" w:hAnsi="Times New Roman" w:cs="Times New Roman"/>
          <w:b/>
          <w:bCs/>
        </w:rPr>
      </w:pPr>
    </w:p>
    <w:p w14:paraId="2DE1614A" w14:textId="77777777" w:rsidR="00405F4F" w:rsidRDefault="00405F4F" w:rsidP="000E7912">
      <w:pPr>
        <w:pStyle w:val="ListParagraph1"/>
        <w:jc w:val="both"/>
        <w:rPr>
          <w:rFonts w:ascii="Times New Roman" w:eastAsia="SimSun" w:hAnsi="Times New Roman" w:cs="Times New Roman"/>
          <w:b/>
          <w:bCs/>
        </w:rPr>
      </w:pPr>
    </w:p>
    <w:p w14:paraId="3A5E2B53" w14:textId="77777777" w:rsidR="00405F4F" w:rsidRDefault="00405F4F" w:rsidP="000E7912">
      <w:pPr>
        <w:pStyle w:val="ListParagraph1"/>
        <w:jc w:val="both"/>
        <w:rPr>
          <w:rFonts w:ascii="Times New Roman" w:eastAsia="SimSun" w:hAnsi="Times New Roman" w:cs="Times New Roman"/>
          <w:b/>
          <w:bCs/>
        </w:rPr>
      </w:pPr>
    </w:p>
    <w:p w14:paraId="49B0E804" w14:textId="77777777" w:rsidR="00405F4F" w:rsidRDefault="00405F4F" w:rsidP="000E7912">
      <w:pPr>
        <w:pStyle w:val="ListParagraph1"/>
        <w:jc w:val="both"/>
        <w:rPr>
          <w:rFonts w:ascii="Times New Roman" w:eastAsia="SimSun" w:hAnsi="Times New Roman" w:cs="Times New Roman"/>
          <w:b/>
          <w:bCs/>
        </w:rPr>
      </w:pPr>
    </w:p>
    <w:p w14:paraId="22C1CBA1" w14:textId="77777777" w:rsidR="00405F4F" w:rsidRDefault="00405F4F" w:rsidP="000E7912">
      <w:pPr>
        <w:pStyle w:val="ListParagraph1"/>
        <w:jc w:val="both"/>
        <w:rPr>
          <w:rFonts w:ascii="Times New Roman" w:eastAsia="SimSun" w:hAnsi="Times New Roman" w:cs="Times New Roman"/>
          <w:b/>
          <w:bCs/>
        </w:rPr>
      </w:pPr>
    </w:p>
    <w:p w14:paraId="7FADA1B9" w14:textId="77777777" w:rsidR="00405F4F" w:rsidRDefault="00405F4F" w:rsidP="000E7912">
      <w:pPr>
        <w:pStyle w:val="ListParagraph1"/>
        <w:jc w:val="both"/>
        <w:rPr>
          <w:rFonts w:ascii="Times New Roman" w:eastAsia="SimSun" w:hAnsi="Times New Roman" w:cs="Times New Roman"/>
          <w:b/>
          <w:bCs/>
        </w:rPr>
      </w:pPr>
    </w:p>
    <w:p w14:paraId="432225ED" w14:textId="77777777" w:rsidR="00405F4F" w:rsidRDefault="00405F4F" w:rsidP="000E7912">
      <w:pPr>
        <w:pStyle w:val="ListParagraph1"/>
        <w:jc w:val="both"/>
        <w:rPr>
          <w:rFonts w:ascii="Times New Roman" w:eastAsia="SimSun" w:hAnsi="Times New Roman" w:cs="Times New Roman"/>
          <w:b/>
          <w:bCs/>
        </w:rPr>
      </w:pPr>
    </w:p>
    <w:p w14:paraId="1015C859" w14:textId="77777777" w:rsidR="00405F4F" w:rsidRDefault="00405F4F" w:rsidP="000E7912">
      <w:pPr>
        <w:pStyle w:val="ListParagraph1"/>
        <w:jc w:val="both"/>
        <w:rPr>
          <w:rFonts w:ascii="Times New Roman" w:eastAsia="SimSun" w:hAnsi="Times New Roman" w:cs="Times New Roman"/>
          <w:b/>
          <w:bCs/>
        </w:rPr>
      </w:pPr>
    </w:p>
    <w:p w14:paraId="2EB3AA3E" w14:textId="77777777" w:rsidR="00405F4F" w:rsidRDefault="00405F4F" w:rsidP="000E7912">
      <w:pPr>
        <w:pStyle w:val="ListParagraph1"/>
        <w:jc w:val="both"/>
        <w:rPr>
          <w:rFonts w:ascii="Times New Roman" w:eastAsia="SimSun" w:hAnsi="Times New Roman" w:cs="Times New Roman"/>
          <w:b/>
          <w:bCs/>
        </w:rPr>
      </w:pPr>
    </w:p>
    <w:p w14:paraId="3D96D0EF" w14:textId="77777777" w:rsidR="00405F4F" w:rsidRDefault="00405F4F" w:rsidP="000E7912">
      <w:pPr>
        <w:pStyle w:val="ListParagraph1"/>
        <w:jc w:val="both"/>
        <w:rPr>
          <w:rFonts w:ascii="Times New Roman" w:eastAsia="SimSun" w:hAnsi="Times New Roman" w:cs="Times New Roman"/>
          <w:b/>
          <w:bCs/>
        </w:rPr>
      </w:pPr>
    </w:p>
    <w:p w14:paraId="5DDA3471" w14:textId="77777777" w:rsidR="00405F4F" w:rsidRDefault="00405F4F" w:rsidP="000E7912">
      <w:pPr>
        <w:pStyle w:val="ListParagraph1"/>
        <w:jc w:val="both"/>
        <w:rPr>
          <w:rFonts w:ascii="Times New Roman" w:eastAsia="SimSun" w:hAnsi="Times New Roman" w:cs="Times New Roman"/>
          <w:b/>
          <w:bCs/>
        </w:rPr>
      </w:pPr>
    </w:p>
    <w:p w14:paraId="171AC82B" w14:textId="77777777" w:rsidR="00405F4F" w:rsidRDefault="00405F4F" w:rsidP="000E7912">
      <w:pPr>
        <w:pStyle w:val="ListParagraph1"/>
        <w:jc w:val="both"/>
        <w:rPr>
          <w:rFonts w:ascii="Times New Roman" w:eastAsia="SimSun" w:hAnsi="Times New Roman" w:cs="Times New Roman"/>
          <w:b/>
          <w:bCs/>
        </w:rPr>
      </w:pPr>
    </w:p>
    <w:p w14:paraId="797DC96C" w14:textId="77777777" w:rsidR="00405F4F" w:rsidRDefault="00405F4F" w:rsidP="000E7912">
      <w:pPr>
        <w:pStyle w:val="ListParagraph1"/>
        <w:jc w:val="both"/>
        <w:rPr>
          <w:rFonts w:ascii="Times New Roman" w:eastAsia="SimSun" w:hAnsi="Times New Roman" w:cs="Times New Roman"/>
          <w:b/>
          <w:bCs/>
        </w:rPr>
      </w:pPr>
    </w:p>
    <w:p w14:paraId="69A53017" w14:textId="77777777" w:rsidR="00405F4F" w:rsidRDefault="00405F4F" w:rsidP="000E7912">
      <w:pPr>
        <w:pStyle w:val="ListParagraph1"/>
        <w:jc w:val="both"/>
        <w:rPr>
          <w:rFonts w:ascii="Times New Roman" w:eastAsia="SimSun" w:hAnsi="Times New Roman" w:cs="Times New Roman"/>
          <w:b/>
          <w:bCs/>
        </w:rPr>
      </w:pPr>
    </w:p>
    <w:p w14:paraId="0132C5F0" w14:textId="77777777" w:rsidR="00405F4F" w:rsidRDefault="00405F4F" w:rsidP="000E7912">
      <w:pPr>
        <w:pStyle w:val="ListParagraph1"/>
        <w:jc w:val="both"/>
        <w:rPr>
          <w:rFonts w:ascii="Times New Roman" w:eastAsia="SimSun" w:hAnsi="Times New Roman" w:cs="Times New Roman"/>
          <w:b/>
          <w:bCs/>
        </w:rPr>
      </w:pPr>
    </w:p>
    <w:p w14:paraId="13E04B07" w14:textId="77777777" w:rsidR="00405F4F" w:rsidRDefault="00405F4F" w:rsidP="000E7912">
      <w:pPr>
        <w:pStyle w:val="ListParagraph1"/>
        <w:jc w:val="both"/>
        <w:rPr>
          <w:rFonts w:ascii="Times New Roman" w:eastAsia="SimSun" w:hAnsi="Times New Roman" w:cs="Times New Roman"/>
          <w:b/>
          <w:bCs/>
        </w:rPr>
      </w:pPr>
    </w:p>
    <w:p w14:paraId="1EAAFFEC" w14:textId="77777777" w:rsidR="00405F4F" w:rsidRDefault="00405F4F" w:rsidP="000E7912">
      <w:pPr>
        <w:pStyle w:val="ListParagraph1"/>
        <w:jc w:val="both"/>
        <w:rPr>
          <w:rFonts w:ascii="Times New Roman" w:eastAsia="SimSun" w:hAnsi="Times New Roman" w:cs="Times New Roman"/>
          <w:b/>
          <w:bCs/>
        </w:rPr>
      </w:pPr>
    </w:p>
    <w:p w14:paraId="2128BE71" w14:textId="77777777" w:rsidR="00405F4F" w:rsidRDefault="00405F4F" w:rsidP="000E7912">
      <w:pPr>
        <w:pStyle w:val="ListParagraph1"/>
        <w:jc w:val="both"/>
        <w:rPr>
          <w:rFonts w:ascii="Times New Roman" w:eastAsia="SimSun" w:hAnsi="Times New Roman" w:cs="Times New Roman"/>
          <w:b/>
          <w:bCs/>
        </w:rPr>
      </w:pPr>
    </w:p>
    <w:p w14:paraId="331EABA3" w14:textId="77777777" w:rsidR="00405F4F" w:rsidRDefault="00405F4F" w:rsidP="000E7912">
      <w:pPr>
        <w:pStyle w:val="ListParagraph1"/>
        <w:jc w:val="both"/>
        <w:rPr>
          <w:rFonts w:ascii="Times New Roman" w:eastAsia="SimSun" w:hAnsi="Times New Roman" w:cs="Times New Roman"/>
          <w:b/>
          <w:bCs/>
        </w:rPr>
      </w:pPr>
    </w:p>
    <w:p w14:paraId="3AAB5F59" w14:textId="77777777" w:rsidR="00405F4F" w:rsidRDefault="00405F4F" w:rsidP="000E7912">
      <w:pPr>
        <w:pStyle w:val="ListParagraph1"/>
        <w:jc w:val="both"/>
        <w:rPr>
          <w:rFonts w:ascii="Times New Roman" w:eastAsia="SimSun" w:hAnsi="Times New Roman" w:cs="Times New Roman"/>
          <w:b/>
          <w:bCs/>
        </w:rPr>
      </w:pPr>
    </w:p>
    <w:p w14:paraId="5B75B455" w14:textId="77777777" w:rsidR="00405F4F" w:rsidRDefault="00405F4F" w:rsidP="000E7912">
      <w:pPr>
        <w:pStyle w:val="ListParagraph1"/>
        <w:jc w:val="both"/>
        <w:rPr>
          <w:rFonts w:ascii="Times New Roman" w:eastAsia="SimSun" w:hAnsi="Times New Roman" w:cs="Times New Roman"/>
          <w:b/>
          <w:bCs/>
        </w:rPr>
      </w:pPr>
    </w:p>
    <w:p w14:paraId="4D93FEB0" w14:textId="77777777" w:rsidR="00405F4F" w:rsidRDefault="00405F4F" w:rsidP="000E7912">
      <w:pPr>
        <w:pStyle w:val="ListParagraph1"/>
        <w:jc w:val="both"/>
        <w:rPr>
          <w:rFonts w:ascii="Times New Roman" w:eastAsia="SimSun" w:hAnsi="Times New Roman" w:cs="Times New Roman"/>
          <w:b/>
          <w:bCs/>
        </w:rPr>
      </w:pPr>
    </w:p>
    <w:p w14:paraId="419E8FA9" w14:textId="77777777" w:rsidR="00405F4F" w:rsidRDefault="00405F4F" w:rsidP="000E7912">
      <w:pPr>
        <w:pStyle w:val="ListParagraph1"/>
        <w:jc w:val="both"/>
        <w:rPr>
          <w:rFonts w:ascii="Times New Roman" w:eastAsia="SimSun" w:hAnsi="Times New Roman" w:cs="Times New Roman"/>
          <w:b/>
          <w:bCs/>
        </w:rPr>
      </w:pPr>
    </w:p>
    <w:p w14:paraId="7AFA2B8B" w14:textId="77777777" w:rsidR="00405F4F" w:rsidRDefault="00405F4F" w:rsidP="000E7912">
      <w:pPr>
        <w:pStyle w:val="ListParagraph1"/>
        <w:jc w:val="both"/>
        <w:rPr>
          <w:rFonts w:ascii="Times New Roman" w:eastAsia="SimSun" w:hAnsi="Times New Roman" w:cs="Times New Roman"/>
          <w:b/>
          <w:bCs/>
        </w:rPr>
      </w:pPr>
    </w:p>
    <w:p w14:paraId="6A657BF0" w14:textId="77777777" w:rsidR="00405F4F" w:rsidRDefault="00405F4F" w:rsidP="000E7912">
      <w:pPr>
        <w:pStyle w:val="ListParagraph1"/>
        <w:jc w:val="both"/>
        <w:rPr>
          <w:rFonts w:ascii="Times New Roman" w:eastAsia="SimSun" w:hAnsi="Times New Roman" w:cs="Times New Roman"/>
          <w:b/>
          <w:bCs/>
        </w:rPr>
      </w:pPr>
    </w:p>
    <w:p w14:paraId="52509D8C" w14:textId="77777777" w:rsidR="00405F4F" w:rsidRDefault="00405F4F" w:rsidP="000E7912">
      <w:pPr>
        <w:pStyle w:val="ListParagraph1"/>
        <w:jc w:val="both"/>
        <w:rPr>
          <w:rFonts w:ascii="Times New Roman" w:eastAsia="SimSun" w:hAnsi="Times New Roman" w:cs="Times New Roman"/>
          <w:b/>
          <w:bCs/>
        </w:rPr>
      </w:pPr>
    </w:p>
    <w:p w14:paraId="79B8EB42" w14:textId="77777777" w:rsidR="00405F4F" w:rsidRDefault="00405F4F" w:rsidP="000E7912">
      <w:pPr>
        <w:pStyle w:val="ListParagraph1"/>
        <w:jc w:val="both"/>
        <w:rPr>
          <w:rFonts w:ascii="Times New Roman" w:eastAsia="SimSun" w:hAnsi="Times New Roman" w:cs="Times New Roman"/>
          <w:b/>
          <w:bCs/>
        </w:rPr>
      </w:pPr>
    </w:p>
    <w:p w14:paraId="4626364B" w14:textId="77777777" w:rsidR="00405F4F" w:rsidRDefault="00405F4F" w:rsidP="000E7912">
      <w:pPr>
        <w:pStyle w:val="ListParagraph1"/>
        <w:jc w:val="both"/>
        <w:rPr>
          <w:rFonts w:ascii="Times New Roman" w:eastAsia="SimSun" w:hAnsi="Times New Roman" w:cs="Times New Roman"/>
          <w:b/>
          <w:bCs/>
        </w:rPr>
      </w:pPr>
    </w:p>
    <w:p w14:paraId="42FDA3B4" w14:textId="177DFCAC" w:rsidR="00405F4F" w:rsidRPr="00405F4F" w:rsidRDefault="00405F4F" w:rsidP="000E7912">
      <w:pPr>
        <w:pStyle w:val="ListParagraph1"/>
        <w:jc w:val="both"/>
        <w:rPr>
          <w:rFonts w:ascii="Times New Roman" w:eastAsia="SimSun" w:hAnsi="Times New Roman" w:cs="Times New Roman"/>
          <w:bCs/>
        </w:rPr>
      </w:pPr>
      <w:bookmarkStart w:id="32" w:name="_GoBack"/>
      <w:r w:rsidRPr="00405F4F">
        <w:rPr>
          <w:rFonts w:ascii="Times New Roman" w:eastAsia="SimSun" w:hAnsi="Times New Roman" w:cs="Times New Roman"/>
          <w:bCs/>
        </w:rPr>
        <w:t>68</w:t>
      </w:r>
      <w:bookmarkEnd w:id="32"/>
    </w:p>
    <w:sectPr w:rsidR="00405F4F" w:rsidRPr="00405F4F" w:rsidSect="00B0194C">
      <w:type w:val="continuous"/>
      <w:pgSz w:w="11907" w:h="16839"/>
      <w:pgMar w:top="1440" w:right="1440" w:bottom="1440" w:left="1440" w:header="708" w:footer="708" w:gutter="0"/>
      <w:cols w:space="849"/>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2F4074" w14:textId="77777777" w:rsidR="005A2E6C" w:rsidRDefault="005A2E6C">
      <w:r>
        <w:separator/>
      </w:r>
    </w:p>
  </w:endnote>
  <w:endnote w:type="continuationSeparator" w:id="0">
    <w:p w14:paraId="7549495D" w14:textId="77777777" w:rsidR="005A2E6C" w:rsidRDefault="005A2E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226532000"/>
      <w:docPartObj>
        <w:docPartGallery w:val="Page Numbers (Bottom of Page)"/>
        <w:docPartUnique/>
      </w:docPartObj>
    </w:sdtPr>
    <w:sdtEndPr>
      <w:rPr>
        <w:rStyle w:val="PageNumber"/>
      </w:rPr>
    </w:sdtEndPr>
    <w:sdtContent>
      <w:p w14:paraId="4BA8FB98" w14:textId="77777777" w:rsidR="00B0194C" w:rsidRDefault="00B0194C" w:rsidP="0061248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C8C87E" w14:textId="77777777" w:rsidR="00B0194C" w:rsidRDefault="00B0194C" w:rsidP="005C0EBE">
    <w:pPr>
      <w:pStyle w:val="BodyText"/>
      <w:spacing w:line="14" w:lineRule="auto"/>
      <w:ind w:right="360"/>
    </w:pPr>
    <w:r>
      <w:rPr>
        <w:noProof/>
        <w:lang w:eastAsia="en-US"/>
      </w:rPr>
      <mc:AlternateContent>
        <mc:Choice Requires="wpg">
          <w:drawing>
            <wp:anchor distT="0" distB="0" distL="114300" distR="114300" simplePos="0" relativeHeight="251659264" behindDoc="1" locked="0" layoutInCell="1" allowOverlap="1" wp14:anchorId="74E9317D" wp14:editId="311C79DA">
              <wp:simplePos x="0" y="0"/>
              <wp:positionH relativeFrom="page">
                <wp:posOffset>7292975</wp:posOffset>
              </wp:positionH>
              <wp:positionV relativeFrom="page">
                <wp:posOffset>9639935</wp:posOffset>
              </wp:positionV>
              <wp:extent cx="144780" cy="129540"/>
              <wp:effectExtent l="15875" t="19685" r="10795" b="12700"/>
              <wp:wrapNone/>
              <wp:docPr id="77" name="Group 7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44780" cy="129540"/>
                        <a:chOff x="11485" y="15181"/>
                        <a:chExt cx="228" cy="204"/>
                      </a:xfrm>
                    </wpg:grpSpPr>
                    <wps:wsp>
                      <wps:cNvPr id="78" name="AutoShape 2571"/>
                      <wps:cNvSpPr>
                        <a:spLocks noChangeAspect="1" noChangeArrowheads="1"/>
                      </wps:cNvSpPr>
                      <wps:spPr bwMode="auto">
                        <a:xfrm>
                          <a:off x="11486" y="15182"/>
                          <a:ext cx="226" cy="202"/>
                        </a:xfrm>
                        <a:custGeom>
                          <a:avLst/>
                          <a:gdLst>
                            <a:gd name="T0" fmla="*/ 65 w 226"/>
                            <a:gd name="T1" fmla="*/ 15185 h 202"/>
                            <a:gd name="T2" fmla="*/ 41 w 226"/>
                            <a:gd name="T3" fmla="*/ 15194 h 202"/>
                            <a:gd name="T4" fmla="*/ 32 w 226"/>
                            <a:gd name="T5" fmla="*/ 15199 h 202"/>
                            <a:gd name="T6" fmla="*/ 24 w 226"/>
                            <a:gd name="T7" fmla="*/ 15209 h 202"/>
                            <a:gd name="T8" fmla="*/ 15 w 226"/>
                            <a:gd name="T9" fmla="*/ 15221 h 202"/>
                            <a:gd name="T10" fmla="*/ 8 w 226"/>
                            <a:gd name="T11" fmla="*/ 15238 h 202"/>
                            <a:gd name="T12" fmla="*/ 3 w 226"/>
                            <a:gd name="T13" fmla="*/ 15257 h 202"/>
                            <a:gd name="T14" fmla="*/ 0 w 226"/>
                            <a:gd name="T15" fmla="*/ 15276 h 202"/>
                            <a:gd name="T16" fmla="*/ 3 w 226"/>
                            <a:gd name="T17" fmla="*/ 15300 h 202"/>
                            <a:gd name="T18" fmla="*/ 8 w 226"/>
                            <a:gd name="T19" fmla="*/ 15319 h 202"/>
                            <a:gd name="T20" fmla="*/ 17 w 226"/>
                            <a:gd name="T21" fmla="*/ 15338 h 202"/>
                            <a:gd name="T22" fmla="*/ 32 w 226"/>
                            <a:gd name="T23" fmla="*/ 15355 h 202"/>
                            <a:gd name="T24" fmla="*/ 48 w 226"/>
                            <a:gd name="T25" fmla="*/ 15367 h 202"/>
                            <a:gd name="T26" fmla="*/ 68 w 226"/>
                            <a:gd name="T27" fmla="*/ 15377 h 202"/>
                            <a:gd name="T28" fmla="*/ 89 w 226"/>
                            <a:gd name="T29" fmla="*/ 15382 h 202"/>
                            <a:gd name="T30" fmla="*/ 116 w 226"/>
                            <a:gd name="T31" fmla="*/ 15384 h 202"/>
                            <a:gd name="T32" fmla="*/ 140 w 226"/>
                            <a:gd name="T33" fmla="*/ 15382 h 202"/>
                            <a:gd name="T34" fmla="*/ 161 w 226"/>
                            <a:gd name="T35" fmla="*/ 15377 h 202"/>
                            <a:gd name="T36" fmla="*/ 180 w 226"/>
                            <a:gd name="T37" fmla="*/ 15367 h 202"/>
                            <a:gd name="T38" fmla="*/ 197 w 226"/>
                            <a:gd name="T39" fmla="*/ 15355 h 202"/>
                            <a:gd name="T40" fmla="*/ 209 w 226"/>
                            <a:gd name="T41" fmla="*/ 15338 h 202"/>
                            <a:gd name="T42" fmla="*/ 211 w 226"/>
                            <a:gd name="T43" fmla="*/ 15336 h 202"/>
                            <a:gd name="T44" fmla="*/ 94 w 226"/>
                            <a:gd name="T45" fmla="*/ 15336 h 202"/>
                            <a:gd name="T46" fmla="*/ 80 w 226"/>
                            <a:gd name="T47" fmla="*/ 15334 h 202"/>
                            <a:gd name="T48" fmla="*/ 56 w 226"/>
                            <a:gd name="T49" fmla="*/ 15322 h 202"/>
                            <a:gd name="T50" fmla="*/ 48 w 226"/>
                            <a:gd name="T51" fmla="*/ 15312 h 202"/>
                            <a:gd name="T52" fmla="*/ 44 w 226"/>
                            <a:gd name="T53" fmla="*/ 15302 h 202"/>
                            <a:gd name="T54" fmla="*/ 39 w 226"/>
                            <a:gd name="T55" fmla="*/ 15290 h 202"/>
                            <a:gd name="T56" fmla="*/ 39 w 226"/>
                            <a:gd name="T57" fmla="*/ 15269 h 202"/>
                            <a:gd name="T58" fmla="*/ 44 w 226"/>
                            <a:gd name="T59" fmla="*/ 15254 h 202"/>
                            <a:gd name="T60" fmla="*/ 48 w 226"/>
                            <a:gd name="T61" fmla="*/ 15247 h 202"/>
                            <a:gd name="T62" fmla="*/ 53 w 226"/>
                            <a:gd name="T63" fmla="*/ 15242 h 202"/>
                            <a:gd name="T64" fmla="*/ 68 w 226"/>
                            <a:gd name="T65" fmla="*/ 15233 h 202"/>
                            <a:gd name="T66" fmla="*/ 75 w 226"/>
                            <a:gd name="T67" fmla="*/ 15230 h 202"/>
                            <a:gd name="T68" fmla="*/ 65 w 226"/>
                            <a:gd name="T69" fmla="*/ 15185 h 202"/>
                            <a:gd name="T70" fmla="*/ 156 w 226"/>
                            <a:gd name="T71" fmla="*/ 15182 h 202"/>
                            <a:gd name="T72" fmla="*/ 142 w 226"/>
                            <a:gd name="T73" fmla="*/ 15228 h 202"/>
                            <a:gd name="T74" fmla="*/ 154 w 226"/>
                            <a:gd name="T75" fmla="*/ 15233 h 202"/>
                            <a:gd name="T76" fmla="*/ 164 w 226"/>
                            <a:gd name="T77" fmla="*/ 15235 h 202"/>
                            <a:gd name="T78" fmla="*/ 171 w 226"/>
                            <a:gd name="T79" fmla="*/ 15242 h 202"/>
                            <a:gd name="T80" fmla="*/ 178 w 226"/>
                            <a:gd name="T81" fmla="*/ 15247 h 202"/>
                            <a:gd name="T82" fmla="*/ 183 w 226"/>
                            <a:gd name="T83" fmla="*/ 15254 h 202"/>
                            <a:gd name="T84" fmla="*/ 185 w 226"/>
                            <a:gd name="T85" fmla="*/ 15262 h 202"/>
                            <a:gd name="T86" fmla="*/ 188 w 226"/>
                            <a:gd name="T87" fmla="*/ 15271 h 202"/>
                            <a:gd name="T88" fmla="*/ 188 w 226"/>
                            <a:gd name="T89" fmla="*/ 15293 h 202"/>
                            <a:gd name="T90" fmla="*/ 185 w 226"/>
                            <a:gd name="T91" fmla="*/ 15302 h 202"/>
                            <a:gd name="T92" fmla="*/ 171 w 226"/>
                            <a:gd name="T93" fmla="*/ 15322 h 202"/>
                            <a:gd name="T94" fmla="*/ 147 w 226"/>
                            <a:gd name="T95" fmla="*/ 15334 h 202"/>
                            <a:gd name="T96" fmla="*/ 132 w 226"/>
                            <a:gd name="T97" fmla="*/ 15336 h 202"/>
                            <a:gd name="T98" fmla="*/ 211 w 226"/>
                            <a:gd name="T99" fmla="*/ 15336 h 202"/>
                            <a:gd name="T100" fmla="*/ 219 w 226"/>
                            <a:gd name="T101" fmla="*/ 15322 h 202"/>
                            <a:gd name="T102" fmla="*/ 224 w 226"/>
                            <a:gd name="T103" fmla="*/ 15302 h 202"/>
                            <a:gd name="T104" fmla="*/ 226 w 226"/>
                            <a:gd name="T105" fmla="*/ 15278 h 202"/>
                            <a:gd name="T106" fmla="*/ 221 w 226"/>
                            <a:gd name="T107" fmla="*/ 15245 h 202"/>
                            <a:gd name="T108" fmla="*/ 216 w 226"/>
                            <a:gd name="T109" fmla="*/ 15230 h 202"/>
                            <a:gd name="T110" fmla="*/ 209 w 226"/>
                            <a:gd name="T111" fmla="*/ 15218 h 202"/>
                            <a:gd name="T112" fmla="*/ 200 w 226"/>
                            <a:gd name="T113" fmla="*/ 15206 h 202"/>
                            <a:gd name="T114" fmla="*/ 188 w 226"/>
                            <a:gd name="T115" fmla="*/ 15197 h 202"/>
                            <a:gd name="T116" fmla="*/ 173 w 226"/>
                            <a:gd name="T117" fmla="*/ 15190 h 202"/>
                            <a:gd name="T118" fmla="*/ 156 w 226"/>
                            <a:gd name="T119" fmla="*/ 15182 h 202"/>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Lst>
                          <a:ahLst/>
                          <a:cxnLst>
                            <a:cxn ang="T120">
                              <a:pos x="T0" y="T1"/>
                            </a:cxn>
                            <a:cxn ang="T121">
                              <a:pos x="T2" y="T3"/>
                            </a:cxn>
                            <a:cxn ang="T122">
                              <a:pos x="T4" y="T5"/>
                            </a:cxn>
                            <a:cxn ang="T123">
                              <a:pos x="T6" y="T7"/>
                            </a:cxn>
                            <a:cxn ang="T124">
                              <a:pos x="T8" y="T9"/>
                            </a:cxn>
                            <a:cxn ang="T125">
                              <a:pos x="T10" y="T11"/>
                            </a:cxn>
                            <a:cxn ang="T126">
                              <a:pos x="T12" y="T13"/>
                            </a:cxn>
                            <a:cxn ang="T127">
                              <a:pos x="T14" y="T15"/>
                            </a:cxn>
                            <a:cxn ang="T128">
                              <a:pos x="T16" y="T17"/>
                            </a:cxn>
                            <a:cxn ang="T129">
                              <a:pos x="T18" y="T19"/>
                            </a:cxn>
                            <a:cxn ang="T130">
                              <a:pos x="T20" y="T21"/>
                            </a:cxn>
                            <a:cxn ang="T131">
                              <a:pos x="T22" y="T23"/>
                            </a:cxn>
                            <a:cxn ang="T132">
                              <a:pos x="T24" y="T25"/>
                            </a:cxn>
                            <a:cxn ang="T133">
                              <a:pos x="T26" y="T27"/>
                            </a:cxn>
                            <a:cxn ang="T134">
                              <a:pos x="T28" y="T29"/>
                            </a:cxn>
                            <a:cxn ang="T135">
                              <a:pos x="T30" y="T31"/>
                            </a:cxn>
                            <a:cxn ang="T136">
                              <a:pos x="T32" y="T33"/>
                            </a:cxn>
                            <a:cxn ang="T137">
                              <a:pos x="T34" y="T35"/>
                            </a:cxn>
                            <a:cxn ang="T138">
                              <a:pos x="T36" y="T37"/>
                            </a:cxn>
                            <a:cxn ang="T139">
                              <a:pos x="T38" y="T39"/>
                            </a:cxn>
                            <a:cxn ang="T140">
                              <a:pos x="T40" y="T41"/>
                            </a:cxn>
                            <a:cxn ang="T141">
                              <a:pos x="T42" y="T43"/>
                            </a:cxn>
                            <a:cxn ang="T142">
                              <a:pos x="T44" y="T45"/>
                            </a:cxn>
                            <a:cxn ang="T143">
                              <a:pos x="T46" y="T47"/>
                            </a:cxn>
                            <a:cxn ang="T144">
                              <a:pos x="T48" y="T49"/>
                            </a:cxn>
                            <a:cxn ang="T145">
                              <a:pos x="T50" y="T51"/>
                            </a:cxn>
                            <a:cxn ang="T146">
                              <a:pos x="T52" y="T53"/>
                            </a:cxn>
                            <a:cxn ang="T147">
                              <a:pos x="T54" y="T55"/>
                            </a:cxn>
                            <a:cxn ang="T148">
                              <a:pos x="T56" y="T57"/>
                            </a:cxn>
                            <a:cxn ang="T149">
                              <a:pos x="T58" y="T59"/>
                            </a:cxn>
                            <a:cxn ang="T150">
                              <a:pos x="T60" y="T61"/>
                            </a:cxn>
                            <a:cxn ang="T151">
                              <a:pos x="T62" y="T63"/>
                            </a:cxn>
                            <a:cxn ang="T152">
                              <a:pos x="T64" y="T65"/>
                            </a:cxn>
                            <a:cxn ang="T153">
                              <a:pos x="T66" y="T67"/>
                            </a:cxn>
                            <a:cxn ang="T154">
                              <a:pos x="T68" y="T69"/>
                            </a:cxn>
                            <a:cxn ang="T155">
                              <a:pos x="T70" y="T71"/>
                            </a:cxn>
                            <a:cxn ang="T156">
                              <a:pos x="T72" y="T73"/>
                            </a:cxn>
                            <a:cxn ang="T157">
                              <a:pos x="T74" y="T75"/>
                            </a:cxn>
                            <a:cxn ang="T158">
                              <a:pos x="T76" y="T77"/>
                            </a:cxn>
                            <a:cxn ang="T159">
                              <a:pos x="T78" y="T79"/>
                            </a:cxn>
                            <a:cxn ang="T160">
                              <a:pos x="T80" y="T81"/>
                            </a:cxn>
                            <a:cxn ang="T161">
                              <a:pos x="T82" y="T83"/>
                            </a:cxn>
                            <a:cxn ang="T162">
                              <a:pos x="T84" y="T85"/>
                            </a:cxn>
                            <a:cxn ang="T163">
                              <a:pos x="T86" y="T87"/>
                            </a:cxn>
                            <a:cxn ang="T164">
                              <a:pos x="T88" y="T89"/>
                            </a:cxn>
                            <a:cxn ang="T165">
                              <a:pos x="T90" y="T91"/>
                            </a:cxn>
                            <a:cxn ang="T166">
                              <a:pos x="T92" y="T93"/>
                            </a:cxn>
                            <a:cxn ang="T167">
                              <a:pos x="T94" y="T95"/>
                            </a:cxn>
                            <a:cxn ang="T168">
                              <a:pos x="T96" y="T97"/>
                            </a:cxn>
                            <a:cxn ang="T169">
                              <a:pos x="T98" y="T99"/>
                            </a:cxn>
                            <a:cxn ang="T170">
                              <a:pos x="T100" y="T101"/>
                            </a:cxn>
                            <a:cxn ang="T171">
                              <a:pos x="T102" y="T103"/>
                            </a:cxn>
                            <a:cxn ang="T172">
                              <a:pos x="T104" y="T105"/>
                            </a:cxn>
                            <a:cxn ang="T173">
                              <a:pos x="T106" y="T107"/>
                            </a:cxn>
                            <a:cxn ang="T174">
                              <a:pos x="T108" y="T109"/>
                            </a:cxn>
                            <a:cxn ang="T175">
                              <a:pos x="T110" y="T111"/>
                            </a:cxn>
                            <a:cxn ang="T176">
                              <a:pos x="T112" y="T113"/>
                            </a:cxn>
                            <a:cxn ang="T177">
                              <a:pos x="T114" y="T115"/>
                            </a:cxn>
                            <a:cxn ang="T178">
                              <a:pos x="T116" y="T117"/>
                            </a:cxn>
                            <a:cxn ang="T179">
                              <a:pos x="T118" y="T119"/>
                            </a:cxn>
                          </a:cxnLst>
                          <a:rect l="0" t="0" r="r" b="b"/>
                          <a:pathLst>
                            <a:path w="226" h="202">
                              <a:moveTo>
                                <a:pt x="65" y="3"/>
                              </a:moveTo>
                              <a:lnTo>
                                <a:pt x="41" y="12"/>
                              </a:lnTo>
                              <a:lnTo>
                                <a:pt x="32" y="17"/>
                              </a:lnTo>
                              <a:lnTo>
                                <a:pt x="24" y="27"/>
                              </a:lnTo>
                              <a:lnTo>
                                <a:pt x="15" y="39"/>
                              </a:lnTo>
                              <a:lnTo>
                                <a:pt x="8" y="56"/>
                              </a:lnTo>
                              <a:lnTo>
                                <a:pt x="3" y="75"/>
                              </a:lnTo>
                              <a:lnTo>
                                <a:pt x="0" y="94"/>
                              </a:lnTo>
                              <a:lnTo>
                                <a:pt x="3" y="118"/>
                              </a:lnTo>
                              <a:lnTo>
                                <a:pt x="8" y="137"/>
                              </a:lnTo>
                              <a:lnTo>
                                <a:pt x="17" y="156"/>
                              </a:lnTo>
                              <a:lnTo>
                                <a:pt x="32" y="173"/>
                              </a:lnTo>
                              <a:lnTo>
                                <a:pt x="48" y="185"/>
                              </a:lnTo>
                              <a:lnTo>
                                <a:pt x="68" y="195"/>
                              </a:lnTo>
                              <a:lnTo>
                                <a:pt x="89" y="200"/>
                              </a:lnTo>
                              <a:lnTo>
                                <a:pt x="116" y="202"/>
                              </a:lnTo>
                              <a:lnTo>
                                <a:pt x="140" y="200"/>
                              </a:lnTo>
                              <a:lnTo>
                                <a:pt x="161" y="195"/>
                              </a:lnTo>
                              <a:lnTo>
                                <a:pt x="180" y="185"/>
                              </a:lnTo>
                              <a:lnTo>
                                <a:pt x="197" y="173"/>
                              </a:lnTo>
                              <a:lnTo>
                                <a:pt x="209" y="156"/>
                              </a:lnTo>
                              <a:lnTo>
                                <a:pt x="211" y="154"/>
                              </a:lnTo>
                              <a:lnTo>
                                <a:pt x="94" y="154"/>
                              </a:lnTo>
                              <a:lnTo>
                                <a:pt x="80" y="152"/>
                              </a:lnTo>
                              <a:lnTo>
                                <a:pt x="56" y="140"/>
                              </a:lnTo>
                              <a:lnTo>
                                <a:pt x="48" y="130"/>
                              </a:lnTo>
                              <a:lnTo>
                                <a:pt x="44" y="120"/>
                              </a:lnTo>
                              <a:lnTo>
                                <a:pt x="39" y="108"/>
                              </a:lnTo>
                              <a:lnTo>
                                <a:pt x="39" y="87"/>
                              </a:lnTo>
                              <a:lnTo>
                                <a:pt x="44" y="72"/>
                              </a:lnTo>
                              <a:lnTo>
                                <a:pt x="48" y="65"/>
                              </a:lnTo>
                              <a:lnTo>
                                <a:pt x="53" y="60"/>
                              </a:lnTo>
                              <a:lnTo>
                                <a:pt x="68" y="51"/>
                              </a:lnTo>
                              <a:lnTo>
                                <a:pt x="75" y="48"/>
                              </a:lnTo>
                              <a:lnTo>
                                <a:pt x="65" y="3"/>
                              </a:lnTo>
                              <a:close/>
                              <a:moveTo>
                                <a:pt x="156" y="0"/>
                              </a:moveTo>
                              <a:lnTo>
                                <a:pt x="142" y="46"/>
                              </a:lnTo>
                              <a:lnTo>
                                <a:pt x="154" y="51"/>
                              </a:lnTo>
                              <a:lnTo>
                                <a:pt x="164" y="53"/>
                              </a:lnTo>
                              <a:lnTo>
                                <a:pt x="171" y="60"/>
                              </a:lnTo>
                              <a:lnTo>
                                <a:pt x="178" y="65"/>
                              </a:lnTo>
                              <a:lnTo>
                                <a:pt x="183" y="72"/>
                              </a:lnTo>
                              <a:lnTo>
                                <a:pt x="185" y="80"/>
                              </a:lnTo>
                              <a:lnTo>
                                <a:pt x="188" y="89"/>
                              </a:lnTo>
                              <a:lnTo>
                                <a:pt x="188" y="111"/>
                              </a:lnTo>
                              <a:lnTo>
                                <a:pt x="185" y="120"/>
                              </a:lnTo>
                              <a:lnTo>
                                <a:pt x="171" y="140"/>
                              </a:lnTo>
                              <a:lnTo>
                                <a:pt x="147" y="152"/>
                              </a:lnTo>
                              <a:lnTo>
                                <a:pt x="132" y="154"/>
                              </a:lnTo>
                              <a:lnTo>
                                <a:pt x="211" y="154"/>
                              </a:lnTo>
                              <a:lnTo>
                                <a:pt x="219" y="140"/>
                              </a:lnTo>
                              <a:lnTo>
                                <a:pt x="224" y="120"/>
                              </a:lnTo>
                              <a:lnTo>
                                <a:pt x="226" y="96"/>
                              </a:lnTo>
                              <a:lnTo>
                                <a:pt x="221" y="63"/>
                              </a:lnTo>
                              <a:lnTo>
                                <a:pt x="216" y="48"/>
                              </a:lnTo>
                              <a:lnTo>
                                <a:pt x="209" y="36"/>
                              </a:lnTo>
                              <a:lnTo>
                                <a:pt x="200" y="24"/>
                              </a:lnTo>
                              <a:lnTo>
                                <a:pt x="188" y="15"/>
                              </a:lnTo>
                              <a:lnTo>
                                <a:pt x="173" y="8"/>
                              </a:lnTo>
                              <a:lnTo>
                                <a:pt x="156" y="0"/>
                              </a:lnTo>
                              <a:close/>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 name="Freeform 2570"/>
                      <wps:cNvSpPr>
                        <a:spLocks noChangeAspect="1" noChangeArrowheads="1"/>
                      </wps:cNvSpPr>
                      <wps:spPr bwMode="auto">
                        <a:xfrm>
                          <a:off x="11486" y="15182"/>
                          <a:ext cx="226" cy="202"/>
                        </a:xfrm>
                        <a:custGeom>
                          <a:avLst/>
                          <a:gdLst>
                            <a:gd name="T0" fmla="*/ 142 w 226"/>
                            <a:gd name="T1" fmla="*/ 15228 h 202"/>
                            <a:gd name="T2" fmla="*/ 156 w 226"/>
                            <a:gd name="T3" fmla="*/ 15182 h 202"/>
                            <a:gd name="T4" fmla="*/ 173 w 226"/>
                            <a:gd name="T5" fmla="*/ 15190 h 202"/>
                            <a:gd name="T6" fmla="*/ 188 w 226"/>
                            <a:gd name="T7" fmla="*/ 15197 h 202"/>
                            <a:gd name="T8" fmla="*/ 224 w 226"/>
                            <a:gd name="T9" fmla="*/ 15262 h 202"/>
                            <a:gd name="T10" fmla="*/ 226 w 226"/>
                            <a:gd name="T11" fmla="*/ 15278 h 202"/>
                            <a:gd name="T12" fmla="*/ 209 w 226"/>
                            <a:gd name="T13" fmla="*/ 15338 h 202"/>
                            <a:gd name="T14" fmla="*/ 161 w 226"/>
                            <a:gd name="T15" fmla="*/ 15377 h 202"/>
                            <a:gd name="T16" fmla="*/ 116 w 226"/>
                            <a:gd name="T17" fmla="*/ 15384 h 202"/>
                            <a:gd name="T18" fmla="*/ 89 w 226"/>
                            <a:gd name="T19" fmla="*/ 15382 h 202"/>
                            <a:gd name="T20" fmla="*/ 32 w 226"/>
                            <a:gd name="T21" fmla="*/ 15355 h 202"/>
                            <a:gd name="T22" fmla="*/ 3 w 226"/>
                            <a:gd name="T23" fmla="*/ 15300 h 202"/>
                            <a:gd name="T24" fmla="*/ 0 w 226"/>
                            <a:gd name="T25" fmla="*/ 15276 h 202"/>
                            <a:gd name="T26" fmla="*/ 3 w 226"/>
                            <a:gd name="T27" fmla="*/ 15257 h 202"/>
                            <a:gd name="T28" fmla="*/ 8 w 226"/>
                            <a:gd name="T29" fmla="*/ 15238 h 202"/>
                            <a:gd name="T30" fmla="*/ 15 w 226"/>
                            <a:gd name="T31" fmla="*/ 15221 h 202"/>
                            <a:gd name="T32" fmla="*/ 24 w 226"/>
                            <a:gd name="T33" fmla="*/ 15209 h 202"/>
                            <a:gd name="T34" fmla="*/ 32 w 226"/>
                            <a:gd name="T35" fmla="*/ 15199 h 202"/>
                            <a:gd name="T36" fmla="*/ 41 w 226"/>
                            <a:gd name="T37" fmla="*/ 15194 h 202"/>
                            <a:gd name="T38" fmla="*/ 53 w 226"/>
                            <a:gd name="T39" fmla="*/ 15190 h 202"/>
                            <a:gd name="T40" fmla="*/ 65 w 226"/>
                            <a:gd name="T41" fmla="*/ 15185 h 202"/>
                            <a:gd name="T42" fmla="*/ 75 w 226"/>
                            <a:gd name="T43" fmla="*/ 15230 h 202"/>
                            <a:gd name="T44" fmla="*/ 68 w 226"/>
                            <a:gd name="T45" fmla="*/ 15233 h 202"/>
                            <a:gd name="T46" fmla="*/ 60 w 226"/>
                            <a:gd name="T47" fmla="*/ 15238 h 202"/>
                            <a:gd name="T48" fmla="*/ 39 w 226"/>
                            <a:gd name="T49" fmla="*/ 15269 h 202"/>
                            <a:gd name="T50" fmla="*/ 39 w 226"/>
                            <a:gd name="T51" fmla="*/ 15278 h 202"/>
                            <a:gd name="T52" fmla="*/ 39 w 226"/>
                            <a:gd name="T53" fmla="*/ 15290 h 202"/>
                            <a:gd name="T54" fmla="*/ 94 w 226"/>
                            <a:gd name="T55" fmla="*/ 15336 h 202"/>
                            <a:gd name="T56" fmla="*/ 113 w 226"/>
                            <a:gd name="T57" fmla="*/ 15336 h 202"/>
                            <a:gd name="T58" fmla="*/ 132 w 226"/>
                            <a:gd name="T59" fmla="*/ 15336 h 202"/>
                            <a:gd name="T60" fmla="*/ 185 w 226"/>
                            <a:gd name="T61" fmla="*/ 15302 h 202"/>
                            <a:gd name="T62" fmla="*/ 188 w 226"/>
                            <a:gd name="T63" fmla="*/ 15293 h 202"/>
                            <a:gd name="T64" fmla="*/ 188 w 226"/>
                            <a:gd name="T65" fmla="*/ 15281 h 202"/>
                            <a:gd name="T66" fmla="*/ 188 w 226"/>
                            <a:gd name="T67" fmla="*/ 15271 h 202"/>
                            <a:gd name="T68" fmla="*/ 185 w 226"/>
                            <a:gd name="T69" fmla="*/ 15262 h 202"/>
                            <a:gd name="T70" fmla="*/ 183 w 226"/>
                            <a:gd name="T71" fmla="*/ 15254 h 202"/>
                            <a:gd name="T72" fmla="*/ 178 w 226"/>
                            <a:gd name="T73" fmla="*/ 15247 h 202"/>
                            <a:gd name="T74" fmla="*/ 171 w 226"/>
                            <a:gd name="T75" fmla="*/ 15242 h 202"/>
                            <a:gd name="T76" fmla="*/ 164 w 226"/>
                            <a:gd name="T77" fmla="*/ 15235 h 202"/>
                            <a:gd name="T78" fmla="*/ 154 w 226"/>
                            <a:gd name="T79" fmla="*/ 15233 h 202"/>
                            <a:gd name="T80" fmla="*/ 142 w 226"/>
                            <a:gd name="T81" fmla="*/ 15228 h 202"/>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Lst>
                          <a:ahLst/>
                          <a:cxnLst>
                            <a:cxn ang="T82">
                              <a:pos x="T0" y="T1"/>
                            </a:cxn>
                            <a:cxn ang="T83">
                              <a:pos x="T2" y="T3"/>
                            </a:cxn>
                            <a:cxn ang="T84">
                              <a:pos x="T4" y="T5"/>
                            </a:cxn>
                            <a:cxn ang="T85">
                              <a:pos x="T6" y="T7"/>
                            </a:cxn>
                            <a:cxn ang="T86">
                              <a:pos x="T8" y="T9"/>
                            </a:cxn>
                            <a:cxn ang="T87">
                              <a:pos x="T10" y="T11"/>
                            </a:cxn>
                            <a:cxn ang="T88">
                              <a:pos x="T12" y="T13"/>
                            </a:cxn>
                            <a:cxn ang="T89">
                              <a:pos x="T14" y="T15"/>
                            </a:cxn>
                            <a:cxn ang="T90">
                              <a:pos x="T16" y="T17"/>
                            </a:cxn>
                            <a:cxn ang="T91">
                              <a:pos x="T18" y="T19"/>
                            </a:cxn>
                            <a:cxn ang="T92">
                              <a:pos x="T20" y="T21"/>
                            </a:cxn>
                            <a:cxn ang="T93">
                              <a:pos x="T22" y="T23"/>
                            </a:cxn>
                            <a:cxn ang="T94">
                              <a:pos x="T24" y="T25"/>
                            </a:cxn>
                            <a:cxn ang="T95">
                              <a:pos x="T26" y="T27"/>
                            </a:cxn>
                            <a:cxn ang="T96">
                              <a:pos x="T28" y="T29"/>
                            </a:cxn>
                            <a:cxn ang="T97">
                              <a:pos x="T30" y="T31"/>
                            </a:cxn>
                            <a:cxn ang="T98">
                              <a:pos x="T32" y="T33"/>
                            </a:cxn>
                            <a:cxn ang="T99">
                              <a:pos x="T34" y="T35"/>
                            </a:cxn>
                            <a:cxn ang="T100">
                              <a:pos x="T36" y="T37"/>
                            </a:cxn>
                            <a:cxn ang="T101">
                              <a:pos x="T38" y="T39"/>
                            </a:cxn>
                            <a:cxn ang="T102">
                              <a:pos x="T40" y="T41"/>
                            </a:cxn>
                            <a:cxn ang="T103">
                              <a:pos x="T42" y="T43"/>
                            </a:cxn>
                            <a:cxn ang="T104">
                              <a:pos x="T44" y="T45"/>
                            </a:cxn>
                            <a:cxn ang="T105">
                              <a:pos x="T46" y="T47"/>
                            </a:cxn>
                            <a:cxn ang="T106">
                              <a:pos x="T48" y="T49"/>
                            </a:cxn>
                            <a:cxn ang="T107">
                              <a:pos x="T50" y="T51"/>
                            </a:cxn>
                            <a:cxn ang="T108">
                              <a:pos x="T52" y="T53"/>
                            </a:cxn>
                            <a:cxn ang="T109">
                              <a:pos x="T54" y="T55"/>
                            </a:cxn>
                            <a:cxn ang="T110">
                              <a:pos x="T56" y="T57"/>
                            </a:cxn>
                            <a:cxn ang="T111">
                              <a:pos x="T58" y="T59"/>
                            </a:cxn>
                            <a:cxn ang="T112">
                              <a:pos x="T60" y="T61"/>
                            </a:cxn>
                            <a:cxn ang="T113">
                              <a:pos x="T62" y="T63"/>
                            </a:cxn>
                            <a:cxn ang="T114">
                              <a:pos x="T64" y="T65"/>
                            </a:cxn>
                            <a:cxn ang="T115">
                              <a:pos x="T66" y="T67"/>
                            </a:cxn>
                            <a:cxn ang="T116">
                              <a:pos x="T68" y="T69"/>
                            </a:cxn>
                            <a:cxn ang="T117">
                              <a:pos x="T70" y="T71"/>
                            </a:cxn>
                            <a:cxn ang="T118">
                              <a:pos x="T72" y="T73"/>
                            </a:cxn>
                            <a:cxn ang="T119">
                              <a:pos x="T74" y="T75"/>
                            </a:cxn>
                            <a:cxn ang="T120">
                              <a:pos x="T76" y="T77"/>
                            </a:cxn>
                            <a:cxn ang="T121">
                              <a:pos x="T78" y="T79"/>
                            </a:cxn>
                            <a:cxn ang="T122">
                              <a:pos x="T80" y="T81"/>
                            </a:cxn>
                          </a:cxnLst>
                          <a:rect l="0" t="0" r="r" b="b"/>
                          <a:pathLst>
                            <a:path w="226" h="202">
                              <a:moveTo>
                                <a:pt x="142" y="46"/>
                              </a:moveTo>
                              <a:lnTo>
                                <a:pt x="156" y="0"/>
                              </a:lnTo>
                              <a:lnTo>
                                <a:pt x="173" y="8"/>
                              </a:lnTo>
                              <a:lnTo>
                                <a:pt x="188" y="15"/>
                              </a:lnTo>
                              <a:lnTo>
                                <a:pt x="224" y="80"/>
                              </a:lnTo>
                              <a:lnTo>
                                <a:pt x="226" y="96"/>
                              </a:lnTo>
                              <a:lnTo>
                                <a:pt x="209" y="156"/>
                              </a:lnTo>
                              <a:lnTo>
                                <a:pt x="161" y="195"/>
                              </a:lnTo>
                              <a:lnTo>
                                <a:pt x="116" y="202"/>
                              </a:lnTo>
                              <a:lnTo>
                                <a:pt x="89" y="200"/>
                              </a:lnTo>
                              <a:lnTo>
                                <a:pt x="32" y="173"/>
                              </a:lnTo>
                              <a:lnTo>
                                <a:pt x="3" y="118"/>
                              </a:lnTo>
                              <a:lnTo>
                                <a:pt x="0" y="94"/>
                              </a:lnTo>
                              <a:lnTo>
                                <a:pt x="3" y="75"/>
                              </a:lnTo>
                              <a:lnTo>
                                <a:pt x="8" y="56"/>
                              </a:lnTo>
                              <a:lnTo>
                                <a:pt x="15" y="39"/>
                              </a:lnTo>
                              <a:lnTo>
                                <a:pt x="24" y="27"/>
                              </a:lnTo>
                              <a:lnTo>
                                <a:pt x="32" y="17"/>
                              </a:lnTo>
                              <a:lnTo>
                                <a:pt x="41" y="12"/>
                              </a:lnTo>
                              <a:lnTo>
                                <a:pt x="53" y="8"/>
                              </a:lnTo>
                              <a:lnTo>
                                <a:pt x="65" y="3"/>
                              </a:lnTo>
                              <a:lnTo>
                                <a:pt x="75" y="48"/>
                              </a:lnTo>
                              <a:lnTo>
                                <a:pt x="68" y="51"/>
                              </a:lnTo>
                              <a:lnTo>
                                <a:pt x="60" y="56"/>
                              </a:lnTo>
                              <a:lnTo>
                                <a:pt x="39" y="87"/>
                              </a:lnTo>
                              <a:lnTo>
                                <a:pt x="39" y="96"/>
                              </a:lnTo>
                              <a:lnTo>
                                <a:pt x="39" y="108"/>
                              </a:lnTo>
                              <a:lnTo>
                                <a:pt x="94" y="154"/>
                              </a:lnTo>
                              <a:lnTo>
                                <a:pt x="113" y="154"/>
                              </a:lnTo>
                              <a:lnTo>
                                <a:pt x="132" y="154"/>
                              </a:lnTo>
                              <a:lnTo>
                                <a:pt x="185" y="120"/>
                              </a:lnTo>
                              <a:lnTo>
                                <a:pt x="188" y="111"/>
                              </a:lnTo>
                              <a:lnTo>
                                <a:pt x="188" y="99"/>
                              </a:lnTo>
                              <a:lnTo>
                                <a:pt x="188" y="89"/>
                              </a:lnTo>
                              <a:lnTo>
                                <a:pt x="185" y="80"/>
                              </a:lnTo>
                              <a:lnTo>
                                <a:pt x="183" y="72"/>
                              </a:lnTo>
                              <a:lnTo>
                                <a:pt x="178" y="65"/>
                              </a:lnTo>
                              <a:lnTo>
                                <a:pt x="171" y="60"/>
                              </a:lnTo>
                              <a:lnTo>
                                <a:pt x="164" y="53"/>
                              </a:lnTo>
                              <a:lnTo>
                                <a:pt x="154" y="51"/>
                              </a:lnTo>
                              <a:lnTo>
                                <a:pt x="142" y="46"/>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77" o:spid="_x0000_s1026" style="position:absolute;margin-left:574.25pt;margin-top:759.05pt;width:11.4pt;height:10.2pt;z-index:-251657216;mso-position-horizontal-relative:page;mso-position-vertical-relative:page" coordorigin="11485,15181" coordsize="228,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">
              <o:lock v:ext="edit" aspectratio="t"/>
              <v:shape id="AutoShape 2571" o:spid="_x0000_s1027" style="position:absolute;left:11486;top:15182;width:226;height:202;visibility:visible;mso-wrap-style:square;v-text-anchor:top" coordsize="226,2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Kgy78A&#10;AADbAAAADwAAAGRycy9kb3ducmV2LnhtbERPy4rCMBTdC/MP4Q6403RkfFWjDMKAC11YB2Z7aa5N&#10;tbkpSdT692YhuDyc93Ld2UbcyIfasYKvYQaCuHS65krB3/F3MAMRIrLGxjEpeFCA9eqjt8Rcuzsf&#10;6FbESqQQDjkqMDG2uZShNGQxDF1LnLiT8xZjgr6S2uM9hdtGjrJsIi3WnBoMtrQxVF6Kq1VwQH6M&#10;z9Vm6uP88r/fme/azLZK9T+7nwWISF18i1/urVYwTWPTl/QD5Oo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YqDLvwAAANsAAAAPAAAAAAAAAAAAAAAAAJgCAABkcnMvZG93bnJl&#10;di54bWxQSwUGAAAAAAQABAD1AAAAhAMAAAAA&#10;" path="m65,3l41,12r-9,5l24,27,15,39,8,56,3,75,,94r3,24l8,137r9,19l32,173r16,12l68,195r21,5l116,202r24,-2l161,195r19,-10l197,173r12,-17l211,154r-117,l80,152,56,140,48,130,44,120,39,108r,-21l44,72r4,-7l53,60,68,51r7,-3l65,3xm156,l142,46r12,5l164,53r7,7l178,65r5,7l185,80r3,9l188,111r-3,9l171,140r-24,12l132,154r79,l219,140r5,-20l226,96,221,63,216,48,209,36,200,24,188,15,173,8,156,xe" fillcolor="#f48534" stroked="f">
                <v:fill opacity="26214f"/>
                <v:path o:connecttype="custom" o:connectlocs="65,15185;41,15194;32,15199;24,15209;15,15221;8,15238;3,15257;0,15276;3,15300;8,15319;17,15338;32,15355;48,15367;68,15377;89,15382;116,15384;140,15382;161,15377;180,15367;197,15355;209,15338;211,15336;94,15336;80,15334;56,15322;48,15312;44,15302;39,15290;39,15269;44,15254;48,15247;53,15242;68,15233;75,15230;65,15185;156,15182;142,15228;154,15233;164,15235;171,15242;178,15247;183,15254;185,15262;188,15271;188,15293;185,15302;171,15322;147,15334;132,15336;211,15336;219,15322;224,15302;226,15278;221,15245;216,15230;209,15218;200,15206;188,15197;173,15190;156,15182" o:connectangles="0,0,0,0,0,0,0,0,0,0,0,0,0,0,0,0,0,0,0,0,0,0,0,0,0,0,0,0,0,0,0,0,0,0,0,0,0,0,0,0,0,0,0,0,0,0,0,0,0,0,0,0,0,0,0,0,0,0,0,0"/>
                <o:lock v:ext="edit" aspectratio="t"/>
              </v:shape>
              <v:shape id="Freeform 2570" o:spid="_x0000_s1028" style="position:absolute;left:11486;top:15182;width:226;height:202;visibility:visible;mso-wrap-style:square;v-text-anchor:top" coordsize="226,2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9h03cQA&#10;AADbAAAADwAAAGRycy9kb3ducmV2LnhtbESPwW7CMBBE70j8g7VIvREHDi0EDEK0JVWVS9J+wCpe&#10;krTxOordEPr1dSUkjqOZeaPZ7kfTioF611hWsIhiEMSl1Q1XCj4/XucrEM4ja2wtk4IrOdjvppMt&#10;JtpeOKeh8JUIEHYJKqi97xIpXVmTQRfZjjh4Z9sb9EH2ldQ9XgLctHIZx4/SYMNhocaOjjWV38WP&#10;UfA7jHJ5ylK/zo/p8xe+YLZ6R6UeZuNhA8LT6O/hW/tNK3haw/+X8APk7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fYdN3EAAAA2wAAAA8AAAAAAAAAAAAAAAAAmAIAAGRycy9k&#10;b3ducmV2LnhtbFBLBQYAAAAABAAEAPUAAACJAwAAAAA=&#10;" path="m142,46l156,r17,8l188,15r36,65l226,96r-17,60l161,195r-45,7l89,200,32,173,3,118,,94,3,75,8,56,15,39,24,27,32,17r9,-5l53,8,65,3,75,48r-7,3l60,56,39,87r,9l39,108r55,46l113,154r19,l185,120r3,-9l188,99r,-10l185,80r-2,-8l178,65r-7,-5l164,53,154,51,142,46e" filled="f" strokecolor="#f48534" strokeweight=".12pt">
                <v:path o:connecttype="custom" o:connectlocs="142,15228;156,15182;173,15190;188,15197;224,15262;226,15278;209,15338;161,15377;116,15384;89,15382;32,15355;3,15300;0,15276;3,15257;8,15238;15,15221;24,15209;32,15199;41,15194;53,15190;65,15185;75,15230;68,15233;60,15238;39,15269;39,15278;39,15290;94,15336;113,15336;132,15336;185,15302;188,15293;188,15281;188,15271;185,15262;183,15254;178,15247;171,15242;164,15235;154,15233;142,15228" o:connectangles="0,0,0,0,0,0,0,0,0,0,0,0,0,0,0,0,0,0,0,0,0,0,0,0,0,0,0,0,0,0,0,0,0,0,0,0,0,0,0,0,0"/>
                <o:lock v:ext="edit" aspectratio="t"/>
              </v:shape>
              <w10:wrap anchorx="page" anchory="page"/>
            </v:group>
          </w:pict>
        </mc:Fallback>
      </mc:AlternateContent>
    </w:r>
    <w:r>
      <w:rPr>
        <w:noProof/>
        <w:lang w:eastAsia="en-US"/>
      </w:rPr>
      <mc:AlternateContent>
        <mc:Choice Requires="wpg">
          <w:drawing>
            <wp:anchor distT="0" distB="0" distL="114300" distR="114300" simplePos="0" relativeHeight="251660288" behindDoc="1" locked="0" layoutInCell="1" allowOverlap="1" wp14:anchorId="2C7B7A56" wp14:editId="1810FC6D">
              <wp:simplePos x="0" y="0"/>
              <wp:positionH relativeFrom="page">
                <wp:posOffset>7296150</wp:posOffset>
              </wp:positionH>
              <wp:positionV relativeFrom="page">
                <wp:posOffset>9504680</wp:posOffset>
              </wp:positionV>
              <wp:extent cx="139065" cy="113030"/>
              <wp:effectExtent l="19050" t="8255" r="22860" b="12065"/>
              <wp:wrapNone/>
              <wp:docPr id="65" name="Group 6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113030"/>
                        <a:chOff x="11490" y="14968"/>
                        <a:chExt cx="219" cy="178"/>
                      </a:xfrm>
                    </wpg:grpSpPr>
                    <wps:wsp>
                      <wps:cNvPr id="66" name="Line 2568"/>
                      <wps:cNvCnPr>
                        <a:cxnSpLocks noChangeAspect="1" noChangeArrowheads="1"/>
                      </wps:cNvCnPr>
                      <wps:spPr bwMode="auto">
                        <a:xfrm>
                          <a:off x="11491" y="15120"/>
                          <a:ext cx="216" cy="0"/>
                        </a:xfrm>
                        <a:prstGeom prst="line">
                          <a:avLst/>
                        </a:prstGeom>
                        <a:noFill/>
                        <a:ln w="30480">
                          <a:solidFill>
                            <a:srgbClr val="F48534"/>
                          </a:solidFill>
                          <a:round/>
                          <a:headEnd/>
                          <a:tailEnd/>
                        </a:ln>
                        <a:extLst>
                          <a:ext uri="{909E8E84-426E-40DD-AFC4-6F175D3DCCD1}">
                            <a14:hiddenFill xmlns:a14="http://schemas.microsoft.com/office/drawing/2010/main">
                              <a:noFill/>
                            </a14:hiddenFill>
                          </a:ext>
                        </a:extLst>
                      </wps:spPr>
                      <wps:bodyPr/>
                    </wps:wsp>
                    <wps:wsp>
                      <wps:cNvPr id="75" name="AutoShape 2567"/>
                      <wps:cNvSpPr>
                        <a:spLocks noChangeAspect="1" noChangeArrowheads="1"/>
                      </wps:cNvSpPr>
                      <wps:spPr bwMode="auto">
                        <a:xfrm>
                          <a:off x="11491" y="14968"/>
                          <a:ext cx="216" cy="128"/>
                        </a:xfrm>
                        <a:custGeom>
                          <a:avLst/>
                          <a:gdLst>
                            <a:gd name="T0" fmla="*/ 36 w 216"/>
                            <a:gd name="T1" fmla="*/ 14974 h 128"/>
                            <a:gd name="T2" fmla="*/ 0 w 216"/>
                            <a:gd name="T3" fmla="*/ 14974 h 128"/>
                            <a:gd name="T4" fmla="*/ 0 w 216"/>
                            <a:gd name="T5" fmla="*/ 15096 h 128"/>
                            <a:gd name="T6" fmla="*/ 36 w 216"/>
                            <a:gd name="T7" fmla="*/ 15096 h 128"/>
                            <a:gd name="T8" fmla="*/ 36 w 216"/>
                            <a:gd name="T9" fmla="*/ 14974 h 128"/>
                            <a:gd name="T10" fmla="*/ 123 w 216"/>
                            <a:gd name="T11" fmla="*/ 14981 h 128"/>
                            <a:gd name="T12" fmla="*/ 84 w 216"/>
                            <a:gd name="T13" fmla="*/ 14981 h 128"/>
                            <a:gd name="T14" fmla="*/ 84 w 216"/>
                            <a:gd name="T15" fmla="*/ 15096 h 128"/>
                            <a:gd name="T16" fmla="*/ 123 w 216"/>
                            <a:gd name="T17" fmla="*/ 15096 h 128"/>
                            <a:gd name="T18" fmla="*/ 123 w 216"/>
                            <a:gd name="T19" fmla="*/ 14981 h 128"/>
                            <a:gd name="T20" fmla="*/ 216 w 216"/>
                            <a:gd name="T21" fmla="*/ 14969 h 128"/>
                            <a:gd name="T22" fmla="*/ 180 w 216"/>
                            <a:gd name="T23" fmla="*/ 14969 h 128"/>
                            <a:gd name="T24" fmla="*/ 180 w 216"/>
                            <a:gd name="T25" fmla="*/ 15096 h 128"/>
                            <a:gd name="T26" fmla="*/ 216 w 216"/>
                            <a:gd name="T27" fmla="*/ 15096 h 128"/>
                            <a:gd name="T28" fmla="*/ 216 w 216"/>
                            <a:gd name="T29" fmla="*/ 14969 h 128"/>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216" h="128">
                              <a:moveTo>
                                <a:pt x="36" y="5"/>
                              </a:moveTo>
                              <a:lnTo>
                                <a:pt x="0" y="5"/>
                              </a:lnTo>
                              <a:lnTo>
                                <a:pt x="0" y="127"/>
                              </a:lnTo>
                              <a:lnTo>
                                <a:pt x="36" y="127"/>
                              </a:lnTo>
                              <a:lnTo>
                                <a:pt x="36" y="5"/>
                              </a:lnTo>
                              <a:moveTo>
                                <a:pt x="123" y="12"/>
                              </a:moveTo>
                              <a:lnTo>
                                <a:pt x="84" y="12"/>
                              </a:lnTo>
                              <a:lnTo>
                                <a:pt x="84" y="127"/>
                              </a:lnTo>
                              <a:lnTo>
                                <a:pt x="123" y="127"/>
                              </a:lnTo>
                              <a:lnTo>
                                <a:pt x="123" y="12"/>
                              </a:lnTo>
                              <a:moveTo>
                                <a:pt x="216" y="0"/>
                              </a:moveTo>
                              <a:lnTo>
                                <a:pt x="180" y="0"/>
                              </a:lnTo>
                              <a:lnTo>
                                <a:pt x="180" y="127"/>
                              </a:lnTo>
                              <a:lnTo>
                                <a:pt x="216" y="127"/>
                              </a:lnTo>
                              <a:lnTo>
                                <a:pt x="216" y="0"/>
                              </a:lnTo>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6" name="Freeform 2566"/>
                      <wps:cNvSpPr>
                        <a:spLocks noChangeAspect="1" noChangeArrowheads="1"/>
                      </wps:cNvSpPr>
                      <wps:spPr bwMode="auto">
                        <a:xfrm>
                          <a:off x="11491" y="14968"/>
                          <a:ext cx="216" cy="176"/>
                        </a:xfrm>
                        <a:custGeom>
                          <a:avLst/>
                          <a:gdLst>
                            <a:gd name="T0" fmla="*/ 216 w 216"/>
                            <a:gd name="T1" fmla="*/ 15144 h 176"/>
                            <a:gd name="T2" fmla="*/ 0 w 216"/>
                            <a:gd name="T3" fmla="*/ 15144 h 176"/>
                            <a:gd name="T4" fmla="*/ 0 w 216"/>
                            <a:gd name="T5" fmla="*/ 14974 h 176"/>
                            <a:gd name="T6" fmla="*/ 36 w 216"/>
                            <a:gd name="T7" fmla="*/ 14974 h 176"/>
                            <a:gd name="T8" fmla="*/ 36 w 216"/>
                            <a:gd name="T9" fmla="*/ 15096 h 176"/>
                            <a:gd name="T10" fmla="*/ 84 w 216"/>
                            <a:gd name="T11" fmla="*/ 15096 h 176"/>
                            <a:gd name="T12" fmla="*/ 84 w 216"/>
                            <a:gd name="T13" fmla="*/ 14981 h 176"/>
                            <a:gd name="T14" fmla="*/ 123 w 216"/>
                            <a:gd name="T15" fmla="*/ 14981 h 176"/>
                            <a:gd name="T16" fmla="*/ 123 w 216"/>
                            <a:gd name="T17" fmla="*/ 15096 h 176"/>
                            <a:gd name="T18" fmla="*/ 180 w 216"/>
                            <a:gd name="T19" fmla="*/ 15096 h 176"/>
                            <a:gd name="T20" fmla="*/ 180 w 216"/>
                            <a:gd name="T21" fmla="*/ 14969 h 176"/>
                            <a:gd name="T22" fmla="*/ 216 w 216"/>
                            <a:gd name="T23" fmla="*/ 14969 h 176"/>
                            <a:gd name="T24" fmla="*/ 216 w 216"/>
                            <a:gd name="T25" fmla="*/ 15144 h 17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0" t="0" r="r" b="b"/>
                          <a:pathLst>
                            <a:path w="216" h="176">
                              <a:moveTo>
                                <a:pt x="216" y="175"/>
                              </a:moveTo>
                              <a:lnTo>
                                <a:pt x="0" y="175"/>
                              </a:lnTo>
                              <a:lnTo>
                                <a:pt x="0" y="5"/>
                              </a:lnTo>
                              <a:lnTo>
                                <a:pt x="36" y="5"/>
                              </a:lnTo>
                              <a:lnTo>
                                <a:pt x="36" y="127"/>
                              </a:lnTo>
                              <a:lnTo>
                                <a:pt x="84" y="127"/>
                              </a:lnTo>
                              <a:lnTo>
                                <a:pt x="84" y="12"/>
                              </a:lnTo>
                              <a:lnTo>
                                <a:pt x="123" y="12"/>
                              </a:lnTo>
                              <a:lnTo>
                                <a:pt x="123" y="127"/>
                              </a:lnTo>
                              <a:lnTo>
                                <a:pt x="180" y="127"/>
                              </a:lnTo>
                              <a:lnTo>
                                <a:pt x="180" y="0"/>
                              </a:lnTo>
                              <a:lnTo>
                                <a:pt x="216" y="0"/>
                              </a:lnTo>
                              <a:lnTo>
                                <a:pt x="216" y="175"/>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65" o:spid="_x0000_s1026" style="position:absolute;margin-left:574.5pt;margin-top:748.4pt;width:10.95pt;height:8.9pt;z-index:-251656192;mso-position-horizontal-relative:page;mso-position-vertical-relative:page" coordorigin="11490,14968" coordsize="219,1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">
              <o:lock v:ext="edit" aspectratio="t"/>
              <v:line id="Line 2568" o:spid="_x0000_s1027" style="position:absolute;visibility:visible;mso-wrap-style:square" from="11491,15120" to="11707,151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13WL8MAAADbAAAADwAAAGRycy9kb3ducmV2LnhtbESPT2sCMRDF7wW/QxihF9Fse1hlNYoI&#10;FhHa4r/7sBk3i5vJksR1/fZNodDj4837vXmLVW8b0ZEPtWMFb5MMBHHpdM2VgvNpO56BCBFZY+OY&#10;FDwpwGo5eFlgod2DD9QdYyUShEOBCkyMbSFlKA1ZDBPXEifv6rzFmKSvpPb4SHDbyPcsy6XFmlOD&#10;wZY2hsrb8W7TG7r7MJ9TeR6N5PT7so60v/ovpV6H/XoOIlIf/4//0jutIM/hd0sCgF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Nd1i/DAAAA2wAAAA8AAAAAAAAAAAAA&#10;AAAAoQIAAGRycy9kb3ducmV2LnhtbFBLBQYAAAAABAAEAPkAAACRAwAAAAA=&#10;" strokecolor="#f48534" strokeweight="2.4pt">
                <v:path arrowok="f"/>
                <o:lock v:ext="edit" aspectratio="t" shapetype="f"/>
              </v:line>
              <v:shape id="AutoShape 2567" o:spid="_x0000_s1028" style="position:absolute;left:11491;top:14968;width:216;height:128;visibility:visible;mso-wrap-style:square;v-text-anchor:top" coordsize="216,1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M9QMUA&#10;AADbAAAADwAAAGRycy9kb3ducmV2LnhtbESPQWvCQBSE70L/w/IKvekmgdqaukqrFPTWqKDH1+xr&#10;NjT7Nma3Gv+9Kwg9DjPzDTOd97YRJ+p87VhBOkpAEJdO11wp2G0/h68gfEDW2DgmBRfyMJ89DKaY&#10;a3fmgk6bUIkIYZ+jAhNCm0vpS0MW/ci1xNH7cZ3FEGVXSd3hOcJtI7MkGUuLNccFgy0tDJW/mz+r&#10;oFh9mH1yWH4t18cim6x36XfhGqWeHvv3NxCB+vAfvrdXWsHLM9y+xB8gZ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Az1AxQAAANsAAAAPAAAAAAAAAAAAAAAAAJgCAABkcnMv&#10;ZG93bnJldi54bWxQSwUGAAAAAAQABAD1AAAAigMAAAAA&#10;" path="m36,5l,5,,127r36,l36,5t87,7l84,12r,115l123,127r,-115m216,l180,r,127l216,127,216,e" fillcolor="#f48534" stroked="f">
                <v:fill opacity="26214f"/>
                <v:path o:connecttype="custom" o:connectlocs="36,14974;0,14974;0,15096;36,15096;36,14974;123,14981;84,14981;84,15096;123,15096;123,14981;216,14969;180,14969;180,15096;216,15096;216,14969" o:connectangles="0,0,0,0,0,0,0,0,0,0,0,0,0,0,0"/>
                <o:lock v:ext="edit" aspectratio="t"/>
              </v:shape>
              <v:shape id="Freeform 2566" o:spid="_x0000_s1029" style="position:absolute;left:11491;top:14968;width:216;height:176;visibility:visible;mso-wrap-style:square;v-text-anchor:top" coordsize="216,1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079yMYA&#10;AADbAAAADwAAAGRycy9kb3ducmV2LnhtbESPQWvCQBSE70L/w/IKvemmUrTGbKQI0oJFMQri7Zl9&#10;zYZm34bsqvHfdwuFHoeZ+YbJFr1txJU6XztW8DxKQBCXTtdcKTjsV8NXED4ga2wck4I7eVjkD4MM&#10;U+1uvKNrESoRIexTVGBCaFMpfWnIoh+5ljh6X66zGKLsKqk7vEW4beQ4SSbSYs1xwWBLS0Pld3Gx&#10;CsJxs9En87ndrQ/H95fx7NzuL1Olnh77tzmIQH34D/+1P7SC6QR+v8QfIPM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079yMYAAADbAAAADwAAAAAAAAAAAAAAAACYAgAAZHJz&#10;L2Rvd25yZXYueG1sUEsFBgAAAAAEAAQA9QAAAIsDAAAAAA==&#10;" path="m216,175l,175,,5r36,l36,127r48,l84,12r39,l123,127r57,l180,r36,l216,175e" filled="f" strokecolor="#f48534" strokeweight=".12pt">
                <v:path o:connecttype="custom" o:connectlocs="216,15144;0,15144;0,14974;36,14974;36,15096;84,15096;84,14981;123,14981;123,15096;180,15096;180,14969;216,14969;216,15144" o:connectangles="0,0,0,0,0,0,0,0,0,0,0,0,0"/>
                <o:lock v:ext="edit" aspectratio="t"/>
              </v:shape>
              <w10:wrap anchorx="page" anchory="page"/>
            </v:group>
          </w:pict>
        </mc:Fallback>
      </mc:AlternateContent>
    </w:r>
    <w:r>
      <w:rPr>
        <w:noProof/>
        <w:lang w:eastAsia="en-US"/>
      </w:rPr>
      <mc:AlternateContent>
        <mc:Choice Requires="wpg">
          <w:drawing>
            <wp:anchor distT="0" distB="0" distL="114300" distR="114300" simplePos="0" relativeHeight="251661312" behindDoc="1" locked="0" layoutInCell="1" allowOverlap="1" wp14:anchorId="5EB0AA80" wp14:editId="3A89E696">
              <wp:simplePos x="0" y="0"/>
              <wp:positionH relativeFrom="page">
                <wp:posOffset>7296150</wp:posOffset>
              </wp:positionH>
              <wp:positionV relativeFrom="page">
                <wp:posOffset>9362440</wp:posOffset>
              </wp:positionV>
              <wp:extent cx="139065" cy="117475"/>
              <wp:effectExtent l="0" t="0" r="13335" b="15875"/>
              <wp:wrapNone/>
              <wp:docPr id="62" name="Group 6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117475"/>
                        <a:chOff x="11490" y="14744"/>
                        <a:chExt cx="219" cy="185"/>
                      </a:xfrm>
                    </wpg:grpSpPr>
                    <wps:wsp>
                      <wps:cNvPr id="63" name="Freeform 2564"/>
                      <wps:cNvSpPr>
                        <a:spLocks noChangeAspect="1" noChangeArrowheads="1"/>
                      </wps:cNvSpPr>
                      <wps:spPr bwMode="auto">
                        <a:xfrm>
                          <a:off x="11491" y="14745"/>
                          <a:ext cx="216" cy="183"/>
                        </a:xfrm>
                        <a:custGeom>
                          <a:avLst/>
                          <a:gdLst>
                            <a:gd name="T0" fmla="+- 0 11707 11491"/>
                            <a:gd name="T1" fmla="*/ T0 w 216"/>
                            <a:gd name="T2" fmla="+- 0 14746 14746"/>
                            <a:gd name="T3" fmla="*/ 14746 h 183"/>
                            <a:gd name="T4" fmla="+- 0 11491 11491"/>
                            <a:gd name="T5" fmla="*/ T4 w 216"/>
                            <a:gd name="T6" fmla="+- 0 14746 14746"/>
                            <a:gd name="T7" fmla="*/ 14746 h 183"/>
                            <a:gd name="T8" fmla="+- 0 11491 11491"/>
                            <a:gd name="T9" fmla="*/ T8 w 216"/>
                            <a:gd name="T10" fmla="+- 0 14789 14746"/>
                            <a:gd name="T11" fmla="*/ 14789 h 183"/>
                            <a:gd name="T12" fmla="+- 0 11635 11491"/>
                            <a:gd name="T13" fmla="*/ T12 w 216"/>
                            <a:gd name="T14" fmla="+- 0 14789 14746"/>
                            <a:gd name="T15" fmla="*/ 14789 h 183"/>
                            <a:gd name="T16" fmla="+- 0 11491 11491"/>
                            <a:gd name="T17" fmla="*/ T16 w 216"/>
                            <a:gd name="T18" fmla="+- 0 14882 14746"/>
                            <a:gd name="T19" fmla="*/ 14882 h 183"/>
                            <a:gd name="T20" fmla="+- 0 11491 11491"/>
                            <a:gd name="T21" fmla="*/ T20 w 216"/>
                            <a:gd name="T22" fmla="+- 0 14928 14746"/>
                            <a:gd name="T23" fmla="*/ 14928 h 183"/>
                            <a:gd name="T24" fmla="+- 0 11707 11491"/>
                            <a:gd name="T25" fmla="*/ T24 w 216"/>
                            <a:gd name="T26" fmla="+- 0 14928 14746"/>
                            <a:gd name="T27" fmla="*/ 14928 h 183"/>
                            <a:gd name="T28" fmla="+- 0 11707 11491"/>
                            <a:gd name="T29" fmla="*/ T28 w 216"/>
                            <a:gd name="T30" fmla="+- 0 14885 14746"/>
                            <a:gd name="T31" fmla="*/ 14885 h 183"/>
                            <a:gd name="T32" fmla="+- 0 11566 11491"/>
                            <a:gd name="T33" fmla="*/ T32 w 216"/>
                            <a:gd name="T34" fmla="+- 0 14885 14746"/>
                            <a:gd name="T35" fmla="*/ 14885 h 183"/>
                            <a:gd name="T36" fmla="+- 0 11707 11491"/>
                            <a:gd name="T37" fmla="*/ T36 w 216"/>
                            <a:gd name="T38" fmla="+- 0 14791 14746"/>
                            <a:gd name="T39" fmla="*/ 14791 h 183"/>
                            <a:gd name="T40" fmla="+- 0 11707 11491"/>
                            <a:gd name="T41" fmla="*/ T40 w 216"/>
                            <a:gd name="T42" fmla="+- 0 14746 14746"/>
                            <a:gd name="T43" fmla="*/ 14746 h 1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16" h="183">
                              <a:moveTo>
                                <a:pt x="216" y="0"/>
                              </a:moveTo>
                              <a:lnTo>
                                <a:pt x="0" y="0"/>
                              </a:lnTo>
                              <a:lnTo>
                                <a:pt x="0" y="43"/>
                              </a:lnTo>
                              <a:lnTo>
                                <a:pt x="144" y="43"/>
                              </a:lnTo>
                              <a:lnTo>
                                <a:pt x="0" y="136"/>
                              </a:lnTo>
                              <a:lnTo>
                                <a:pt x="0" y="182"/>
                              </a:lnTo>
                              <a:lnTo>
                                <a:pt x="216" y="182"/>
                              </a:lnTo>
                              <a:lnTo>
                                <a:pt x="216" y="139"/>
                              </a:lnTo>
                              <a:lnTo>
                                <a:pt x="75" y="139"/>
                              </a:lnTo>
                              <a:lnTo>
                                <a:pt x="216" y="45"/>
                              </a:lnTo>
                              <a:lnTo>
                                <a:pt x="216" y="0"/>
                              </a:lnTo>
                              <a:close/>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4" name="Freeform 2563"/>
                      <wps:cNvSpPr>
                        <a:spLocks noChangeAspect="1" noChangeArrowheads="1"/>
                      </wps:cNvSpPr>
                      <wps:spPr bwMode="auto">
                        <a:xfrm>
                          <a:off x="11491" y="14745"/>
                          <a:ext cx="216" cy="183"/>
                        </a:xfrm>
                        <a:custGeom>
                          <a:avLst/>
                          <a:gdLst>
                            <a:gd name="T0" fmla="+- 0 11707 11491"/>
                            <a:gd name="T1" fmla="*/ T0 w 216"/>
                            <a:gd name="T2" fmla="+- 0 14928 14746"/>
                            <a:gd name="T3" fmla="*/ 14928 h 183"/>
                            <a:gd name="T4" fmla="+- 0 11491 11491"/>
                            <a:gd name="T5" fmla="*/ T4 w 216"/>
                            <a:gd name="T6" fmla="+- 0 14928 14746"/>
                            <a:gd name="T7" fmla="*/ 14928 h 183"/>
                            <a:gd name="T8" fmla="+- 0 11491 11491"/>
                            <a:gd name="T9" fmla="*/ T8 w 216"/>
                            <a:gd name="T10" fmla="+- 0 14882 14746"/>
                            <a:gd name="T11" fmla="*/ 14882 h 183"/>
                            <a:gd name="T12" fmla="+- 0 11635 11491"/>
                            <a:gd name="T13" fmla="*/ T12 w 216"/>
                            <a:gd name="T14" fmla="+- 0 14789 14746"/>
                            <a:gd name="T15" fmla="*/ 14789 h 183"/>
                            <a:gd name="T16" fmla="+- 0 11491 11491"/>
                            <a:gd name="T17" fmla="*/ T16 w 216"/>
                            <a:gd name="T18" fmla="+- 0 14789 14746"/>
                            <a:gd name="T19" fmla="*/ 14789 h 183"/>
                            <a:gd name="T20" fmla="+- 0 11491 11491"/>
                            <a:gd name="T21" fmla="*/ T20 w 216"/>
                            <a:gd name="T22" fmla="+- 0 14746 14746"/>
                            <a:gd name="T23" fmla="*/ 14746 h 183"/>
                            <a:gd name="T24" fmla="+- 0 11707 11491"/>
                            <a:gd name="T25" fmla="*/ T24 w 216"/>
                            <a:gd name="T26" fmla="+- 0 14746 14746"/>
                            <a:gd name="T27" fmla="*/ 14746 h 183"/>
                            <a:gd name="T28" fmla="+- 0 11707 11491"/>
                            <a:gd name="T29" fmla="*/ T28 w 216"/>
                            <a:gd name="T30" fmla="+- 0 14791 14746"/>
                            <a:gd name="T31" fmla="*/ 14791 h 183"/>
                            <a:gd name="T32" fmla="+- 0 11566 11491"/>
                            <a:gd name="T33" fmla="*/ T32 w 216"/>
                            <a:gd name="T34" fmla="+- 0 14885 14746"/>
                            <a:gd name="T35" fmla="*/ 14885 h 183"/>
                            <a:gd name="T36" fmla="+- 0 11707 11491"/>
                            <a:gd name="T37" fmla="*/ T36 w 216"/>
                            <a:gd name="T38" fmla="+- 0 14885 14746"/>
                            <a:gd name="T39" fmla="*/ 14885 h 183"/>
                            <a:gd name="T40" fmla="+- 0 11707 11491"/>
                            <a:gd name="T41" fmla="*/ T40 w 216"/>
                            <a:gd name="T42" fmla="+- 0 14928 14746"/>
                            <a:gd name="T43" fmla="*/ 14928 h 1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16" h="183">
                              <a:moveTo>
                                <a:pt x="216" y="182"/>
                              </a:moveTo>
                              <a:lnTo>
                                <a:pt x="0" y="182"/>
                              </a:lnTo>
                              <a:lnTo>
                                <a:pt x="0" y="136"/>
                              </a:lnTo>
                              <a:lnTo>
                                <a:pt x="144" y="43"/>
                              </a:lnTo>
                              <a:lnTo>
                                <a:pt x="0" y="43"/>
                              </a:lnTo>
                              <a:lnTo>
                                <a:pt x="0" y="0"/>
                              </a:lnTo>
                              <a:lnTo>
                                <a:pt x="216" y="0"/>
                              </a:lnTo>
                              <a:lnTo>
                                <a:pt x="216" y="45"/>
                              </a:lnTo>
                              <a:lnTo>
                                <a:pt x="75" y="139"/>
                              </a:lnTo>
                              <a:lnTo>
                                <a:pt x="216" y="139"/>
                              </a:lnTo>
                              <a:lnTo>
                                <a:pt x="216" y="182"/>
                              </a:lnTo>
                            </a:path>
                          </a:pathLst>
                        </a:custGeom>
                        <a:noFill/>
                        <a:ln w="1524">
                          <a:solidFill>
                            <a:srgbClr val="F48534"/>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62" o:spid="_x0000_s1026" style="position:absolute;margin-left:574.5pt;margin-top:737.2pt;width:10.95pt;height:9.25pt;z-index:-251655168;mso-position-horizontal-relative:page;mso-position-vertical-relative:page" coordorigin="11490,14744" coordsize="219,1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">
              <o:lock v:ext="edit" aspectratio="t"/>
              <v:shape id="Freeform 2564" o:spid="_x0000_s1027" style="position:absolute;left:11491;top:14745;width:216;height:183;visibility:visible;mso-wrap-style:square;v-text-anchor:top" coordsize="216,1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vOSMUA&#10;AADbAAAADwAAAGRycy9kb3ducmV2LnhtbESPW2vCQBSE3wv+h+UIvtWNtSaauooXCpVCvbXvh+xp&#10;Eps9G7Jbjf/eLQh9HGbmG2Y6b00lztS40rKCQT8CQZxZXXKu4PP4+jgG4TyyxsoyKbiSg/ms8zDF&#10;VNsL7+l88LkIEHYpKii8r1MpXVaQQde3NXHwvm1j0AfZ5FI3eAlwU8mnKIqlwZLDQoE1rQrKfg6/&#10;JlASjj/2x937CZP1Zht/6eXzaKJUr9suXkB4av1/+N5+0wriIfx9CT9Az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85IxQAAANsAAAAPAAAAAAAAAAAAAAAAAJgCAABkcnMv&#10;ZG93bnJldi54bWxQSwUGAAAAAAQABAD1AAAAigMAAAAA&#10;" path="m216,l,,,43r144,l,136r,46l216,182r,-43l75,139,216,45,216,xe" fillcolor="#f48534" stroked="f">
                <v:fill opacity="26214f"/>
                <v:path o:connecttype="custom" o:connectlocs="216,14746;0,14746;0,14789;144,14789;0,14882;0,14928;216,14928;216,14885;75,14885;216,14791;216,14746" o:connectangles="0,0,0,0,0,0,0,0,0,0,0"/>
                <o:lock v:ext="edit" aspectratio="t"/>
              </v:shape>
              <v:shape id="Freeform 2563" o:spid="_x0000_s1028" style="position:absolute;left:11491;top:14745;width:216;height:183;visibility:visible;mso-wrap-style:square;v-text-anchor:top" coordsize="216,1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Mq08MA&#10;AADbAAAADwAAAGRycy9kb3ducmV2LnhtbESPQWvCQBSE7wX/w/IEL6IbpViJrqKCbb3ZqPdH9plE&#10;s29DdpvEf98VhB6HmfmGWa47U4qGaldYVjAZRyCIU6sLzhScT/vRHITzyBpLy6TgQQ7Wq97bEmNt&#10;W/6hJvGZCBB2MSrIva9iKV2ak0E3thVx8K62NuiDrDOpa2wD3JRyGkUzabDgsJBjRbuc0nvyaxQM&#10;vy6fj+L2cWhvSbP1en44ymGl1KDfbRYgPHX+P/xqf2sFs3d4fgk/QK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XMq08MAAADbAAAADwAAAAAAAAAAAAAAAACYAgAAZHJzL2Rv&#10;d25yZXYueG1sUEsFBgAAAAAEAAQA9QAAAIgDAAAAAA==&#10;" path="m216,182l,182,,136,144,43,,43,,,216,r,45l75,139r141,l216,182e" filled="f" strokecolor="#f48534" strokeweight=".12pt">
                <v:path o:connecttype="custom" o:connectlocs="216,14928;0,14928;0,14882;144,14789;0,14789;0,14746;216,14746;216,14791;75,14885;216,14885;216,14928" o:connectangles="0,0,0,0,0,0,0,0,0,0,0"/>
                <o:lock v:ext="edit" aspectratio="t"/>
              </v:shape>
              <w10:wrap anchorx="page" anchory="page"/>
            </v:group>
          </w:pict>
        </mc:Fallback>
      </mc:AlternateContent>
    </w:r>
    <w:r>
      <w:rPr>
        <w:noProof/>
        <w:lang w:eastAsia="en-US"/>
      </w:rPr>
      <mc:AlternateContent>
        <mc:Choice Requires="wpg">
          <w:drawing>
            <wp:anchor distT="0" distB="0" distL="114300" distR="114300" simplePos="0" relativeHeight="251662336" behindDoc="1" locked="0" layoutInCell="1" allowOverlap="1" wp14:anchorId="575FEC85" wp14:editId="160196F7">
              <wp:simplePos x="0" y="0"/>
              <wp:positionH relativeFrom="page">
                <wp:posOffset>7296150</wp:posOffset>
              </wp:positionH>
              <wp:positionV relativeFrom="page">
                <wp:posOffset>9225280</wp:posOffset>
              </wp:positionV>
              <wp:extent cx="139065" cy="117475"/>
              <wp:effectExtent l="0" t="0" r="32385" b="15875"/>
              <wp:wrapNone/>
              <wp:docPr id="50" name="Group 5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117475"/>
                        <a:chOff x="11490" y="14528"/>
                        <a:chExt cx="219" cy="185"/>
                      </a:xfrm>
                    </wpg:grpSpPr>
                    <wps:wsp>
                      <wps:cNvPr id="51" name="Rectangle 2561"/>
                      <wps:cNvSpPr>
                        <a:spLocks noChangeAspect="1" noChangeArrowheads="1"/>
                      </wps:cNvSpPr>
                      <wps:spPr bwMode="auto">
                        <a:xfrm>
                          <a:off x="11491" y="14644"/>
                          <a:ext cx="36" cy="68"/>
                        </a:xfrm>
                        <a:prstGeom prst="rect">
                          <a:avLst/>
                        </a:prstGeom>
                        <a:solidFill>
                          <a:srgbClr val="F48534">
                            <a:alpha val="39999"/>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2" name="Line 2560"/>
                      <wps:cNvCnPr>
                        <a:cxnSpLocks noChangeAspect="1" noChangeArrowheads="1"/>
                      </wps:cNvCnPr>
                      <wps:spPr bwMode="auto">
                        <a:xfrm>
                          <a:off x="11491" y="14620"/>
                          <a:ext cx="216" cy="0"/>
                        </a:xfrm>
                        <a:prstGeom prst="line">
                          <a:avLst/>
                        </a:prstGeom>
                        <a:noFill/>
                        <a:ln w="30480">
                          <a:solidFill>
                            <a:srgbClr val="F48534"/>
                          </a:solidFill>
                          <a:prstDash val="solid"/>
                          <a:round/>
                          <a:headEnd/>
                          <a:tailEnd/>
                        </a:ln>
                        <a:extLst>
                          <a:ext uri="{909E8E84-426E-40DD-AFC4-6F175D3DCCD1}">
                            <a14:hiddenFill xmlns:a14="http://schemas.microsoft.com/office/drawing/2010/main">
                              <a:noFill/>
                            </a14:hiddenFill>
                          </a:ext>
                        </a:extLst>
                      </wps:spPr>
                      <wps:bodyPr/>
                    </wps:wsp>
                    <wps:wsp>
                      <wps:cNvPr id="60" name="Rectangle 2559"/>
                      <wps:cNvSpPr>
                        <a:spLocks noChangeAspect="1" noChangeArrowheads="1"/>
                      </wps:cNvSpPr>
                      <wps:spPr bwMode="auto">
                        <a:xfrm>
                          <a:off x="11491" y="14530"/>
                          <a:ext cx="36" cy="66"/>
                        </a:xfrm>
                        <a:prstGeom prst="rect">
                          <a:avLst/>
                        </a:prstGeom>
                        <a:solidFill>
                          <a:srgbClr val="F48534">
                            <a:alpha val="39999"/>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 name="Freeform 2558"/>
                      <wps:cNvSpPr>
                        <a:spLocks noChangeAspect="1" noChangeArrowheads="1"/>
                      </wps:cNvSpPr>
                      <wps:spPr bwMode="auto">
                        <a:xfrm>
                          <a:off x="11491" y="14529"/>
                          <a:ext cx="216" cy="183"/>
                        </a:xfrm>
                        <a:custGeom>
                          <a:avLst/>
                          <a:gdLst>
                            <a:gd name="T0" fmla="+- 0 11707 11491"/>
                            <a:gd name="T1" fmla="*/ T0 w 216"/>
                            <a:gd name="T2" fmla="+- 0 14645 14530"/>
                            <a:gd name="T3" fmla="*/ 14645 h 183"/>
                            <a:gd name="T4" fmla="+- 0 11527 11491"/>
                            <a:gd name="T5" fmla="*/ T4 w 216"/>
                            <a:gd name="T6" fmla="+- 0 14645 14530"/>
                            <a:gd name="T7" fmla="*/ 14645 h 183"/>
                            <a:gd name="T8" fmla="+- 0 11527 11491"/>
                            <a:gd name="T9" fmla="*/ T8 w 216"/>
                            <a:gd name="T10" fmla="+- 0 14712 14530"/>
                            <a:gd name="T11" fmla="*/ 14712 h 183"/>
                            <a:gd name="T12" fmla="+- 0 11491 11491"/>
                            <a:gd name="T13" fmla="*/ T12 w 216"/>
                            <a:gd name="T14" fmla="+- 0 14712 14530"/>
                            <a:gd name="T15" fmla="*/ 14712 h 183"/>
                            <a:gd name="T16" fmla="+- 0 11491 11491"/>
                            <a:gd name="T17" fmla="*/ T16 w 216"/>
                            <a:gd name="T18" fmla="+- 0 14530 14530"/>
                            <a:gd name="T19" fmla="*/ 14530 h 183"/>
                            <a:gd name="T20" fmla="+- 0 11527 11491"/>
                            <a:gd name="T21" fmla="*/ T20 w 216"/>
                            <a:gd name="T22" fmla="+- 0 14530 14530"/>
                            <a:gd name="T23" fmla="*/ 14530 h 183"/>
                            <a:gd name="T24" fmla="+- 0 11527 11491"/>
                            <a:gd name="T25" fmla="*/ T24 w 216"/>
                            <a:gd name="T26" fmla="+- 0 14597 14530"/>
                            <a:gd name="T27" fmla="*/ 14597 h 183"/>
                            <a:gd name="T28" fmla="+- 0 11707 11491"/>
                            <a:gd name="T29" fmla="*/ T28 w 216"/>
                            <a:gd name="T30" fmla="+- 0 14597 14530"/>
                            <a:gd name="T31" fmla="*/ 14597 h 183"/>
                            <a:gd name="T32" fmla="+- 0 11707 11491"/>
                            <a:gd name="T33" fmla="*/ T32 w 216"/>
                            <a:gd name="T34" fmla="+- 0 14645 14530"/>
                            <a:gd name="T35" fmla="*/ 14645 h 1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16" h="183">
                              <a:moveTo>
                                <a:pt x="216" y="115"/>
                              </a:moveTo>
                              <a:lnTo>
                                <a:pt x="36" y="115"/>
                              </a:lnTo>
                              <a:lnTo>
                                <a:pt x="36" y="182"/>
                              </a:lnTo>
                              <a:lnTo>
                                <a:pt x="0" y="182"/>
                              </a:lnTo>
                              <a:lnTo>
                                <a:pt x="0" y="0"/>
                              </a:lnTo>
                              <a:lnTo>
                                <a:pt x="36" y="0"/>
                              </a:lnTo>
                              <a:lnTo>
                                <a:pt x="36" y="67"/>
                              </a:lnTo>
                              <a:lnTo>
                                <a:pt x="216" y="67"/>
                              </a:lnTo>
                              <a:lnTo>
                                <a:pt x="216" y="115"/>
                              </a:lnTo>
                            </a:path>
                          </a:pathLst>
                        </a:custGeom>
                        <a:noFill/>
                        <a:ln w="1524">
                          <a:solidFill>
                            <a:srgbClr val="F48534"/>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0" o:spid="_x0000_s1026" style="position:absolute;margin-left:574.5pt;margin-top:726.4pt;width:10.95pt;height:9.25pt;z-index:-251654144;mso-position-horizontal-relative:page;mso-position-vertical-relative:page" coordorigin="11490,14528" coordsize="219,1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">
              <o:lock v:ext="edit" aspectratio="t"/>
              <v:rect id="Rectangle 2561" o:spid="_x0000_s1027" style="position:absolute;left:11491;top:14644;width:36;height: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0lp8MA&#10;AADbAAAADwAAAGRycy9kb3ducmV2LnhtbESPQWvCQBSE74L/YXmCt7qxYKnRVTRQ8JCL2oLentln&#10;spp9G7Krxn/fLRQ8DjPzDTNfdrYWd2q9caxgPEpAEBdOGy4VfO+/3j5B+ICssXZMCp7kYbno9+aY&#10;avfgLd13oRQRwj5FBVUITSqlLyqy6EeuIY7e2bUWQ5RtKXWLjwi3tXxPkg9p0XBcqLChrKLiurtZ&#10;BfvV2Ryzkg8ZrnOpL9Pc/JxypYaDbjUDEagLr/B/e6MVTMbw9yX+ALn4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p0lp8MAAADbAAAADwAAAAAAAAAAAAAAAACYAgAAZHJzL2Rv&#10;d25yZXYueG1sUEsFBgAAAAAEAAQA9QAAAIgDAAAAAA==&#10;" fillcolor="#f48534" stroked="f">
                <v:fill opacity="26214f"/>
                <o:lock v:ext="edit" aspectratio="t"/>
              </v:rect>
              <v:line id="Line 2560" o:spid="_x0000_s1028" style="position:absolute;visibility:visible;mso-wrap-style:square" from="11491,14620" to="11707,146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oakcMAAADbAAAADwAAAGRycy9kb3ducmV2LnhtbESPUWsCMRCE3wv9D2ELvojmKqjlNIoU&#10;KiJU0er7clkvh5fNkaTn+e8bQejjMDvf7MyXna1FSz5UjhW8DzMQxIXTFZcKTj9fgw8QISJrrB2T&#10;gjsFWC5eX+aYa3fjA7XHWIoE4ZCjAhNjk0sZCkMWw9A1xMm7OG8xJulLqT3eEtzWcpRlE2mx4tRg&#10;sKFPQ8X1+GvTG7pdm++pPPX7cro/ryJtL36nVO+tW81AROri//EzvdEKxiN4bEkAkI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IKGpHDAAAA2wAAAA8AAAAAAAAAAAAA&#10;AAAAoQIAAGRycy9kb3ducmV2LnhtbFBLBQYAAAAABAAEAPkAAACRAwAAAAA=&#10;" strokecolor="#f48534" strokeweight="2.4pt">
                <v:path arrowok="f"/>
                <o:lock v:ext="edit" aspectratio="t" shapetype="f"/>
              </v:line>
              <v:rect id="Rectangle 2559" o:spid="_x0000_s1029" style="position:absolute;left:11491;top:14530;width:3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71KgcEA&#10;AADbAAAADwAAAGRycy9kb3ducmV2LnhtbERPPWvDMBDdA/0P4gLdYjkdQupGCa6h0MFL7AbS7Wpd&#10;bLXWyViq4/z7aCh0fLzv3WG2vZho9MaxgnWSgiBunDbcKvio31ZbED4ga+wdk4IbeTjsHxY7zLS7&#10;8pGmKrQihrDPUEEXwpBJ6ZuOLPrEDcSRu7jRYohwbKUe8RrDbS+f0nQjLRqODR0OVHTU/FS/VkGd&#10;X8xn0fK5wNdS6u/n0py+SqUel3P+AiLQHP7Ff+53rWAT18cv8QfI/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O9SoHBAAAA2wAAAA8AAAAAAAAAAAAAAAAAmAIAAGRycy9kb3du&#10;cmV2LnhtbFBLBQYAAAAABAAEAPUAAACGAwAAAAA=&#10;" fillcolor="#f48534" stroked="f">
                <v:fill opacity="26214f"/>
                <o:lock v:ext="edit" aspectratio="t"/>
              </v:rect>
              <v:shape id="Freeform 2558" o:spid="_x0000_s1030" style="position:absolute;left:11491;top:14529;width:216;height:183;visibility:visible;mso-wrap-style:square;v-text-anchor:top" coordsize="216,1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SJS8IA&#10;AADbAAAADwAAAGRycy9kb3ducmV2LnhtbESPQYvCMBSE78L+h/AWvIimelCpRtkVXPXmdvX+aJ5t&#10;tXkpTbat/94IgsdhZr5hluvOlKKh2hWWFYxHEQji1OqCMwWnv+1wDsJ5ZI2lZVJwJwfr1UdvibG2&#10;Lf9Sk/hMBAi7GBXk3lexlC7NyaAb2Yo4eBdbG/RB1pnUNbYBbko5iaKpNFhwWMixok1O6S35NwoG&#10;u/PPvbjODu01ab69nh+OclAp1f/svhYgPHX+HX6191rBdAzPL+EHy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BIlLwgAAANsAAAAPAAAAAAAAAAAAAAAAAJgCAABkcnMvZG93&#10;bnJldi54bWxQSwUGAAAAAAQABAD1AAAAhwMAAAAA&#10;" path="m216,115r-180,l36,182,,182,,,36,r,67l216,67r,48e" filled="f" strokecolor="#f48534" strokeweight=".12pt">
                <v:path o:connecttype="custom" o:connectlocs="216,14645;36,14645;36,14712;0,14712;0,14530;36,14530;36,14597;216,14597;216,14645" o:connectangles="0,0,0,0,0,0,0,0,0"/>
                <o:lock v:ext="edit" aspectratio="t"/>
              </v:shape>
              <w10:wrap anchorx="page" anchory="page"/>
            </v:group>
          </w:pict>
        </mc:Fallback>
      </mc:AlternateContent>
    </w:r>
    <w:r>
      <w:rPr>
        <w:noProof/>
        <w:lang w:eastAsia="en-US"/>
      </w:rPr>
      <mc:AlternateContent>
        <mc:Choice Requires="wpg">
          <w:drawing>
            <wp:anchor distT="0" distB="0" distL="114300" distR="114300" simplePos="0" relativeHeight="251663360" behindDoc="1" locked="0" layoutInCell="1" allowOverlap="1" wp14:anchorId="560943BE" wp14:editId="3C78AAD6">
              <wp:simplePos x="0" y="0"/>
              <wp:positionH relativeFrom="page">
                <wp:posOffset>7296150</wp:posOffset>
              </wp:positionH>
              <wp:positionV relativeFrom="page">
                <wp:posOffset>8926830</wp:posOffset>
              </wp:positionV>
              <wp:extent cx="139065" cy="280670"/>
              <wp:effectExtent l="9525" t="11430" r="3810" b="3175"/>
              <wp:wrapNone/>
              <wp:docPr id="47" name="Group 4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280670"/>
                        <a:chOff x="11490" y="14058"/>
                        <a:chExt cx="219" cy="442"/>
                      </a:xfrm>
                    </wpg:grpSpPr>
                    <wps:wsp>
                      <wps:cNvPr id="48" name="AutoShape 2556"/>
                      <wps:cNvSpPr>
                        <a:spLocks noChangeAspect="1" noChangeArrowheads="1"/>
                      </wps:cNvSpPr>
                      <wps:spPr bwMode="auto">
                        <a:xfrm>
                          <a:off x="11491" y="14059"/>
                          <a:ext cx="216" cy="440"/>
                        </a:xfrm>
                        <a:custGeom>
                          <a:avLst/>
                          <a:gdLst>
                            <a:gd name="T0" fmla="*/ 175 w 216"/>
                            <a:gd name="T1" fmla="*/ 14321 h 440"/>
                            <a:gd name="T2" fmla="*/ 139 w 216"/>
                            <a:gd name="T3" fmla="*/ 14347 h 440"/>
                            <a:gd name="T4" fmla="*/ 120 w 216"/>
                            <a:gd name="T5" fmla="*/ 14371 h 440"/>
                            <a:gd name="T6" fmla="*/ 118 w 216"/>
                            <a:gd name="T7" fmla="*/ 14357 h 440"/>
                            <a:gd name="T8" fmla="*/ 101 w 216"/>
                            <a:gd name="T9" fmla="*/ 14326 h 440"/>
                            <a:gd name="T10" fmla="*/ 91 w 216"/>
                            <a:gd name="T11" fmla="*/ 14317 h 440"/>
                            <a:gd name="T12" fmla="*/ 91 w 216"/>
                            <a:gd name="T13" fmla="*/ 14453 h 440"/>
                            <a:gd name="T14" fmla="*/ 36 w 216"/>
                            <a:gd name="T15" fmla="*/ 14393 h 440"/>
                            <a:gd name="T16" fmla="*/ 41 w 216"/>
                            <a:gd name="T17" fmla="*/ 14371 h 440"/>
                            <a:gd name="T18" fmla="*/ 53 w 216"/>
                            <a:gd name="T19" fmla="*/ 14359 h 440"/>
                            <a:gd name="T20" fmla="*/ 87 w 216"/>
                            <a:gd name="T21" fmla="*/ 14369 h 440"/>
                            <a:gd name="T22" fmla="*/ 91 w 216"/>
                            <a:gd name="T23" fmla="*/ 14390 h 440"/>
                            <a:gd name="T24" fmla="*/ 84 w 216"/>
                            <a:gd name="T25" fmla="*/ 14314 h 440"/>
                            <a:gd name="T26" fmla="*/ 51 w 216"/>
                            <a:gd name="T27" fmla="*/ 14311 h 440"/>
                            <a:gd name="T28" fmla="*/ 34 w 216"/>
                            <a:gd name="T29" fmla="*/ 14316 h 440"/>
                            <a:gd name="T30" fmla="*/ 5 w 216"/>
                            <a:gd name="T31" fmla="*/ 14347 h 440"/>
                            <a:gd name="T32" fmla="*/ 0 w 216"/>
                            <a:gd name="T33" fmla="*/ 14400 h 440"/>
                            <a:gd name="T34" fmla="*/ 216 w 216"/>
                            <a:gd name="T35" fmla="*/ 14498 h 440"/>
                            <a:gd name="T36" fmla="*/ 127 w 216"/>
                            <a:gd name="T37" fmla="*/ 14453 h 440"/>
                            <a:gd name="T38" fmla="*/ 130 w 216"/>
                            <a:gd name="T39" fmla="*/ 14419 h 440"/>
                            <a:gd name="T40" fmla="*/ 137 w 216"/>
                            <a:gd name="T41" fmla="*/ 14405 h 440"/>
                            <a:gd name="T42" fmla="*/ 171 w 216"/>
                            <a:gd name="T43" fmla="*/ 14381 h 440"/>
                            <a:gd name="T44" fmla="*/ 216 w 216"/>
                            <a:gd name="T45" fmla="*/ 14347 h 440"/>
                            <a:gd name="T46" fmla="*/ 216 w 216"/>
                            <a:gd name="T47" fmla="*/ 14059 h 440"/>
                            <a:gd name="T48" fmla="*/ 132 w 216"/>
                            <a:gd name="T49" fmla="*/ 14143 h 440"/>
                            <a:gd name="T50" fmla="*/ 51 w 216"/>
                            <a:gd name="T51" fmla="*/ 14177 h 440"/>
                            <a:gd name="T52" fmla="*/ 132 w 216"/>
                            <a:gd name="T53" fmla="*/ 14095 h 440"/>
                            <a:gd name="T54" fmla="*/ 0 w 216"/>
                            <a:gd name="T55" fmla="*/ 14201 h 440"/>
                            <a:gd name="T56" fmla="*/ 216 w 216"/>
                            <a:gd name="T57" fmla="*/ 14242 h 440"/>
                            <a:gd name="T58" fmla="*/ 168 w 216"/>
                            <a:gd name="T59" fmla="*/ 14208 h 440"/>
                            <a:gd name="T60" fmla="*/ 168 w 216"/>
                            <a:gd name="T61" fmla="*/ 14129 h 440"/>
                            <a:gd name="T62" fmla="*/ 216 w 216"/>
                            <a:gd name="T63" fmla="*/ 14059 h 440"/>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Lst>
                          <a:ahLst/>
                          <a:cxnLst>
                            <a:cxn ang="T64">
                              <a:pos x="T0" y="T1"/>
                            </a:cxn>
                            <a:cxn ang="T65">
                              <a:pos x="T2" y="T3"/>
                            </a:cxn>
                            <a:cxn ang="T66">
                              <a:pos x="T4" y="T5"/>
                            </a:cxn>
                            <a:cxn ang="T67">
                              <a:pos x="T6" y="T7"/>
                            </a:cxn>
                            <a:cxn ang="T68">
                              <a:pos x="T8" y="T9"/>
                            </a:cxn>
                            <a:cxn ang="T69">
                              <a:pos x="T10" y="T11"/>
                            </a:cxn>
                            <a:cxn ang="T70">
                              <a:pos x="T12" y="T13"/>
                            </a:cxn>
                            <a:cxn ang="T71">
                              <a:pos x="T14" y="T15"/>
                            </a:cxn>
                            <a:cxn ang="T72">
                              <a:pos x="T16" y="T17"/>
                            </a:cxn>
                            <a:cxn ang="T73">
                              <a:pos x="T18" y="T19"/>
                            </a:cxn>
                            <a:cxn ang="T74">
                              <a:pos x="T20" y="T21"/>
                            </a:cxn>
                            <a:cxn ang="T75">
                              <a:pos x="T22" y="T23"/>
                            </a:cxn>
                            <a:cxn ang="T76">
                              <a:pos x="T24" y="T25"/>
                            </a:cxn>
                            <a:cxn ang="T77">
                              <a:pos x="T26" y="T27"/>
                            </a:cxn>
                            <a:cxn ang="T78">
                              <a:pos x="T28" y="T29"/>
                            </a:cxn>
                            <a:cxn ang="T79">
                              <a:pos x="T30" y="T31"/>
                            </a:cxn>
                            <a:cxn ang="T80">
                              <a:pos x="T32" y="T33"/>
                            </a:cxn>
                            <a:cxn ang="T81">
                              <a:pos x="T34" y="T35"/>
                            </a:cxn>
                            <a:cxn ang="T82">
                              <a:pos x="T36" y="T37"/>
                            </a:cxn>
                            <a:cxn ang="T83">
                              <a:pos x="T38" y="T39"/>
                            </a:cxn>
                            <a:cxn ang="T84">
                              <a:pos x="T40" y="T41"/>
                            </a:cxn>
                            <a:cxn ang="T85">
                              <a:pos x="T42" y="T43"/>
                            </a:cxn>
                            <a:cxn ang="T86">
                              <a:pos x="T44" y="T45"/>
                            </a:cxn>
                            <a:cxn ang="T87">
                              <a:pos x="T46" y="T47"/>
                            </a:cxn>
                            <a:cxn ang="T88">
                              <a:pos x="T48" y="T49"/>
                            </a:cxn>
                            <a:cxn ang="T89">
                              <a:pos x="T50" y="T51"/>
                            </a:cxn>
                            <a:cxn ang="T90">
                              <a:pos x="T52" y="T53"/>
                            </a:cxn>
                            <a:cxn ang="T91">
                              <a:pos x="T54" y="T55"/>
                            </a:cxn>
                            <a:cxn ang="T92">
                              <a:pos x="T56" y="T57"/>
                            </a:cxn>
                            <a:cxn ang="T93">
                              <a:pos x="T58" y="T59"/>
                            </a:cxn>
                            <a:cxn ang="T94">
                              <a:pos x="T60" y="T61"/>
                            </a:cxn>
                            <a:cxn ang="T95">
                              <a:pos x="T62" y="T63"/>
                            </a:cxn>
                          </a:cxnLst>
                          <a:rect l="0" t="0" r="r" b="b"/>
                          <a:pathLst>
                            <a:path w="216" h="440">
                              <a:moveTo>
                                <a:pt x="216" y="233"/>
                              </a:moveTo>
                              <a:lnTo>
                                <a:pt x="175" y="262"/>
                              </a:lnTo>
                              <a:lnTo>
                                <a:pt x="154" y="276"/>
                              </a:lnTo>
                              <a:lnTo>
                                <a:pt x="139" y="288"/>
                              </a:lnTo>
                              <a:lnTo>
                                <a:pt x="130" y="298"/>
                              </a:lnTo>
                              <a:lnTo>
                                <a:pt x="120" y="312"/>
                              </a:lnTo>
                              <a:lnTo>
                                <a:pt x="118" y="300"/>
                              </a:lnTo>
                              <a:lnTo>
                                <a:pt x="118" y="298"/>
                              </a:lnTo>
                              <a:lnTo>
                                <a:pt x="115" y="286"/>
                              </a:lnTo>
                              <a:lnTo>
                                <a:pt x="101" y="267"/>
                              </a:lnTo>
                              <a:lnTo>
                                <a:pt x="94" y="259"/>
                              </a:lnTo>
                              <a:lnTo>
                                <a:pt x="91" y="258"/>
                              </a:lnTo>
                              <a:lnTo>
                                <a:pt x="91" y="331"/>
                              </a:lnTo>
                              <a:lnTo>
                                <a:pt x="91" y="394"/>
                              </a:lnTo>
                              <a:lnTo>
                                <a:pt x="36" y="394"/>
                              </a:lnTo>
                              <a:lnTo>
                                <a:pt x="36" y="334"/>
                              </a:lnTo>
                              <a:lnTo>
                                <a:pt x="39" y="324"/>
                              </a:lnTo>
                              <a:lnTo>
                                <a:pt x="41" y="312"/>
                              </a:lnTo>
                              <a:lnTo>
                                <a:pt x="46" y="305"/>
                              </a:lnTo>
                              <a:lnTo>
                                <a:pt x="53" y="300"/>
                              </a:lnTo>
                              <a:lnTo>
                                <a:pt x="72" y="300"/>
                              </a:lnTo>
                              <a:lnTo>
                                <a:pt x="87" y="310"/>
                              </a:lnTo>
                              <a:lnTo>
                                <a:pt x="89" y="317"/>
                              </a:lnTo>
                              <a:lnTo>
                                <a:pt x="91" y="331"/>
                              </a:lnTo>
                              <a:lnTo>
                                <a:pt x="91" y="258"/>
                              </a:lnTo>
                              <a:lnTo>
                                <a:pt x="84" y="255"/>
                              </a:lnTo>
                              <a:lnTo>
                                <a:pt x="72" y="252"/>
                              </a:lnTo>
                              <a:lnTo>
                                <a:pt x="51" y="252"/>
                              </a:lnTo>
                              <a:lnTo>
                                <a:pt x="43" y="255"/>
                              </a:lnTo>
                              <a:lnTo>
                                <a:pt x="34" y="257"/>
                              </a:lnTo>
                              <a:lnTo>
                                <a:pt x="19" y="267"/>
                              </a:lnTo>
                              <a:lnTo>
                                <a:pt x="5" y="288"/>
                              </a:lnTo>
                              <a:lnTo>
                                <a:pt x="3" y="310"/>
                              </a:lnTo>
                              <a:lnTo>
                                <a:pt x="0" y="341"/>
                              </a:lnTo>
                              <a:lnTo>
                                <a:pt x="0" y="439"/>
                              </a:lnTo>
                              <a:lnTo>
                                <a:pt x="216" y="439"/>
                              </a:lnTo>
                              <a:lnTo>
                                <a:pt x="216" y="394"/>
                              </a:lnTo>
                              <a:lnTo>
                                <a:pt x="127" y="394"/>
                              </a:lnTo>
                              <a:lnTo>
                                <a:pt x="127" y="370"/>
                              </a:lnTo>
                              <a:lnTo>
                                <a:pt x="130" y="360"/>
                              </a:lnTo>
                              <a:lnTo>
                                <a:pt x="132" y="353"/>
                              </a:lnTo>
                              <a:lnTo>
                                <a:pt x="137" y="346"/>
                              </a:lnTo>
                              <a:lnTo>
                                <a:pt x="149" y="336"/>
                              </a:lnTo>
                              <a:lnTo>
                                <a:pt x="171" y="322"/>
                              </a:lnTo>
                              <a:lnTo>
                                <a:pt x="184" y="312"/>
                              </a:lnTo>
                              <a:lnTo>
                                <a:pt x="216" y="288"/>
                              </a:lnTo>
                              <a:lnTo>
                                <a:pt x="216" y="233"/>
                              </a:lnTo>
                              <a:moveTo>
                                <a:pt x="216" y="0"/>
                              </a:moveTo>
                              <a:lnTo>
                                <a:pt x="132" y="36"/>
                              </a:lnTo>
                              <a:lnTo>
                                <a:pt x="132" y="84"/>
                              </a:lnTo>
                              <a:lnTo>
                                <a:pt x="132" y="149"/>
                              </a:lnTo>
                              <a:lnTo>
                                <a:pt x="51" y="118"/>
                              </a:lnTo>
                              <a:lnTo>
                                <a:pt x="132" y="84"/>
                              </a:lnTo>
                              <a:lnTo>
                                <a:pt x="132" y="36"/>
                              </a:lnTo>
                              <a:lnTo>
                                <a:pt x="0" y="91"/>
                              </a:lnTo>
                              <a:lnTo>
                                <a:pt x="0" y="142"/>
                              </a:lnTo>
                              <a:lnTo>
                                <a:pt x="216" y="231"/>
                              </a:lnTo>
                              <a:lnTo>
                                <a:pt x="216" y="183"/>
                              </a:lnTo>
                              <a:lnTo>
                                <a:pt x="168" y="163"/>
                              </a:lnTo>
                              <a:lnTo>
                                <a:pt x="168" y="149"/>
                              </a:lnTo>
                              <a:lnTo>
                                <a:pt x="168" y="84"/>
                              </a:lnTo>
                              <a:lnTo>
                                <a:pt x="168" y="70"/>
                              </a:lnTo>
                              <a:lnTo>
                                <a:pt x="216" y="51"/>
                              </a:lnTo>
                              <a:lnTo>
                                <a:pt x="216" y="0"/>
                              </a:lnTo>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9" name="AutoShape 2555"/>
                      <wps:cNvSpPr>
                        <a:spLocks noChangeAspect="1" noChangeArrowheads="1"/>
                      </wps:cNvSpPr>
                      <wps:spPr bwMode="auto">
                        <a:xfrm>
                          <a:off x="11491" y="15057"/>
                          <a:ext cx="216" cy="440"/>
                        </a:xfrm>
                        <a:custGeom>
                          <a:avLst/>
                          <a:gdLst>
                            <a:gd name="T0" fmla="*/ 0 w 216"/>
                            <a:gd name="T1" fmla="*/ 14498 h 440"/>
                            <a:gd name="T2" fmla="*/ 3 w 216"/>
                            <a:gd name="T3" fmla="*/ 14369 h 440"/>
                            <a:gd name="T4" fmla="*/ 10 w 216"/>
                            <a:gd name="T5" fmla="*/ 14340 h 440"/>
                            <a:gd name="T6" fmla="*/ 19 w 216"/>
                            <a:gd name="T7" fmla="*/ 14326 h 440"/>
                            <a:gd name="T8" fmla="*/ 34 w 216"/>
                            <a:gd name="T9" fmla="*/ 14316 h 440"/>
                            <a:gd name="T10" fmla="*/ 51 w 216"/>
                            <a:gd name="T11" fmla="*/ 14311 h 440"/>
                            <a:gd name="T12" fmla="*/ 72 w 216"/>
                            <a:gd name="T13" fmla="*/ 14311 h 440"/>
                            <a:gd name="T14" fmla="*/ 94 w 216"/>
                            <a:gd name="T15" fmla="*/ 14318 h 440"/>
                            <a:gd name="T16" fmla="*/ 108 w 216"/>
                            <a:gd name="T17" fmla="*/ 14335 h 440"/>
                            <a:gd name="T18" fmla="*/ 118 w 216"/>
                            <a:gd name="T19" fmla="*/ 14357 h 440"/>
                            <a:gd name="T20" fmla="*/ 130 w 216"/>
                            <a:gd name="T21" fmla="*/ 14357 h 440"/>
                            <a:gd name="T22" fmla="*/ 154 w 216"/>
                            <a:gd name="T23" fmla="*/ 14335 h 440"/>
                            <a:gd name="T24" fmla="*/ 216 w 216"/>
                            <a:gd name="T25" fmla="*/ 14292 h 440"/>
                            <a:gd name="T26" fmla="*/ 171 w 216"/>
                            <a:gd name="T27" fmla="*/ 14381 h 440"/>
                            <a:gd name="T28" fmla="*/ 137 w 216"/>
                            <a:gd name="T29" fmla="*/ 14405 h 440"/>
                            <a:gd name="T30" fmla="*/ 130 w 216"/>
                            <a:gd name="T31" fmla="*/ 14419 h 440"/>
                            <a:gd name="T32" fmla="*/ 127 w 216"/>
                            <a:gd name="T33" fmla="*/ 14443 h 440"/>
                            <a:gd name="T34" fmla="*/ 216 w 216"/>
                            <a:gd name="T35" fmla="*/ 14453 h 440"/>
                            <a:gd name="T36" fmla="*/ 91 w 216"/>
                            <a:gd name="T37" fmla="*/ 14453 h 440"/>
                            <a:gd name="T38" fmla="*/ 91 w 216"/>
                            <a:gd name="T39" fmla="*/ 14390 h 440"/>
                            <a:gd name="T40" fmla="*/ 87 w 216"/>
                            <a:gd name="T41" fmla="*/ 14369 h 440"/>
                            <a:gd name="T42" fmla="*/ 72 w 216"/>
                            <a:gd name="T43" fmla="*/ 14359 h 440"/>
                            <a:gd name="T44" fmla="*/ 53 w 216"/>
                            <a:gd name="T45" fmla="*/ 14359 h 440"/>
                            <a:gd name="T46" fmla="*/ 41 w 216"/>
                            <a:gd name="T47" fmla="*/ 14371 h 440"/>
                            <a:gd name="T48" fmla="*/ 36 w 216"/>
                            <a:gd name="T49" fmla="*/ 14393 h 440"/>
                            <a:gd name="T50" fmla="*/ 36 w 216"/>
                            <a:gd name="T51" fmla="*/ 14453 h 440"/>
                            <a:gd name="T52" fmla="*/ 216 w 216"/>
                            <a:gd name="T53" fmla="*/ 14059 h 440"/>
                            <a:gd name="T54" fmla="*/ 168 w 216"/>
                            <a:gd name="T55" fmla="*/ 14129 h 440"/>
                            <a:gd name="T56" fmla="*/ 216 w 216"/>
                            <a:gd name="T57" fmla="*/ 14242 h 440"/>
                            <a:gd name="T58" fmla="*/ 0 w 216"/>
                            <a:gd name="T59" fmla="*/ 14201 h 440"/>
                            <a:gd name="T60" fmla="*/ 216 w 216"/>
                            <a:gd name="T61" fmla="*/ 14059 h 440"/>
                            <a:gd name="T62" fmla="*/ 51 w 216"/>
                            <a:gd name="T63" fmla="*/ 14177 h 440"/>
                            <a:gd name="T64" fmla="*/ 132 w 216"/>
                            <a:gd name="T65" fmla="*/ 14143 h 440"/>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Lst>
                          <a:ahLst/>
                          <a:cxnLst>
                            <a:cxn ang="T66">
                              <a:pos x="T0" y="T1"/>
                            </a:cxn>
                            <a:cxn ang="T67">
                              <a:pos x="T2" y="T3"/>
                            </a:cxn>
                            <a:cxn ang="T68">
                              <a:pos x="T4" y="T5"/>
                            </a:cxn>
                            <a:cxn ang="T69">
                              <a:pos x="T6" y="T7"/>
                            </a:cxn>
                            <a:cxn ang="T70">
                              <a:pos x="T8" y="T9"/>
                            </a:cxn>
                            <a:cxn ang="T71">
                              <a:pos x="T10" y="T11"/>
                            </a:cxn>
                            <a:cxn ang="T72">
                              <a:pos x="T12" y="T13"/>
                            </a:cxn>
                            <a:cxn ang="T73">
                              <a:pos x="T14" y="T15"/>
                            </a:cxn>
                            <a:cxn ang="T74">
                              <a:pos x="T16" y="T17"/>
                            </a:cxn>
                            <a:cxn ang="T75">
                              <a:pos x="T18" y="T19"/>
                            </a:cxn>
                            <a:cxn ang="T76">
                              <a:pos x="T20" y="T21"/>
                            </a:cxn>
                            <a:cxn ang="T77">
                              <a:pos x="T22" y="T23"/>
                            </a:cxn>
                            <a:cxn ang="T78">
                              <a:pos x="T24" y="T25"/>
                            </a:cxn>
                            <a:cxn ang="T79">
                              <a:pos x="T26" y="T27"/>
                            </a:cxn>
                            <a:cxn ang="T80">
                              <a:pos x="T28" y="T29"/>
                            </a:cxn>
                            <a:cxn ang="T81">
                              <a:pos x="T30" y="T31"/>
                            </a:cxn>
                            <a:cxn ang="T82">
                              <a:pos x="T32" y="T33"/>
                            </a:cxn>
                            <a:cxn ang="T83">
                              <a:pos x="T34" y="T35"/>
                            </a:cxn>
                            <a:cxn ang="T84">
                              <a:pos x="T36" y="T37"/>
                            </a:cxn>
                            <a:cxn ang="T85">
                              <a:pos x="T38" y="T39"/>
                            </a:cxn>
                            <a:cxn ang="T86">
                              <a:pos x="T40" y="T41"/>
                            </a:cxn>
                            <a:cxn ang="T87">
                              <a:pos x="T42" y="T43"/>
                            </a:cxn>
                            <a:cxn ang="T88">
                              <a:pos x="T44" y="T45"/>
                            </a:cxn>
                            <a:cxn ang="T89">
                              <a:pos x="T46" y="T47"/>
                            </a:cxn>
                            <a:cxn ang="T90">
                              <a:pos x="T48" y="T49"/>
                            </a:cxn>
                            <a:cxn ang="T91">
                              <a:pos x="T50" y="T51"/>
                            </a:cxn>
                            <a:cxn ang="T92">
                              <a:pos x="T52" y="T53"/>
                            </a:cxn>
                            <a:cxn ang="T93">
                              <a:pos x="T54" y="T55"/>
                            </a:cxn>
                            <a:cxn ang="T94">
                              <a:pos x="T56" y="T57"/>
                            </a:cxn>
                            <a:cxn ang="T95">
                              <a:pos x="T58" y="T59"/>
                            </a:cxn>
                            <a:cxn ang="T96">
                              <a:pos x="T60" y="T61"/>
                            </a:cxn>
                            <a:cxn ang="T97">
                              <a:pos x="T62" y="T63"/>
                            </a:cxn>
                            <a:cxn ang="T98">
                              <a:pos x="T64" y="T65"/>
                            </a:cxn>
                          </a:cxnLst>
                          <a:rect l="0" t="0" r="r" b="b"/>
                          <a:pathLst>
                            <a:path w="216" h="440">
                              <a:moveTo>
                                <a:pt x="216" y="-560"/>
                              </a:moveTo>
                              <a:lnTo>
                                <a:pt x="0" y="-560"/>
                              </a:lnTo>
                              <a:lnTo>
                                <a:pt x="0" y="-658"/>
                              </a:lnTo>
                              <a:lnTo>
                                <a:pt x="3" y="-689"/>
                              </a:lnTo>
                              <a:lnTo>
                                <a:pt x="5" y="-711"/>
                              </a:lnTo>
                              <a:lnTo>
                                <a:pt x="10" y="-718"/>
                              </a:lnTo>
                              <a:lnTo>
                                <a:pt x="15" y="-725"/>
                              </a:lnTo>
                              <a:lnTo>
                                <a:pt x="19" y="-732"/>
                              </a:lnTo>
                              <a:lnTo>
                                <a:pt x="27" y="-737"/>
                              </a:lnTo>
                              <a:lnTo>
                                <a:pt x="34" y="-742"/>
                              </a:lnTo>
                              <a:lnTo>
                                <a:pt x="43" y="-744"/>
                              </a:lnTo>
                              <a:lnTo>
                                <a:pt x="51" y="-747"/>
                              </a:lnTo>
                              <a:lnTo>
                                <a:pt x="60" y="-747"/>
                              </a:lnTo>
                              <a:lnTo>
                                <a:pt x="72" y="-747"/>
                              </a:lnTo>
                              <a:lnTo>
                                <a:pt x="84" y="-744"/>
                              </a:lnTo>
                              <a:lnTo>
                                <a:pt x="94" y="-740"/>
                              </a:lnTo>
                              <a:lnTo>
                                <a:pt x="101" y="-732"/>
                              </a:lnTo>
                              <a:lnTo>
                                <a:pt x="108" y="-723"/>
                              </a:lnTo>
                              <a:lnTo>
                                <a:pt x="115" y="-713"/>
                              </a:lnTo>
                              <a:lnTo>
                                <a:pt x="118" y="-701"/>
                              </a:lnTo>
                              <a:lnTo>
                                <a:pt x="120" y="-687"/>
                              </a:lnTo>
                              <a:lnTo>
                                <a:pt x="130" y="-701"/>
                              </a:lnTo>
                              <a:lnTo>
                                <a:pt x="139" y="-711"/>
                              </a:lnTo>
                              <a:lnTo>
                                <a:pt x="154" y="-723"/>
                              </a:lnTo>
                              <a:lnTo>
                                <a:pt x="175" y="-737"/>
                              </a:lnTo>
                              <a:lnTo>
                                <a:pt x="216" y="-766"/>
                              </a:lnTo>
                              <a:lnTo>
                                <a:pt x="216" y="-711"/>
                              </a:lnTo>
                              <a:lnTo>
                                <a:pt x="171" y="-677"/>
                              </a:lnTo>
                              <a:lnTo>
                                <a:pt x="149" y="-663"/>
                              </a:lnTo>
                              <a:lnTo>
                                <a:pt x="137" y="-653"/>
                              </a:lnTo>
                              <a:lnTo>
                                <a:pt x="132" y="-646"/>
                              </a:lnTo>
                              <a:lnTo>
                                <a:pt x="130" y="-639"/>
                              </a:lnTo>
                              <a:lnTo>
                                <a:pt x="127" y="-629"/>
                              </a:lnTo>
                              <a:lnTo>
                                <a:pt x="127" y="-615"/>
                              </a:lnTo>
                              <a:lnTo>
                                <a:pt x="127" y="-605"/>
                              </a:lnTo>
                              <a:lnTo>
                                <a:pt x="216" y="-605"/>
                              </a:lnTo>
                              <a:lnTo>
                                <a:pt x="216" y="-560"/>
                              </a:lnTo>
                              <a:moveTo>
                                <a:pt x="91" y="-605"/>
                              </a:moveTo>
                              <a:lnTo>
                                <a:pt x="91" y="-639"/>
                              </a:lnTo>
                              <a:lnTo>
                                <a:pt x="91" y="-668"/>
                              </a:lnTo>
                              <a:lnTo>
                                <a:pt x="89" y="-682"/>
                              </a:lnTo>
                              <a:lnTo>
                                <a:pt x="87" y="-689"/>
                              </a:lnTo>
                              <a:lnTo>
                                <a:pt x="79" y="-694"/>
                              </a:lnTo>
                              <a:lnTo>
                                <a:pt x="72" y="-699"/>
                              </a:lnTo>
                              <a:lnTo>
                                <a:pt x="63" y="-699"/>
                              </a:lnTo>
                              <a:lnTo>
                                <a:pt x="53" y="-699"/>
                              </a:lnTo>
                              <a:lnTo>
                                <a:pt x="46" y="-694"/>
                              </a:lnTo>
                              <a:lnTo>
                                <a:pt x="41" y="-687"/>
                              </a:lnTo>
                              <a:lnTo>
                                <a:pt x="39" y="-675"/>
                              </a:lnTo>
                              <a:lnTo>
                                <a:pt x="36" y="-665"/>
                              </a:lnTo>
                              <a:lnTo>
                                <a:pt x="36" y="-641"/>
                              </a:lnTo>
                              <a:lnTo>
                                <a:pt x="36" y="-605"/>
                              </a:lnTo>
                              <a:lnTo>
                                <a:pt x="91" y="-605"/>
                              </a:lnTo>
                              <a:moveTo>
                                <a:pt x="216" y="-999"/>
                              </a:moveTo>
                              <a:lnTo>
                                <a:pt x="216" y="-948"/>
                              </a:lnTo>
                              <a:lnTo>
                                <a:pt x="168" y="-929"/>
                              </a:lnTo>
                              <a:lnTo>
                                <a:pt x="168" y="-836"/>
                              </a:lnTo>
                              <a:lnTo>
                                <a:pt x="216" y="-816"/>
                              </a:lnTo>
                              <a:lnTo>
                                <a:pt x="216" y="-768"/>
                              </a:lnTo>
                              <a:lnTo>
                                <a:pt x="0" y="-857"/>
                              </a:lnTo>
                              <a:lnTo>
                                <a:pt x="0" y="-908"/>
                              </a:lnTo>
                              <a:lnTo>
                                <a:pt x="216" y="-999"/>
                              </a:lnTo>
                              <a:moveTo>
                                <a:pt x="132" y="-915"/>
                              </a:moveTo>
                              <a:lnTo>
                                <a:pt x="51" y="-881"/>
                              </a:lnTo>
                              <a:lnTo>
                                <a:pt x="132" y="-850"/>
                              </a:lnTo>
                              <a:lnTo>
                                <a:pt x="132" y="-915"/>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7" o:spid="_x0000_s1026" style="position:absolute;margin-left:574.5pt;margin-top:702.9pt;width:10.95pt;height:22.1pt;z-index:-251653120;mso-position-horizontal-relative:page;mso-position-vertical-relative:page" coordorigin="11490,14058" coordsize="219,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">
              <o:lock v:ext="edit" aspectratio="t"/>
              <v:shape id="AutoShape 2556" o:spid="_x0000_s1027" style="position:absolute;left:11491;top:14059;width:216;height:440;visibility:visible;mso-wrap-style:square;v-text-anchor:top" coordsize="216,4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vQfcAA&#10;AADbAAAADwAAAGRycy9kb3ducmV2LnhtbERPy4rCMBTdD/gP4QqzGTTtIEWqUUQQZgYXvj7g0lzb&#10;YnNTktjH308WgsvDea+3g2lER87XlhWk8wQEcWF1zaWC2/UwW4LwAVljY5kUjORhu5l8rDHXtucz&#10;dZdQihjCPkcFVQhtLqUvKjLo57YljtzdOoMhQldK7bCP4aaR30mSSYM1x4YKW9pXVDwuT6PgNJpd&#10;mvVu0Zx+0/Hvebxnj69Oqc/psFuBCDSEt/jl/tEKFnFs/BJ/gNz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AvQfcAAAADbAAAADwAAAAAAAAAAAAAAAACYAgAAZHJzL2Rvd25y&#10;ZXYueG1sUEsFBgAAAAAEAAQA9QAAAIUDAAAAAA==&#10;" path="m216,233r-41,29l154,276r-15,12l130,298r-10,14l118,300r,-2l115,286,101,267r-7,-8l91,258r,73l91,394r-55,l36,334r3,-10l41,312r5,-7l53,300r19,l87,310r2,7l91,331r,-73l84,255,72,252r-21,l43,255r-9,2l19,267,5,288,3,310,,341r,98l216,439r,-45l127,394r,-24l130,360r2,-7l137,346r12,-10l171,322r13,-10l216,288r,-55m216,l132,36r,48l132,149,51,118,132,84r,-48l,91r,51l216,231r,-48l168,163r,-14l168,84r,-14l216,51,216,e" fillcolor="#f48534" stroked="f">
                <v:fill opacity="26214f"/>
                <v:path o:connecttype="custom" o:connectlocs="175,14321;139,14347;120,14371;118,14357;101,14326;91,14317;91,14453;36,14393;41,14371;53,14359;87,14369;91,14390;84,14314;51,14311;34,14316;5,14347;0,14400;216,14498;127,14453;130,14419;137,14405;171,14381;216,14347;216,14059;132,14143;51,14177;132,14095;0,14201;216,14242;168,14208;168,14129;216,14059" o:connectangles="0,0,0,0,0,0,0,0,0,0,0,0,0,0,0,0,0,0,0,0,0,0,0,0,0,0,0,0,0,0,0,0"/>
                <o:lock v:ext="edit" aspectratio="t"/>
              </v:shape>
              <v:shape id="AutoShape 2555" o:spid="_x0000_s1028" style="position:absolute;left:11491;top:15057;width:216;height:440;visibility:visible;mso-wrap-style:square;v-text-anchor:top" coordsize="216,4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o538EA&#10;AADbAAAADwAAAGRycy9kb3ducmV2LnhtbESP3YrCMBSE74V9h3CEvdO0rvhTjbK7IMjeWX2AQ3Ns&#10;is1JSaLWtzeCsJfDzHzDrLe9bcWNfGgcK8jHGQjiyumGawWn4260ABEissbWMSl4UIDt5mOwxkK7&#10;Ox/oVsZaJAiHAhWYGLtCylAZshjGriNO3tl5izFJX0vt8Z7gtpWTLJtJiw2nBYMd/RqqLuXVKsDZ&#10;xeifLstPuT4u/3w1/zpM50p9DvvvFYhIffwPv9t7rWC6hNeX9APk5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76Od/BAAAA2wAAAA8AAAAAAAAAAAAAAAAAmAIAAGRycy9kb3du&#10;cmV2LnhtbFBLBQYAAAAABAAEAPUAAACGAwAAAAA=&#10;" path="m216,-560l,-560r,-98l3,-689r2,-22l10,-718r5,-7l19,-732r8,-5l34,-742r9,-2l51,-747r9,l72,-747r12,3l94,-740r7,8l108,-723r7,10l118,-701r2,14l130,-701r9,-10l154,-723r21,-14l216,-766r,55l171,-677r-22,14l137,-653r-5,7l130,-639r-3,10l127,-615r,10l216,-605r,45m91,-605r,-34l91,-668r-2,-14l87,-689r-8,-5l72,-699r-9,l53,-699r-7,5l41,-687r-2,12l36,-665r,24l36,-605r55,m216,-999r,51l168,-929r,93l216,-816r,48l,-857r,-51l216,-999t-84,84l51,-881r81,31l132,-915e" filled="f" strokecolor="#f48534" strokeweight=".12pt">
                <v:path o:connecttype="custom" o:connectlocs="0,14498;3,14369;10,14340;19,14326;34,14316;51,14311;72,14311;94,14318;108,14335;118,14357;130,14357;154,14335;216,14292;171,14381;137,14405;130,14419;127,14443;216,14453;91,14453;91,14390;87,14369;72,14359;53,14359;41,14371;36,14393;36,14453;216,14059;168,14129;216,14242;0,14201;216,14059;51,14177;132,14143" o:connectangles="0,0,0,0,0,0,0,0,0,0,0,0,0,0,0,0,0,0,0,0,0,0,0,0,0,0,0,0,0,0,0,0,0"/>
                <o:lock v:ext="edit" aspectratio="t"/>
              </v:shape>
              <w10:wrap anchorx="page" anchory="page"/>
            </v:group>
          </w:pict>
        </mc:Fallback>
      </mc:AlternateContent>
    </w:r>
    <w:r>
      <w:rPr>
        <w:noProof/>
        <w:lang w:eastAsia="en-US"/>
      </w:rPr>
      <mc:AlternateContent>
        <mc:Choice Requires="wpg">
          <w:drawing>
            <wp:anchor distT="0" distB="0" distL="114300" distR="114300" simplePos="0" relativeHeight="251664384" behindDoc="1" locked="0" layoutInCell="1" allowOverlap="1" wp14:anchorId="7C3EB346" wp14:editId="0C7074FA">
              <wp:simplePos x="0" y="0"/>
              <wp:positionH relativeFrom="page">
                <wp:posOffset>7297420</wp:posOffset>
              </wp:positionH>
              <wp:positionV relativeFrom="page">
                <wp:posOffset>8806180</wp:posOffset>
              </wp:positionV>
              <wp:extent cx="137160" cy="105410"/>
              <wp:effectExtent l="0" t="0" r="34290" b="27940"/>
              <wp:wrapNone/>
              <wp:docPr id="39" name="Group 3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7160" cy="105410"/>
                        <a:chOff x="11492" y="13868"/>
                        <a:chExt cx="216" cy="166"/>
                      </a:xfrm>
                    </wpg:grpSpPr>
                    <wps:wsp>
                      <wps:cNvPr id="40" name="Line 2553"/>
                      <wps:cNvCnPr>
                        <a:cxnSpLocks noChangeAspect="1" noChangeArrowheads="1"/>
                      </wps:cNvCnPr>
                      <wps:spPr bwMode="auto">
                        <a:xfrm>
                          <a:off x="11494" y="14010"/>
                          <a:ext cx="213" cy="0"/>
                        </a:xfrm>
                        <a:prstGeom prst="line">
                          <a:avLst/>
                        </a:prstGeom>
                        <a:noFill/>
                        <a:ln w="27940">
                          <a:solidFill>
                            <a:srgbClr val="F48534"/>
                          </a:solidFill>
                          <a:prstDash val="solid"/>
                          <a:round/>
                          <a:headEnd/>
                          <a:tailEnd/>
                        </a:ln>
                        <a:extLst>
                          <a:ext uri="{909E8E84-426E-40DD-AFC4-6F175D3DCCD1}">
                            <a14:hiddenFill xmlns:a14="http://schemas.microsoft.com/office/drawing/2010/main">
                              <a:noFill/>
                            </a14:hiddenFill>
                          </a:ext>
                        </a:extLst>
                      </wps:spPr>
                      <wps:bodyPr/>
                    </wps:wsp>
                    <wps:wsp>
                      <wps:cNvPr id="41" name="Rectangle 2552"/>
                      <wps:cNvSpPr>
                        <a:spLocks noChangeAspect="1" noChangeArrowheads="1"/>
                      </wps:cNvSpPr>
                      <wps:spPr bwMode="auto">
                        <a:xfrm>
                          <a:off x="11671" y="13870"/>
                          <a:ext cx="36" cy="118"/>
                        </a:xfrm>
                        <a:prstGeom prst="rect">
                          <a:avLst/>
                        </a:prstGeom>
                        <a:solidFill>
                          <a:srgbClr val="F48534">
                            <a:alpha val="39999"/>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 name="Freeform 2551"/>
                      <wps:cNvSpPr>
                        <a:spLocks noChangeAspect="1" noChangeArrowheads="1"/>
                      </wps:cNvSpPr>
                      <wps:spPr bwMode="auto">
                        <a:xfrm>
                          <a:off x="11493" y="13869"/>
                          <a:ext cx="214" cy="164"/>
                        </a:xfrm>
                        <a:custGeom>
                          <a:avLst/>
                          <a:gdLst>
                            <a:gd name="T0" fmla="+- 0 11707 11494"/>
                            <a:gd name="T1" fmla="*/ T0 w 214"/>
                            <a:gd name="T2" fmla="+- 0 14033 13870"/>
                            <a:gd name="T3" fmla="*/ 14033 h 164"/>
                            <a:gd name="T4" fmla="+- 0 11494 11494"/>
                            <a:gd name="T5" fmla="*/ T4 w 214"/>
                            <a:gd name="T6" fmla="+- 0 14033 13870"/>
                            <a:gd name="T7" fmla="*/ 14033 h 164"/>
                            <a:gd name="T8" fmla="+- 0 11494 11494"/>
                            <a:gd name="T9" fmla="*/ T8 w 214"/>
                            <a:gd name="T10" fmla="+- 0 13987 13870"/>
                            <a:gd name="T11" fmla="*/ 13987 h 164"/>
                            <a:gd name="T12" fmla="+- 0 11671 11494"/>
                            <a:gd name="T13" fmla="*/ T12 w 214"/>
                            <a:gd name="T14" fmla="+- 0 13987 13870"/>
                            <a:gd name="T15" fmla="*/ 13987 h 164"/>
                            <a:gd name="T16" fmla="+- 0 11671 11494"/>
                            <a:gd name="T17" fmla="*/ T16 w 214"/>
                            <a:gd name="T18" fmla="+- 0 13870 13870"/>
                            <a:gd name="T19" fmla="*/ 13870 h 164"/>
                            <a:gd name="T20" fmla="+- 0 11707 11494"/>
                            <a:gd name="T21" fmla="*/ T20 w 214"/>
                            <a:gd name="T22" fmla="+- 0 13870 13870"/>
                            <a:gd name="T23" fmla="*/ 13870 h 164"/>
                            <a:gd name="T24" fmla="+- 0 11707 11494"/>
                            <a:gd name="T25" fmla="*/ T24 w 214"/>
                            <a:gd name="T26" fmla="+- 0 14033 13870"/>
                            <a:gd name="T27" fmla="*/ 14033 h 164"/>
                          </a:gdLst>
                          <a:ahLst/>
                          <a:cxnLst>
                            <a:cxn ang="0">
                              <a:pos x="T1" y="T3"/>
                            </a:cxn>
                            <a:cxn ang="0">
                              <a:pos x="T5" y="T7"/>
                            </a:cxn>
                            <a:cxn ang="0">
                              <a:pos x="T9" y="T11"/>
                            </a:cxn>
                            <a:cxn ang="0">
                              <a:pos x="T13" y="T15"/>
                            </a:cxn>
                            <a:cxn ang="0">
                              <a:pos x="T17" y="T19"/>
                            </a:cxn>
                            <a:cxn ang="0">
                              <a:pos x="T21" y="T23"/>
                            </a:cxn>
                            <a:cxn ang="0">
                              <a:pos x="T25" y="T27"/>
                            </a:cxn>
                          </a:cxnLst>
                          <a:rect l="0" t="0" r="r" b="b"/>
                          <a:pathLst>
                            <a:path w="214" h="164">
                              <a:moveTo>
                                <a:pt x="213" y="163"/>
                              </a:moveTo>
                              <a:lnTo>
                                <a:pt x="0" y="163"/>
                              </a:lnTo>
                              <a:lnTo>
                                <a:pt x="0" y="117"/>
                              </a:lnTo>
                              <a:lnTo>
                                <a:pt x="177" y="117"/>
                              </a:lnTo>
                              <a:lnTo>
                                <a:pt x="177" y="0"/>
                              </a:lnTo>
                              <a:lnTo>
                                <a:pt x="213" y="0"/>
                              </a:lnTo>
                              <a:lnTo>
                                <a:pt x="213" y="163"/>
                              </a:lnTo>
                            </a:path>
                          </a:pathLst>
                        </a:custGeom>
                        <a:noFill/>
                        <a:ln w="1524">
                          <a:solidFill>
                            <a:srgbClr val="F48534"/>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9" o:spid="_x0000_s1026" style="position:absolute;margin-left:574.6pt;margin-top:693.4pt;width:10.8pt;height:8.3pt;z-index:-251652096;mso-position-horizontal-relative:page;mso-position-vertical-relative:page" coordorigin="11492,13868" coordsize="216,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">
              <o:lock v:ext="edit" aspectratio="t"/>
              <v:line id="Line 2553" o:spid="_x0000_s1027" style="position:absolute;visibility:visible;mso-wrap-style:square" from="11494,14010" to="11707,140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qbYKr8AAADbAAAADwAAAGRycy9kb3ducmV2LnhtbERPTYvCMBC9C/6HMMLebKqISjWKCIKH&#10;PazVg97GZmyLzaQ2sXb/vTkIHh/ve7nuTCVaalxpWcEoikEQZ1aXnCs4HXfDOQjnkTVWlknBPzlY&#10;r/q9JSbavvhAbepzEULYJaig8L5OpHRZQQZdZGviwN1sY9AH2ORSN/gK4aaS4zieSoMlh4YCa9oW&#10;lN3Tp1EQ/07OfxfXprdHh3xFvB635Uypn0G3WYDw1Pmv+OPeawWTsD58CT9Art4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1qbYKr8AAADbAAAADwAAAAAAAAAAAAAAAACh&#10;AgAAZHJzL2Rvd25yZXYueG1sUEsFBgAAAAAEAAQA+QAAAI0DAAAAAA==&#10;" strokecolor="#f48534" strokeweight="2.2pt">
                <v:path arrowok="f"/>
                <o:lock v:ext="edit" aspectratio="t" shapetype="f"/>
              </v:line>
              <v:rect id="Rectangle 2552" o:spid="_x0000_s1028" style="position:absolute;left:11671;top:13870;width:36;height:1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0SzesMA&#10;AADbAAAADwAAAGRycy9kb3ducmV2LnhtbESPQWvCQBSE74L/YXmCt7qxSKnRVTRQ8JCL2oLentln&#10;spp9G7Krxn/fLRQ8DjPzDTNfdrYWd2q9caxgPEpAEBdOGy4VfO+/3j5B+ICssXZMCp7kYbno9+aY&#10;avfgLd13oRQRwj5FBVUITSqlLyqy6EeuIY7e2bUWQ5RtKXWLjwi3tXxPkg9p0XBcqLChrKLiurtZ&#10;BfvV2Ryzkg8ZrnOpL9Pc/JxypYaDbjUDEagLr/B/e6MVTMbw9yX+ALn4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0SzesMAAADbAAAADwAAAAAAAAAAAAAAAACYAgAAZHJzL2Rv&#10;d25yZXYueG1sUEsFBgAAAAAEAAQA9QAAAIgDAAAAAA==&#10;" fillcolor="#f48534" stroked="f">
                <v:fill opacity="26214f"/>
                <o:lock v:ext="edit" aspectratio="t"/>
              </v:rect>
              <v:shape id="Freeform 2551" o:spid="_x0000_s1029" style="position:absolute;left:11493;top:13869;width:214;height:164;visibility:visible;mso-wrap-style:square;v-text-anchor:top" coordsize="214,1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MQQcMA&#10;AADbAAAADwAAAGRycy9kb3ducmV2LnhtbESP0WrCQBRE34X+w3KFvulGaatEV2lLKxb0wegHXLPX&#10;bDB7N2S3Mf69Kwg+DjNzhpkvO1uJlhpfOlYwGiYgiHOnSy4UHPa/gykIH5A1Vo5JwZU8LBcvvTmm&#10;2l14R20WChEh7FNUYEKoUyl9bsiiH7qaOHon11gMUTaF1A1eItxWcpwkH9JiyXHBYE3fhvJz9m8V&#10;rFZ/3m2TyXsWNjxpzZf8ORZSqdd+9zkDEagLz/CjvdYK3sZw/xJ/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HMQQcMAAADbAAAADwAAAAAAAAAAAAAAAACYAgAAZHJzL2Rv&#10;d25yZXYueG1sUEsFBgAAAAAEAAQA9QAAAIgDAAAAAA==&#10;" path="m213,163l,163,,117r177,l177,r36,l213,163e" filled="f" strokecolor="#f48534" strokeweight=".12pt">
                <v:path o:connecttype="custom" o:connectlocs="213,14033;0,14033;0,13987;177,13987;177,13870;213,13870;213,14033" o:connectangles="0,0,0,0,0,0,0"/>
                <o:lock v:ext="edit" aspectratio="t"/>
              </v:shape>
              <w10:wrap anchorx="page" anchory="page"/>
            </v:group>
          </w:pict>
        </mc:Fallback>
      </mc:AlternateContent>
    </w:r>
    <w:r>
      <w:rPr>
        <w:noProof/>
        <w:lang w:eastAsia="en-US"/>
      </w:rPr>
      <mc:AlternateContent>
        <mc:Choice Requires="wpg">
          <w:drawing>
            <wp:anchor distT="0" distB="0" distL="114300" distR="114300" simplePos="0" relativeHeight="251665408" behindDoc="1" locked="0" layoutInCell="1" allowOverlap="1" wp14:anchorId="514447B4" wp14:editId="437F96A9">
              <wp:simplePos x="0" y="0"/>
              <wp:positionH relativeFrom="page">
                <wp:posOffset>7297420</wp:posOffset>
              </wp:positionH>
              <wp:positionV relativeFrom="page">
                <wp:posOffset>8628380</wp:posOffset>
              </wp:positionV>
              <wp:extent cx="137160" cy="105410"/>
              <wp:effectExtent l="0" t="0" r="34290" b="8890"/>
              <wp:wrapNone/>
              <wp:docPr id="35" name="Group 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7160" cy="105410"/>
                        <a:chOff x="11492" y="13588"/>
                        <a:chExt cx="216" cy="166"/>
                      </a:xfrm>
                    </wpg:grpSpPr>
                    <wps:wsp>
                      <wps:cNvPr id="36" name="Line 2549"/>
                      <wps:cNvCnPr>
                        <a:cxnSpLocks noChangeAspect="1" noChangeArrowheads="1"/>
                      </wps:cNvCnPr>
                      <wps:spPr bwMode="auto">
                        <a:xfrm>
                          <a:off x="11494" y="13729"/>
                          <a:ext cx="213" cy="0"/>
                        </a:xfrm>
                        <a:prstGeom prst="line">
                          <a:avLst/>
                        </a:prstGeom>
                        <a:noFill/>
                        <a:ln w="29210">
                          <a:solidFill>
                            <a:srgbClr val="F48534"/>
                          </a:solidFill>
                          <a:prstDash val="solid"/>
                          <a:round/>
                          <a:headEnd/>
                          <a:tailEnd/>
                        </a:ln>
                        <a:extLst>
                          <a:ext uri="{909E8E84-426E-40DD-AFC4-6F175D3DCCD1}">
                            <a14:hiddenFill xmlns:a14="http://schemas.microsoft.com/office/drawing/2010/main">
                              <a:noFill/>
                            </a14:hiddenFill>
                          </a:ext>
                        </a:extLst>
                      </wps:spPr>
                      <wps:bodyPr/>
                    </wps:wsp>
                    <wps:wsp>
                      <wps:cNvPr id="37" name="Rectangle 2548"/>
                      <wps:cNvSpPr>
                        <a:spLocks noChangeAspect="1" noChangeArrowheads="1"/>
                      </wps:cNvSpPr>
                      <wps:spPr bwMode="auto">
                        <a:xfrm>
                          <a:off x="11671" y="13588"/>
                          <a:ext cx="36" cy="118"/>
                        </a:xfrm>
                        <a:prstGeom prst="rect">
                          <a:avLst/>
                        </a:prstGeom>
                        <a:solidFill>
                          <a:srgbClr val="F48534">
                            <a:alpha val="39999"/>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8" name="Freeform 2547"/>
                      <wps:cNvSpPr>
                        <a:spLocks noChangeAspect="1" noChangeArrowheads="1"/>
                      </wps:cNvSpPr>
                      <wps:spPr bwMode="auto">
                        <a:xfrm>
                          <a:off x="11493" y="13588"/>
                          <a:ext cx="214" cy="164"/>
                        </a:xfrm>
                        <a:custGeom>
                          <a:avLst/>
                          <a:gdLst>
                            <a:gd name="T0" fmla="+- 0 11707 11494"/>
                            <a:gd name="T1" fmla="*/ T0 w 214"/>
                            <a:gd name="T2" fmla="+- 0 13752 13589"/>
                            <a:gd name="T3" fmla="*/ 13752 h 164"/>
                            <a:gd name="T4" fmla="+- 0 11494 11494"/>
                            <a:gd name="T5" fmla="*/ T4 w 214"/>
                            <a:gd name="T6" fmla="+- 0 13752 13589"/>
                            <a:gd name="T7" fmla="*/ 13752 h 164"/>
                            <a:gd name="T8" fmla="+- 0 11494 11494"/>
                            <a:gd name="T9" fmla="*/ T8 w 214"/>
                            <a:gd name="T10" fmla="+- 0 13706 13589"/>
                            <a:gd name="T11" fmla="*/ 13706 h 164"/>
                            <a:gd name="T12" fmla="+- 0 11671 11494"/>
                            <a:gd name="T13" fmla="*/ T12 w 214"/>
                            <a:gd name="T14" fmla="+- 0 13706 13589"/>
                            <a:gd name="T15" fmla="*/ 13706 h 164"/>
                            <a:gd name="T16" fmla="+- 0 11671 11494"/>
                            <a:gd name="T17" fmla="*/ T16 w 214"/>
                            <a:gd name="T18" fmla="+- 0 13589 13589"/>
                            <a:gd name="T19" fmla="*/ 13589 h 164"/>
                            <a:gd name="T20" fmla="+- 0 11707 11494"/>
                            <a:gd name="T21" fmla="*/ T20 w 214"/>
                            <a:gd name="T22" fmla="+- 0 13589 13589"/>
                            <a:gd name="T23" fmla="*/ 13589 h 164"/>
                            <a:gd name="T24" fmla="+- 0 11707 11494"/>
                            <a:gd name="T25" fmla="*/ T24 w 214"/>
                            <a:gd name="T26" fmla="+- 0 13752 13589"/>
                            <a:gd name="T27" fmla="*/ 13752 h 164"/>
                          </a:gdLst>
                          <a:ahLst/>
                          <a:cxnLst>
                            <a:cxn ang="0">
                              <a:pos x="T1" y="T3"/>
                            </a:cxn>
                            <a:cxn ang="0">
                              <a:pos x="T5" y="T7"/>
                            </a:cxn>
                            <a:cxn ang="0">
                              <a:pos x="T9" y="T11"/>
                            </a:cxn>
                            <a:cxn ang="0">
                              <a:pos x="T13" y="T15"/>
                            </a:cxn>
                            <a:cxn ang="0">
                              <a:pos x="T17" y="T19"/>
                            </a:cxn>
                            <a:cxn ang="0">
                              <a:pos x="T21" y="T23"/>
                            </a:cxn>
                            <a:cxn ang="0">
                              <a:pos x="T25" y="T27"/>
                            </a:cxn>
                          </a:cxnLst>
                          <a:rect l="0" t="0" r="r" b="b"/>
                          <a:pathLst>
                            <a:path w="214" h="164">
                              <a:moveTo>
                                <a:pt x="213" y="163"/>
                              </a:moveTo>
                              <a:lnTo>
                                <a:pt x="0" y="163"/>
                              </a:lnTo>
                              <a:lnTo>
                                <a:pt x="0" y="117"/>
                              </a:lnTo>
                              <a:lnTo>
                                <a:pt x="177" y="117"/>
                              </a:lnTo>
                              <a:lnTo>
                                <a:pt x="177" y="0"/>
                              </a:lnTo>
                              <a:lnTo>
                                <a:pt x="213" y="0"/>
                              </a:lnTo>
                              <a:lnTo>
                                <a:pt x="213" y="163"/>
                              </a:lnTo>
                            </a:path>
                          </a:pathLst>
                        </a:custGeom>
                        <a:noFill/>
                        <a:ln w="1524">
                          <a:solidFill>
                            <a:srgbClr val="F48534"/>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5" o:spid="_x0000_s1026" style="position:absolute;margin-left:574.6pt;margin-top:679.4pt;width:10.8pt;height:8.3pt;z-index:-251651072;mso-position-horizontal-relative:page;mso-position-vertical-relative:page" coordorigin="11492,13588" coordsize="216,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">
              <o:lock v:ext="edit" aspectratio="t"/>
              <v:line id="Line 2549" o:spid="_x0000_s1027" style="position:absolute;visibility:visible;mso-wrap-style:square" from="11494,13729" to="11707,137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ltFEcAAAADbAAAADwAAAGRycy9kb3ducmV2LnhtbESPzQrCMBCE74LvEFbwpqkKotUoIggi&#10;evDnAdZmbavNpjRRq09vBMHjMDPfMNN5bQrxoMrllhX0uhEI4sTqnFMFp+OqMwLhPLLGwjIpeJGD&#10;+azZmGKs7ZP39Dj4VAQIuxgVZN6XsZQuycig69qSOHgXWxn0QVap1BU+A9wUsh9FQ2kw57CQYUnL&#10;jJLb4W4UvMfXfbLbntfvTU35y5/S8yVaKNVu1YsJCE+1/4d/7bVWMBjC90v4AXL2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5bRRHAAAAA2wAAAA8AAAAAAAAAAAAAAAAA&#10;oQIAAGRycy9kb3ducmV2LnhtbFBLBQYAAAAABAAEAPkAAACOAwAAAAA=&#10;" strokecolor="#f48534" strokeweight="2.3pt">
                <v:path arrowok="f"/>
                <o:lock v:ext="edit" aspectratio="t" shapetype="f"/>
              </v:line>
              <v:rect id="Rectangle 2548" o:spid="_x0000_s1028" style="position:absolute;left:11671;top:13588;width:36;height:1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96MQA&#10;AADbAAAADwAAAGRycy9kb3ducmV2LnhtbESPQWvCQBSE7wX/w/IEb3XTCrZGN2IDgodcqi3o7Zl9&#10;SdZm34bsqum/7xYKPQ4z8w2zWg+2FTfqvXGs4GmagCAunTZcK/g4bB9fQfiArLF1TAq+ycM6Gz2s&#10;MNXuzu9024daRAj7FBU0IXSplL5syKKfuo44epXrLYYo+1rqHu8Rblv5nCRzadFwXGiwo7yh8mt/&#10;tQoOm8qc8pqPOb4VUl8Whfk8F0pNxsNmCSLQEP7Df+2dVjB7gd8v8QfI7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n/ejEAAAA2wAAAA8AAAAAAAAAAAAAAAAAmAIAAGRycy9k&#10;b3ducmV2LnhtbFBLBQYAAAAABAAEAPUAAACJAwAAAAA=&#10;" fillcolor="#f48534" stroked="f">
                <v:fill opacity="26214f"/>
                <o:lock v:ext="edit" aspectratio="t"/>
              </v:rect>
              <v:shape id="Freeform 2547" o:spid="_x0000_s1029" style="position:absolute;left:11493;top:13588;width:214;height:164;visibility:visible;mso-wrap-style:square;v-text-anchor:top" coordsize="214,1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U1sEA&#10;AADbAAAADwAAAGRycy9kb3ducmV2LnhtbERP3WrCMBS+H/gO4Qy803TK7OhMi4rKBnqx6gOcNWdN&#10;WXNSmli7t18uBrv8+P7XxWhbMVDvG8cKnuYJCOLK6YZrBdfLYfYCwgdkja1jUvBDHop88rDGTLs7&#10;f9BQhlrEEPYZKjAhdJmUvjJk0c9dRxy5L9dbDBH2tdQ93mO4beUiSVbSYsOxwWBHO0PVd3mzCo7H&#10;d+/OSfpchhOng9nK/WctlZo+jptXEIHG8C/+c79pBcs4Nn6JP0Dm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2dVNbBAAAA2wAAAA8AAAAAAAAAAAAAAAAAmAIAAGRycy9kb3du&#10;cmV2LnhtbFBLBQYAAAAABAAEAPUAAACGAwAAAAA=&#10;" path="m213,163l,163,,117r177,l177,r36,l213,163e" filled="f" strokecolor="#f48534" strokeweight=".12pt">
                <v:path o:connecttype="custom" o:connectlocs="213,13752;0,13752;0,13706;177,13706;177,13589;213,13589;213,13752" o:connectangles="0,0,0,0,0,0,0"/>
                <o:lock v:ext="edit" aspectratio="t"/>
              </v:shape>
              <w10:wrap anchorx="page" anchory="page"/>
            </v:group>
          </w:pict>
        </mc:Fallback>
      </mc:AlternateContent>
    </w:r>
    <w:r>
      <w:rPr>
        <w:noProof/>
        <w:lang w:eastAsia="en-US"/>
      </w:rPr>
      <mc:AlternateContent>
        <mc:Choice Requires="wpg">
          <w:drawing>
            <wp:anchor distT="0" distB="0" distL="114300" distR="114300" simplePos="0" relativeHeight="251666432" behindDoc="1" locked="0" layoutInCell="1" allowOverlap="1" wp14:anchorId="10C3BC2C" wp14:editId="4016913E">
              <wp:simplePos x="0" y="0"/>
              <wp:positionH relativeFrom="page">
                <wp:posOffset>7296150</wp:posOffset>
              </wp:positionH>
              <wp:positionV relativeFrom="page">
                <wp:posOffset>8579485</wp:posOffset>
              </wp:positionV>
              <wp:extent cx="139065" cy="30480"/>
              <wp:effectExtent l="0" t="0" r="32385" b="26670"/>
              <wp:wrapNone/>
              <wp:docPr id="32" name="Group 3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30480"/>
                        <a:chOff x="11490" y="13511"/>
                        <a:chExt cx="219" cy="48"/>
                      </a:xfrm>
                    </wpg:grpSpPr>
                    <wps:wsp>
                      <wps:cNvPr id="33" name="Line 2545"/>
                      <wps:cNvCnPr>
                        <a:cxnSpLocks noChangeAspect="1" noChangeArrowheads="1"/>
                      </wps:cNvCnPr>
                      <wps:spPr bwMode="auto">
                        <a:xfrm>
                          <a:off x="11491" y="13535"/>
                          <a:ext cx="216" cy="0"/>
                        </a:xfrm>
                        <a:prstGeom prst="line">
                          <a:avLst/>
                        </a:prstGeom>
                        <a:noFill/>
                        <a:ln w="28956">
                          <a:solidFill>
                            <a:srgbClr val="F48534"/>
                          </a:solidFill>
                          <a:prstDash val="solid"/>
                          <a:round/>
                          <a:headEnd/>
                          <a:tailEnd/>
                        </a:ln>
                        <a:extLst>
                          <a:ext uri="{909E8E84-426E-40DD-AFC4-6F175D3DCCD1}">
                            <a14:hiddenFill xmlns:a14="http://schemas.microsoft.com/office/drawing/2010/main">
                              <a:noFill/>
                            </a14:hiddenFill>
                          </a:ext>
                        </a:extLst>
                      </wps:spPr>
                      <wps:bodyPr/>
                    </wps:wsp>
                    <wps:wsp>
                      <wps:cNvPr id="34" name="Rectangle 2544"/>
                      <wps:cNvSpPr>
                        <a:spLocks noChangeAspect="1" noChangeArrowheads="1"/>
                      </wps:cNvSpPr>
                      <wps:spPr bwMode="auto">
                        <a:xfrm>
                          <a:off x="11491" y="13512"/>
                          <a:ext cx="216" cy="46"/>
                        </a:xfrm>
                        <a:prstGeom prst="rect">
                          <a:avLst/>
                        </a:prstGeom>
                        <a:noFill/>
                        <a:ln w="1524">
                          <a:solidFill>
                            <a:srgbClr val="F48534"/>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2" o:spid="_x0000_s1026" style="position:absolute;margin-left:574.5pt;margin-top:675.55pt;width:10.95pt;height:2.4pt;z-index:-251650048;mso-position-horizontal-relative:page;mso-position-vertical-relative:page" coordorigin="11490,13511" coordsize="219,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">
              <o:lock v:ext="edit" aspectratio="t"/>
              <v:line id="Line 2545" o:spid="_x0000_s1027" style="position:absolute;visibility:visible;mso-wrap-style:square" from="11491,13535" to="11707,135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LxTGMQAAADbAAAADwAAAGRycy9kb3ducmV2LnhtbESP3WrCQBSE7wu+w3KE3tWNhpYa3QQV&#10;hIoF688DHLLHJJg9G7Kr2b59t1Do5TAz3zDLIphWPKh3jWUF00kCgri0uuFKweW8fXkH4TyyxtYy&#10;KfgmB0U+elpipu3AR3qcfCUihF2GCmrvu0xKV9Zk0E1sRxy9q+0N+ij7Suoehwg3rZwlyZs02HBc&#10;qLGjTU3l7XQ3Cvb7QwhpWM1fk2G9m33uvra4qZR6HofVAoSn4P/Df+0PrSBN4fdL/AEy/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0vFMYxAAAANsAAAAPAAAAAAAAAAAA&#10;AAAAAKECAABkcnMvZG93bnJldi54bWxQSwUGAAAAAAQABAD5AAAAkgMAAAAA&#10;" strokecolor="#f48534" strokeweight="2.28pt">
                <v:path arrowok="f"/>
                <o:lock v:ext="edit" aspectratio="t" shapetype="f"/>
              </v:line>
              <v:rect id="Rectangle 2544" o:spid="_x0000_s1028" style="position:absolute;left:11491;top:13512;width:216;height: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BoMcQA&#10;AADbAAAADwAAAGRycy9kb3ducmV2LnhtbESPQWvCQBSE74L/YXlCb7qxEdGYjUihpdBDMYrnZ/Y1&#10;Cc2+TbPbJO2v7xYEj8PMfMOk+9E0oqfO1ZYVLBcRCOLC6ppLBefT83wDwnlkjY1lUvBDDvbZdJJi&#10;ou3AR+pzX4oAYZeggsr7NpHSFRUZdAvbEgfvw3YGfZBdKXWHQ4CbRj5G0VoarDksVNjSU0XFZ/5t&#10;FLiXLz2+XVbvm3z72w/ra0y2j5V6mI2HHQhPo7+Hb+1XrSBewf+X8AN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hwaDHEAAAA2wAAAA8AAAAAAAAAAAAAAAAAmAIAAGRycy9k&#10;b3ducmV2LnhtbFBLBQYAAAAABAAEAPUAAACJAwAAAAA=&#10;" filled="f" strokecolor="#f48534" strokeweight=".12pt">
                <o:lock v:ext="edit" aspectratio="t"/>
              </v:rect>
              <w10:wrap anchorx="page" anchory="page"/>
            </v:group>
          </w:pict>
        </mc:Fallback>
      </mc:AlternateContent>
    </w:r>
    <w:r>
      <w:rPr>
        <w:noProof/>
        <w:lang w:eastAsia="en-US"/>
      </w:rPr>
      <mc:AlternateContent>
        <mc:Choice Requires="wpg">
          <w:drawing>
            <wp:anchor distT="0" distB="0" distL="114300" distR="114300" simplePos="0" relativeHeight="251667456" behindDoc="1" locked="0" layoutInCell="1" allowOverlap="1" wp14:anchorId="3CCEC646" wp14:editId="63994198">
              <wp:simplePos x="0" y="0"/>
              <wp:positionH relativeFrom="page">
                <wp:posOffset>7296150</wp:posOffset>
              </wp:positionH>
              <wp:positionV relativeFrom="page">
                <wp:posOffset>8428355</wp:posOffset>
              </wp:positionV>
              <wp:extent cx="139065" cy="123825"/>
              <wp:effectExtent l="9525" t="8255" r="3810" b="10795"/>
              <wp:wrapNone/>
              <wp:docPr id="29" name="Group 2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123825"/>
                        <a:chOff x="11490" y="13273"/>
                        <a:chExt cx="219" cy="195"/>
                      </a:xfrm>
                    </wpg:grpSpPr>
                    <wps:wsp>
                      <wps:cNvPr id="30" name="AutoShape 2542"/>
                      <wps:cNvSpPr>
                        <a:spLocks noChangeAspect="1" noChangeArrowheads="1"/>
                      </wps:cNvSpPr>
                      <wps:spPr bwMode="auto">
                        <a:xfrm>
                          <a:off x="11491" y="13274"/>
                          <a:ext cx="216" cy="192"/>
                        </a:xfrm>
                        <a:custGeom>
                          <a:avLst/>
                          <a:gdLst>
                            <a:gd name="T0" fmla="*/ 55 w 216"/>
                            <a:gd name="T1" fmla="*/ 13284 h 192"/>
                            <a:gd name="T2" fmla="*/ 41 w 216"/>
                            <a:gd name="T3" fmla="*/ 13286 h 192"/>
                            <a:gd name="T4" fmla="*/ 29 w 216"/>
                            <a:gd name="T5" fmla="*/ 13291 h 192"/>
                            <a:gd name="T6" fmla="*/ 19 w 216"/>
                            <a:gd name="T7" fmla="*/ 13301 h 192"/>
                            <a:gd name="T8" fmla="*/ 12 w 216"/>
                            <a:gd name="T9" fmla="*/ 13310 h 192"/>
                            <a:gd name="T10" fmla="*/ 5 w 216"/>
                            <a:gd name="T11" fmla="*/ 13322 h 192"/>
                            <a:gd name="T12" fmla="*/ 3 w 216"/>
                            <a:gd name="T13" fmla="*/ 13334 h 192"/>
                            <a:gd name="T14" fmla="*/ 0 w 216"/>
                            <a:gd name="T15" fmla="*/ 13351 h 192"/>
                            <a:gd name="T16" fmla="*/ 0 w 216"/>
                            <a:gd name="T17" fmla="*/ 13466 h 192"/>
                            <a:gd name="T18" fmla="*/ 216 w 216"/>
                            <a:gd name="T19" fmla="*/ 13466 h 192"/>
                            <a:gd name="T20" fmla="*/ 216 w 216"/>
                            <a:gd name="T21" fmla="*/ 13421 h 192"/>
                            <a:gd name="T22" fmla="*/ 36 w 216"/>
                            <a:gd name="T23" fmla="*/ 13421 h 192"/>
                            <a:gd name="T24" fmla="*/ 36 w 216"/>
                            <a:gd name="T25" fmla="*/ 13354 h 192"/>
                            <a:gd name="T26" fmla="*/ 39 w 216"/>
                            <a:gd name="T27" fmla="*/ 13344 h 192"/>
                            <a:gd name="T28" fmla="*/ 43 w 216"/>
                            <a:gd name="T29" fmla="*/ 13337 h 192"/>
                            <a:gd name="T30" fmla="*/ 51 w 216"/>
                            <a:gd name="T31" fmla="*/ 13332 h 192"/>
                            <a:gd name="T32" fmla="*/ 60 w 216"/>
                            <a:gd name="T33" fmla="*/ 13330 h 192"/>
                            <a:gd name="T34" fmla="*/ 132 w 216"/>
                            <a:gd name="T35" fmla="*/ 13330 h 192"/>
                            <a:gd name="T36" fmla="*/ 135 w 216"/>
                            <a:gd name="T37" fmla="*/ 13327 h 192"/>
                            <a:gd name="T38" fmla="*/ 144 w 216"/>
                            <a:gd name="T39" fmla="*/ 13322 h 192"/>
                            <a:gd name="T40" fmla="*/ 213 w 216"/>
                            <a:gd name="T41" fmla="*/ 13322 h 192"/>
                            <a:gd name="T42" fmla="*/ 212 w 216"/>
                            <a:gd name="T43" fmla="*/ 13318 h 192"/>
                            <a:gd name="T44" fmla="*/ 101 w 216"/>
                            <a:gd name="T45" fmla="*/ 13318 h 192"/>
                            <a:gd name="T46" fmla="*/ 94 w 216"/>
                            <a:gd name="T47" fmla="*/ 13303 h 192"/>
                            <a:gd name="T48" fmla="*/ 82 w 216"/>
                            <a:gd name="T49" fmla="*/ 13294 h 192"/>
                            <a:gd name="T50" fmla="*/ 70 w 216"/>
                            <a:gd name="T51" fmla="*/ 13286 h 192"/>
                            <a:gd name="T52" fmla="*/ 55 w 216"/>
                            <a:gd name="T53" fmla="*/ 13284 h 192"/>
                            <a:gd name="T54" fmla="*/ 132 w 216"/>
                            <a:gd name="T55" fmla="*/ 13330 h 192"/>
                            <a:gd name="T56" fmla="*/ 60 w 216"/>
                            <a:gd name="T57" fmla="*/ 13330 h 192"/>
                            <a:gd name="T58" fmla="*/ 70 w 216"/>
                            <a:gd name="T59" fmla="*/ 13332 h 192"/>
                            <a:gd name="T60" fmla="*/ 77 w 216"/>
                            <a:gd name="T61" fmla="*/ 13337 h 192"/>
                            <a:gd name="T62" fmla="*/ 84 w 216"/>
                            <a:gd name="T63" fmla="*/ 13346 h 192"/>
                            <a:gd name="T64" fmla="*/ 87 w 216"/>
                            <a:gd name="T65" fmla="*/ 13356 h 192"/>
                            <a:gd name="T66" fmla="*/ 87 w 216"/>
                            <a:gd name="T67" fmla="*/ 13421 h 192"/>
                            <a:gd name="T68" fmla="*/ 123 w 216"/>
                            <a:gd name="T69" fmla="*/ 13421 h 192"/>
                            <a:gd name="T70" fmla="*/ 123 w 216"/>
                            <a:gd name="T71" fmla="*/ 13356 h 192"/>
                            <a:gd name="T72" fmla="*/ 125 w 216"/>
                            <a:gd name="T73" fmla="*/ 13342 h 192"/>
                            <a:gd name="T74" fmla="*/ 130 w 216"/>
                            <a:gd name="T75" fmla="*/ 13332 h 192"/>
                            <a:gd name="T76" fmla="*/ 132 w 216"/>
                            <a:gd name="T77" fmla="*/ 13330 h 192"/>
                            <a:gd name="T78" fmla="*/ 213 w 216"/>
                            <a:gd name="T79" fmla="*/ 13322 h 192"/>
                            <a:gd name="T80" fmla="*/ 163 w 216"/>
                            <a:gd name="T81" fmla="*/ 13322 h 192"/>
                            <a:gd name="T82" fmla="*/ 171 w 216"/>
                            <a:gd name="T83" fmla="*/ 13330 h 192"/>
                            <a:gd name="T84" fmla="*/ 175 w 216"/>
                            <a:gd name="T85" fmla="*/ 13337 h 192"/>
                            <a:gd name="T86" fmla="*/ 180 w 216"/>
                            <a:gd name="T87" fmla="*/ 13346 h 192"/>
                            <a:gd name="T88" fmla="*/ 180 w 216"/>
                            <a:gd name="T89" fmla="*/ 13421 h 192"/>
                            <a:gd name="T90" fmla="*/ 216 w 216"/>
                            <a:gd name="T91" fmla="*/ 13421 h 192"/>
                            <a:gd name="T92" fmla="*/ 216 w 216"/>
                            <a:gd name="T93" fmla="*/ 13332 h 192"/>
                            <a:gd name="T94" fmla="*/ 213 w 216"/>
                            <a:gd name="T95" fmla="*/ 13322 h 192"/>
                            <a:gd name="T96" fmla="*/ 154 w 216"/>
                            <a:gd name="T97" fmla="*/ 13274 h 192"/>
                            <a:gd name="T98" fmla="*/ 144 w 216"/>
                            <a:gd name="T99" fmla="*/ 13274 h 192"/>
                            <a:gd name="T100" fmla="*/ 130 w 216"/>
                            <a:gd name="T101" fmla="*/ 13279 h 192"/>
                            <a:gd name="T102" fmla="*/ 123 w 216"/>
                            <a:gd name="T103" fmla="*/ 13284 h 192"/>
                            <a:gd name="T104" fmla="*/ 115 w 216"/>
                            <a:gd name="T105" fmla="*/ 13291 h 192"/>
                            <a:gd name="T106" fmla="*/ 111 w 216"/>
                            <a:gd name="T107" fmla="*/ 13298 h 192"/>
                            <a:gd name="T108" fmla="*/ 101 w 216"/>
                            <a:gd name="T109" fmla="*/ 13318 h 192"/>
                            <a:gd name="T110" fmla="*/ 212 w 216"/>
                            <a:gd name="T111" fmla="*/ 13318 h 192"/>
                            <a:gd name="T112" fmla="*/ 211 w 216"/>
                            <a:gd name="T113" fmla="*/ 13315 h 192"/>
                            <a:gd name="T114" fmla="*/ 204 w 216"/>
                            <a:gd name="T115" fmla="*/ 13301 h 192"/>
                            <a:gd name="T116" fmla="*/ 195 w 216"/>
                            <a:gd name="T117" fmla="*/ 13289 h 192"/>
                            <a:gd name="T118" fmla="*/ 183 w 216"/>
                            <a:gd name="T119" fmla="*/ 13282 h 192"/>
                            <a:gd name="T120" fmla="*/ 168 w 216"/>
                            <a:gd name="T121" fmla="*/ 13277 h 192"/>
                            <a:gd name="T122" fmla="*/ 154 w 216"/>
                            <a:gd name="T123" fmla="*/ 13274 h 192"/>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60000 65536"/>
                            <a:gd name="T184" fmla="*/ 0 60000 65536"/>
                            <a:gd name="T185" fmla="*/ 0 60000 65536"/>
                          </a:gdLst>
                          <a:ahLst/>
                          <a:cxnLst>
                            <a:cxn ang="T124">
                              <a:pos x="T0" y="T1"/>
                            </a:cxn>
                            <a:cxn ang="T125">
                              <a:pos x="T2" y="T3"/>
                            </a:cxn>
                            <a:cxn ang="T126">
                              <a:pos x="T4" y="T5"/>
                            </a:cxn>
                            <a:cxn ang="T127">
                              <a:pos x="T6" y="T7"/>
                            </a:cxn>
                            <a:cxn ang="T128">
                              <a:pos x="T8" y="T9"/>
                            </a:cxn>
                            <a:cxn ang="T129">
                              <a:pos x="T10" y="T11"/>
                            </a:cxn>
                            <a:cxn ang="T130">
                              <a:pos x="T12" y="T13"/>
                            </a:cxn>
                            <a:cxn ang="T131">
                              <a:pos x="T14" y="T15"/>
                            </a:cxn>
                            <a:cxn ang="T132">
                              <a:pos x="T16" y="T17"/>
                            </a:cxn>
                            <a:cxn ang="T133">
                              <a:pos x="T18" y="T19"/>
                            </a:cxn>
                            <a:cxn ang="T134">
                              <a:pos x="T20" y="T21"/>
                            </a:cxn>
                            <a:cxn ang="T135">
                              <a:pos x="T22" y="T23"/>
                            </a:cxn>
                            <a:cxn ang="T136">
                              <a:pos x="T24" y="T25"/>
                            </a:cxn>
                            <a:cxn ang="T137">
                              <a:pos x="T26" y="T27"/>
                            </a:cxn>
                            <a:cxn ang="T138">
                              <a:pos x="T28" y="T29"/>
                            </a:cxn>
                            <a:cxn ang="T139">
                              <a:pos x="T30" y="T31"/>
                            </a:cxn>
                            <a:cxn ang="T140">
                              <a:pos x="T32" y="T33"/>
                            </a:cxn>
                            <a:cxn ang="T141">
                              <a:pos x="T34" y="T35"/>
                            </a:cxn>
                            <a:cxn ang="T142">
                              <a:pos x="T36" y="T37"/>
                            </a:cxn>
                            <a:cxn ang="T143">
                              <a:pos x="T38" y="T39"/>
                            </a:cxn>
                            <a:cxn ang="T144">
                              <a:pos x="T40" y="T41"/>
                            </a:cxn>
                            <a:cxn ang="T145">
                              <a:pos x="T42" y="T43"/>
                            </a:cxn>
                            <a:cxn ang="T146">
                              <a:pos x="T44" y="T45"/>
                            </a:cxn>
                            <a:cxn ang="T147">
                              <a:pos x="T46" y="T47"/>
                            </a:cxn>
                            <a:cxn ang="T148">
                              <a:pos x="T48" y="T49"/>
                            </a:cxn>
                            <a:cxn ang="T149">
                              <a:pos x="T50" y="T51"/>
                            </a:cxn>
                            <a:cxn ang="T150">
                              <a:pos x="T52" y="T53"/>
                            </a:cxn>
                            <a:cxn ang="T151">
                              <a:pos x="T54" y="T55"/>
                            </a:cxn>
                            <a:cxn ang="T152">
                              <a:pos x="T56" y="T57"/>
                            </a:cxn>
                            <a:cxn ang="T153">
                              <a:pos x="T58" y="T59"/>
                            </a:cxn>
                            <a:cxn ang="T154">
                              <a:pos x="T60" y="T61"/>
                            </a:cxn>
                            <a:cxn ang="T155">
                              <a:pos x="T62" y="T63"/>
                            </a:cxn>
                            <a:cxn ang="T156">
                              <a:pos x="T64" y="T65"/>
                            </a:cxn>
                            <a:cxn ang="T157">
                              <a:pos x="T66" y="T67"/>
                            </a:cxn>
                            <a:cxn ang="T158">
                              <a:pos x="T68" y="T69"/>
                            </a:cxn>
                            <a:cxn ang="T159">
                              <a:pos x="T70" y="T71"/>
                            </a:cxn>
                            <a:cxn ang="T160">
                              <a:pos x="T72" y="T73"/>
                            </a:cxn>
                            <a:cxn ang="T161">
                              <a:pos x="T74" y="T75"/>
                            </a:cxn>
                            <a:cxn ang="T162">
                              <a:pos x="T76" y="T77"/>
                            </a:cxn>
                            <a:cxn ang="T163">
                              <a:pos x="T78" y="T79"/>
                            </a:cxn>
                            <a:cxn ang="T164">
                              <a:pos x="T80" y="T81"/>
                            </a:cxn>
                            <a:cxn ang="T165">
                              <a:pos x="T82" y="T83"/>
                            </a:cxn>
                            <a:cxn ang="T166">
                              <a:pos x="T84" y="T85"/>
                            </a:cxn>
                            <a:cxn ang="T167">
                              <a:pos x="T86" y="T87"/>
                            </a:cxn>
                            <a:cxn ang="T168">
                              <a:pos x="T88" y="T89"/>
                            </a:cxn>
                            <a:cxn ang="T169">
                              <a:pos x="T90" y="T91"/>
                            </a:cxn>
                            <a:cxn ang="T170">
                              <a:pos x="T92" y="T93"/>
                            </a:cxn>
                            <a:cxn ang="T171">
                              <a:pos x="T94" y="T95"/>
                            </a:cxn>
                            <a:cxn ang="T172">
                              <a:pos x="T96" y="T97"/>
                            </a:cxn>
                            <a:cxn ang="T173">
                              <a:pos x="T98" y="T99"/>
                            </a:cxn>
                            <a:cxn ang="T174">
                              <a:pos x="T100" y="T101"/>
                            </a:cxn>
                            <a:cxn ang="T175">
                              <a:pos x="T102" y="T103"/>
                            </a:cxn>
                            <a:cxn ang="T176">
                              <a:pos x="T104" y="T105"/>
                            </a:cxn>
                            <a:cxn ang="T177">
                              <a:pos x="T106" y="T107"/>
                            </a:cxn>
                            <a:cxn ang="T178">
                              <a:pos x="T108" y="T109"/>
                            </a:cxn>
                            <a:cxn ang="T179">
                              <a:pos x="T110" y="T111"/>
                            </a:cxn>
                            <a:cxn ang="T180">
                              <a:pos x="T112" y="T113"/>
                            </a:cxn>
                            <a:cxn ang="T181">
                              <a:pos x="T114" y="T115"/>
                            </a:cxn>
                            <a:cxn ang="T182">
                              <a:pos x="T116" y="T117"/>
                            </a:cxn>
                            <a:cxn ang="T183">
                              <a:pos x="T118" y="T119"/>
                            </a:cxn>
                            <a:cxn ang="T184">
                              <a:pos x="T120" y="T121"/>
                            </a:cxn>
                            <a:cxn ang="T185">
                              <a:pos x="T122" y="T123"/>
                            </a:cxn>
                          </a:cxnLst>
                          <a:rect l="0" t="0" r="r" b="b"/>
                          <a:pathLst>
                            <a:path w="216" h="192">
                              <a:moveTo>
                                <a:pt x="55" y="10"/>
                              </a:moveTo>
                              <a:lnTo>
                                <a:pt x="41" y="12"/>
                              </a:lnTo>
                              <a:lnTo>
                                <a:pt x="29" y="17"/>
                              </a:lnTo>
                              <a:lnTo>
                                <a:pt x="19" y="27"/>
                              </a:lnTo>
                              <a:lnTo>
                                <a:pt x="12" y="36"/>
                              </a:lnTo>
                              <a:lnTo>
                                <a:pt x="5" y="48"/>
                              </a:lnTo>
                              <a:lnTo>
                                <a:pt x="3" y="60"/>
                              </a:lnTo>
                              <a:lnTo>
                                <a:pt x="0" y="77"/>
                              </a:lnTo>
                              <a:lnTo>
                                <a:pt x="0" y="192"/>
                              </a:lnTo>
                              <a:lnTo>
                                <a:pt x="216" y="192"/>
                              </a:lnTo>
                              <a:lnTo>
                                <a:pt x="216" y="147"/>
                              </a:lnTo>
                              <a:lnTo>
                                <a:pt x="36" y="147"/>
                              </a:lnTo>
                              <a:lnTo>
                                <a:pt x="36" y="80"/>
                              </a:lnTo>
                              <a:lnTo>
                                <a:pt x="39" y="70"/>
                              </a:lnTo>
                              <a:lnTo>
                                <a:pt x="43" y="63"/>
                              </a:lnTo>
                              <a:lnTo>
                                <a:pt x="51" y="58"/>
                              </a:lnTo>
                              <a:lnTo>
                                <a:pt x="60" y="56"/>
                              </a:lnTo>
                              <a:lnTo>
                                <a:pt x="132" y="56"/>
                              </a:lnTo>
                              <a:lnTo>
                                <a:pt x="135" y="53"/>
                              </a:lnTo>
                              <a:lnTo>
                                <a:pt x="144" y="48"/>
                              </a:lnTo>
                              <a:lnTo>
                                <a:pt x="213" y="48"/>
                              </a:lnTo>
                              <a:lnTo>
                                <a:pt x="212" y="44"/>
                              </a:lnTo>
                              <a:lnTo>
                                <a:pt x="101" y="44"/>
                              </a:lnTo>
                              <a:lnTo>
                                <a:pt x="94" y="29"/>
                              </a:lnTo>
                              <a:lnTo>
                                <a:pt x="82" y="20"/>
                              </a:lnTo>
                              <a:lnTo>
                                <a:pt x="70" y="12"/>
                              </a:lnTo>
                              <a:lnTo>
                                <a:pt x="55" y="10"/>
                              </a:lnTo>
                              <a:close/>
                              <a:moveTo>
                                <a:pt x="132" y="56"/>
                              </a:moveTo>
                              <a:lnTo>
                                <a:pt x="60" y="56"/>
                              </a:lnTo>
                              <a:lnTo>
                                <a:pt x="70" y="58"/>
                              </a:lnTo>
                              <a:lnTo>
                                <a:pt x="77" y="63"/>
                              </a:lnTo>
                              <a:lnTo>
                                <a:pt x="84" y="72"/>
                              </a:lnTo>
                              <a:lnTo>
                                <a:pt x="87" y="82"/>
                              </a:lnTo>
                              <a:lnTo>
                                <a:pt x="87" y="147"/>
                              </a:lnTo>
                              <a:lnTo>
                                <a:pt x="123" y="147"/>
                              </a:lnTo>
                              <a:lnTo>
                                <a:pt x="123" y="82"/>
                              </a:lnTo>
                              <a:lnTo>
                                <a:pt x="125" y="68"/>
                              </a:lnTo>
                              <a:lnTo>
                                <a:pt x="130" y="58"/>
                              </a:lnTo>
                              <a:lnTo>
                                <a:pt x="132" y="56"/>
                              </a:lnTo>
                              <a:close/>
                              <a:moveTo>
                                <a:pt x="213" y="48"/>
                              </a:moveTo>
                              <a:lnTo>
                                <a:pt x="163" y="48"/>
                              </a:lnTo>
                              <a:lnTo>
                                <a:pt x="171" y="56"/>
                              </a:lnTo>
                              <a:lnTo>
                                <a:pt x="175" y="63"/>
                              </a:lnTo>
                              <a:lnTo>
                                <a:pt x="180" y="72"/>
                              </a:lnTo>
                              <a:lnTo>
                                <a:pt x="180" y="147"/>
                              </a:lnTo>
                              <a:lnTo>
                                <a:pt x="216" y="147"/>
                              </a:lnTo>
                              <a:lnTo>
                                <a:pt x="216" y="58"/>
                              </a:lnTo>
                              <a:lnTo>
                                <a:pt x="213" y="48"/>
                              </a:lnTo>
                              <a:close/>
                              <a:moveTo>
                                <a:pt x="154" y="0"/>
                              </a:moveTo>
                              <a:lnTo>
                                <a:pt x="144" y="0"/>
                              </a:lnTo>
                              <a:lnTo>
                                <a:pt x="130" y="5"/>
                              </a:lnTo>
                              <a:lnTo>
                                <a:pt x="123" y="10"/>
                              </a:lnTo>
                              <a:lnTo>
                                <a:pt x="115" y="17"/>
                              </a:lnTo>
                              <a:lnTo>
                                <a:pt x="111" y="24"/>
                              </a:lnTo>
                              <a:lnTo>
                                <a:pt x="101" y="44"/>
                              </a:lnTo>
                              <a:lnTo>
                                <a:pt x="212" y="44"/>
                              </a:lnTo>
                              <a:lnTo>
                                <a:pt x="211" y="41"/>
                              </a:lnTo>
                              <a:lnTo>
                                <a:pt x="204" y="27"/>
                              </a:lnTo>
                              <a:lnTo>
                                <a:pt x="195" y="15"/>
                              </a:lnTo>
                              <a:lnTo>
                                <a:pt x="183" y="8"/>
                              </a:lnTo>
                              <a:lnTo>
                                <a:pt x="168" y="3"/>
                              </a:lnTo>
                              <a:lnTo>
                                <a:pt x="154" y="0"/>
                              </a:lnTo>
                              <a:close/>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 name="AutoShape 2541"/>
                      <wps:cNvSpPr>
                        <a:spLocks noChangeAspect="1" noChangeArrowheads="1"/>
                      </wps:cNvSpPr>
                      <wps:spPr bwMode="auto">
                        <a:xfrm>
                          <a:off x="11491" y="14272"/>
                          <a:ext cx="216" cy="192"/>
                        </a:xfrm>
                        <a:custGeom>
                          <a:avLst/>
                          <a:gdLst>
                            <a:gd name="T0" fmla="*/ 0 w 216"/>
                            <a:gd name="T1" fmla="*/ 13375 h 192"/>
                            <a:gd name="T2" fmla="*/ 3 w 216"/>
                            <a:gd name="T3" fmla="*/ 13334 h 192"/>
                            <a:gd name="T4" fmla="*/ 12 w 216"/>
                            <a:gd name="T5" fmla="*/ 13310 h 192"/>
                            <a:gd name="T6" fmla="*/ 29 w 216"/>
                            <a:gd name="T7" fmla="*/ 13291 h 192"/>
                            <a:gd name="T8" fmla="*/ 55 w 216"/>
                            <a:gd name="T9" fmla="*/ 13284 h 192"/>
                            <a:gd name="T10" fmla="*/ 82 w 216"/>
                            <a:gd name="T11" fmla="*/ 13294 h 192"/>
                            <a:gd name="T12" fmla="*/ 101 w 216"/>
                            <a:gd name="T13" fmla="*/ 13318 h 192"/>
                            <a:gd name="T14" fmla="*/ 111 w 216"/>
                            <a:gd name="T15" fmla="*/ 13298 h 192"/>
                            <a:gd name="T16" fmla="*/ 123 w 216"/>
                            <a:gd name="T17" fmla="*/ 13284 h 192"/>
                            <a:gd name="T18" fmla="*/ 137 w 216"/>
                            <a:gd name="T19" fmla="*/ 13277 h 192"/>
                            <a:gd name="T20" fmla="*/ 154 w 216"/>
                            <a:gd name="T21" fmla="*/ 13274 h 192"/>
                            <a:gd name="T22" fmla="*/ 183 w 216"/>
                            <a:gd name="T23" fmla="*/ 13282 h 192"/>
                            <a:gd name="T24" fmla="*/ 204 w 216"/>
                            <a:gd name="T25" fmla="*/ 13301 h 192"/>
                            <a:gd name="T26" fmla="*/ 216 w 216"/>
                            <a:gd name="T27" fmla="*/ 13332 h 192"/>
                            <a:gd name="T28" fmla="*/ 216 w 216"/>
                            <a:gd name="T29" fmla="*/ 13390 h 192"/>
                            <a:gd name="T30" fmla="*/ 0 w 216"/>
                            <a:gd name="T31" fmla="*/ 13466 h 192"/>
                            <a:gd name="T32" fmla="*/ 87 w 216"/>
                            <a:gd name="T33" fmla="*/ 13421 h 192"/>
                            <a:gd name="T34" fmla="*/ 87 w 216"/>
                            <a:gd name="T35" fmla="*/ 13368 h 192"/>
                            <a:gd name="T36" fmla="*/ 84 w 216"/>
                            <a:gd name="T37" fmla="*/ 13346 h 192"/>
                            <a:gd name="T38" fmla="*/ 70 w 216"/>
                            <a:gd name="T39" fmla="*/ 13332 h 192"/>
                            <a:gd name="T40" fmla="*/ 51 w 216"/>
                            <a:gd name="T41" fmla="*/ 13332 h 192"/>
                            <a:gd name="T42" fmla="*/ 39 w 216"/>
                            <a:gd name="T43" fmla="*/ 13344 h 192"/>
                            <a:gd name="T44" fmla="*/ 36 w 216"/>
                            <a:gd name="T45" fmla="*/ 13368 h 192"/>
                            <a:gd name="T46" fmla="*/ 36 w 216"/>
                            <a:gd name="T47" fmla="*/ 13421 h 192"/>
                            <a:gd name="T48" fmla="*/ 180 w 216"/>
                            <a:gd name="T49" fmla="*/ 13421 h 192"/>
                            <a:gd name="T50" fmla="*/ 180 w 216"/>
                            <a:gd name="T51" fmla="*/ 13356 h 192"/>
                            <a:gd name="T52" fmla="*/ 175 w 216"/>
                            <a:gd name="T53" fmla="*/ 13337 h 192"/>
                            <a:gd name="T54" fmla="*/ 163 w 216"/>
                            <a:gd name="T55" fmla="*/ 13322 h 192"/>
                            <a:gd name="T56" fmla="*/ 144 w 216"/>
                            <a:gd name="T57" fmla="*/ 13322 h 192"/>
                            <a:gd name="T58" fmla="*/ 130 w 216"/>
                            <a:gd name="T59" fmla="*/ 13332 h 192"/>
                            <a:gd name="T60" fmla="*/ 123 w 216"/>
                            <a:gd name="T61" fmla="*/ 13356 h 192"/>
                            <a:gd name="T62" fmla="*/ 123 w 216"/>
                            <a:gd name="T63" fmla="*/ 13421 h 192"/>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Lst>
                          <a:ahLst/>
                          <a:cxnLst>
                            <a:cxn ang="T64">
                              <a:pos x="T0" y="T1"/>
                            </a:cxn>
                            <a:cxn ang="T65">
                              <a:pos x="T2" y="T3"/>
                            </a:cxn>
                            <a:cxn ang="T66">
                              <a:pos x="T4" y="T5"/>
                            </a:cxn>
                            <a:cxn ang="T67">
                              <a:pos x="T6" y="T7"/>
                            </a:cxn>
                            <a:cxn ang="T68">
                              <a:pos x="T8" y="T9"/>
                            </a:cxn>
                            <a:cxn ang="T69">
                              <a:pos x="T10" y="T11"/>
                            </a:cxn>
                            <a:cxn ang="T70">
                              <a:pos x="T12" y="T13"/>
                            </a:cxn>
                            <a:cxn ang="T71">
                              <a:pos x="T14" y="T15"/>
                            </a:cxn>
                            <a:cxn ang="T72">
                              <a:pos x="T16" y="T17"/>
                            </a:cxn>
                            <a:cxn ang="T73">
                              <a:pos x="T18" y="T19"/>
                            </a:cxn>
                            <a:cxn ang="T74">
                              <a:pos x="T20" y="T21"/>
                            </a:cxn>
                            <a:cxn ang="T75">
                              <a:pos x="T22" y="T23"/>
                            </a:cxn>
                            <a:cxn ang="T76">
                              <a:pos x="T24" y="T25"/>
                            </a:cxn>
                            <a:cxn ang="T77">
                              <a:pos x="T26" y="T27"/>
                            </a:cxn>
                            <a:cxn ang="T78">
                              <a:pos x="T28" y="T29"/>
                            </a:cxn>
                            <a:cxn ang="T79">
                              <a:pos x="T30" y="T31"/>
                            </a:cxn>
                            <a:cxn ang="T80">
                              <a:pos x="T32" y="T33"/>
                            </a:cxn>
                            <a:cxn ang="T81">
                              <a:pos x="T34" y="T35"/>
                            </a:cxn>
                            <a:cxn ang="T82">
                              <a:pos x="T36" y="T37"/>
                            </a:cxn>
                            <a:cxn ang="T83">
                              <a:pos x="T38" y="T39"/>
                            </a:cxn>
                            <a:cxn ang="T84">
                              <a:pos x="T40" y="T41"/>
                            </a:cxn>
                            <a:cxn ang="T85">
                              <a:pos x="T42" y="T43"/>
                            </a:cxn>
                            <a:cxn ang="T86">
                              <a:pos x="T44" y="T45"/>
                            </a:cxn>
                            <a:cxn ang="T87">
                              <a:pos x="T46" y="T47"/>
                            </a:cxn>
                            <a:cxn ang="T88">
                              <a:pos x="T48" y="T49"/>
                            </a:cxn>
                            <a:cxn ang="T89">
                              <a:pos x="T50" y="T51"/>
                            </a:cxn>
                            <a:cxn ang="T90">
                              <a:pos x="T52" y="T53"/>
                            </a:cxn>
                            <a:cxn ang="T91">
                              <a:pos x="T54" y="T55"/>
                            </a:cxn>
                            <a:cxn ang="T92">
                              <a:pos x="T56" y="T57"/>
                            </a:cxn>
                            <a:cxn ang="T93">
                              <a:pos x="T58" y="T59"/>
                            </a:cxn>
                            <a:cxn ang="T94">
                              <a:pos x="T60" y="T61"/>
                            </a:cxn>
                            <a:cxn ang="T95">
                              <a:pos x="T62" y="T63"/>
                            </a:cxn>
                          </a:cxnLst>
                          <a:rect l="0" t="0" r="r" b="b"/>
                          <a:pathLst>
                            <a:path w="216" h="192">
                              <a:moveTo>
                                <a:pt x="0" y="-807"/>
                              </a:moveTo>
                              <a:lnTo>
                                <a:pt x="0" y="-898"/>
                              </a:lnTo>
                              <a:lnTo>
                                <a:pt x="0" y="-922"/>
                              </a:lnTo>
                              <a:lnTo>
                                <a:pt x="3" y="-939"/>
                              </a:lnTo>
                              <a:lnTo>
                                <a:pt x="5" y="-951"/>
                              </a:lnTo>
                              <a:lnTo>
                                <a:pt x="12" y="-963"/>
                              </a:lnTo>
                              <a:lnTo>
                                <a:pt x="19" y="-972"/>
                              </a:lnTo>
                              <a:lnTo>
                                <a:pt x="29" y="-982"/>
                              </a:lnTo>
                              <a:lnTo>
                                <a:pt x="41" y="-987"/>
                              </a:lnTo>
                              <a:lnTo>
                                <a:pt x="55" y="-989"/>
                              </a:lnTo>
                              <a:lnTo>
                                <a:pt x="70" y="-987"/>
                              </a:lnTo>
                              <a:lnTo>
                                <a:pt x="82" y="-979"/>
                              </a:lnTo>
                              <a:lnTo>
                                <a:pt x="94" y="-970"/>
                              </a:lnTo>
                              <a:lnTo>
                                <a:pt x="101" y="-955"/>
                              </a:lnTo>
                              <a:lnTo>
                                <a:pt x="106" y="-965"/>
                              </a:lnTo>
                              <a:lnTo>
                                <a:pt x="111" y="-975"/>
                              </a:lnTo>
                              <a:lnTo>
                                <a:pt x="115" y="-982"/>
                              </a:lnTo>
                              <a:lnTo>
                                <a:pt x="123" y="-989"/>
                              </a:lnTo>
                              <a:lnTo>
                                <a:pt x="130" y="-994"/>
                              </a:lnTo>
                              <a:lnTo>
                                <a:pt x="137" y="-996"/>
                              </a:lnTo>
                              <a:lnTo>
                                <a:pt x="144" y="-999"/>
                              </a:lnTo>
                              <a:lnTo>
                                <a:pt x="154" y="-999"/>
                              </a:lnTo>
                              <a:lnTo>
                                <a:pt x="168" y="-996"/>
                              </a:lnTo>
                              <a:lnTo>
                                <a:pt x="183" y="-991"/>
                              </a:lnTo>
                              <a:lnTo>
                                <a:pt x="195" y="-984"/>
                              </a:lnTo>
                              <a:lnTo>
                                <a:pt x="204" y="-972"/>
                              </a:lnTo>
                              <a:lnTo>
                                <a:pt x="211" y="-958"/>
                              </a:lnTo>
                              <a:lnTo>
                                <a:pt x="216" y="-941"/>
                              </a:lnTo>
                              <a:lnTo>
                                <a:pt x="216" y="-922"/>
                              </a:lnTo>
                              <a:lnTo>
                                <a:pt x="216" y="-883"/>
                              </a:lnTo>
                              <a:lnTo>
                                <a:pt x="216" y="-807"/>
                              </a:lnTo>
                              <a:lnTo>
                                <a:pt x="0" y="-807"/>
                              </a:lnTo>
                              <a:moveTo>
                                <a:pt x="36" y="-852"/>
                              </a:moveTo>
                              <a:lnTo>
                                <a:pt x="87" y="-852"/>
                              </a:lnTo>
                              <a:lnTo>
                                <a:pt x="87" y="-883"/>
                              </a:lnTo>
                              <a:lnTo>
                                <a:pt x="87" y="-905"/>
                              </a:lnTo>
                              <a:lnTo>
                                <a:pt x="87" y="-917"/>
                              </a:lnTo>
                              <a:lnTo>
                                <a:pt x="84" y="-927"/>
                              </a:lnTo>
                              <a:lnTo>
                                <a:pt x="77" y="-936"/>
                              </a:lnTo>
                              <a:lnTo>
                                <a:pt x="70" y="-941"/>
                              </a:lnTo>
                              <a:lnTo>
                                <a:pt x="60" y="-943"/>
                              </a:lnTo>
                              <a:lnTo>
                                <a:pt x="51" y="-941"/>
                              </a:lnTo>
                              <a:lnTo>
                                <a:pt x="43" y="-936"/>
                              </a:lnTo>
                              <a:lnTo>
                                <a:pt x="39" y="-929"/>
                              </a:lnTo>
                              <a:lnTo>
                                <a:pt x="36" y="-919"/>
                              </a:lnTo>
                              <a:lnTo>
                                <a:pt x="36" y="-905"/>
                              </a:lnTo>
                              <a:lnTo>
                                <a:pt x="36" y="-879"/>
                              </a:lnTo>
                              <a:lnTo>
                                <a:pt x="36" y="-852"/>
                              </a:lnTo>
                              <a:moveTo>
                                <a:pt x="123" y="-852"/>
                              </a:moveTo>
                              <a:lnTo>
                                <a:pt x="180" y="-852"/>
                              </a:lnTo>
                              <a:lnTo>
                                <a:pt x="180" y="-895"/>
                              </a:lnTo>
                              <a:lnTo>
                                <a:pt x="180" y="-917"/>
                              </a:lnTo>
                              <a:lnTo>
                                <a:pt x="180" y="-927"/>
                              </a:lnTo>
                              <a:lnTo>
                                <a:pt x="175" y="-936"/>
                              </a:lnTo>
                              <a:lnTo>
                                <a:pt x="171" y="-943"/>
                              </a:lnTo>
                              <a:lnTo>
                                <a:pt x="163" y="-951"/>
                              </a:lnTo>
                              <a:lnTo>
                                <a:pt x="151" y="-951"/>
                              </a:lnTo>
                              <a:lnTo>
                                <a:pt x="144" y="-951"/>
                              </a:lnTo>
                              <a:lnTo>
                                <a:pt x="135" y="-946"/>
                              </a:lnTo>
                              <a:lnTo>
                                <a:pt x="130" y="-941"/>
                              </a:lnTo>
                              <a:lnTo>
                                <a:pt x="125" y="-931"/>
                              </a:lnTo>
                              <a:lnTo>
                                <a:pt x="123" y="-917"/>
                              </a:lnTo>
                              <a:lnTo>
                                <a:pt x="123" y="-891"/>
                              </a:lnTo>
                              <a:lnTo>
                                <a:pt x="123" y="-852"/>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9" o:spid="_x0000_s1026" style="position:absolute;margin-left:574.5pt;margin-top:663.65pt;width:10.95pt;height:9.75pt;z-index:-251649024;mso-position-horizontal-relative:page;mso-position-vertical-relative:page" coordorigin="11490,13273" coordsize="219,1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">
              <o:lock v:ext="edit" aspectratio="t"/>
              <v:shape id="AutoShape 2542" o:spid="_x0000_s1027" style="position:absolute;left:11491;top:13274;width:216;height:192;visibility:visible;mso-wrap-style:square;v-text-anchor:top" coordsize="216,1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BzOsEA&#10;AADbAAAADwAAAGRycy9kb3ducmV2LnhtbERPTWvCQBC9F/oflin0VjdWEBtdpQiKUKSo1fOQHbOh&#10;2dmQ3cbor+8cBI+P9z1b9L5WHbWxCmxgOMhAERfBVlwa+Dms3iagYkK2WAcmA1eKsJg/P80wt+HC&#10;O+r2qVQSwjFHAy6lJtc6Fo48xkFoiIU7h9ZjEtiW2rZ4kXBf6/csG2uPFUuDw4aWjorf/Z83MPoe&#10;fly3p+VmfbQ3132NtqtsbY15fek/p6AS9ekhvrs3VnyyXr7ID9Dz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vAczrBAAAA2wAAAA8AAAAAAAAAAAAAAAAAmAIAAGRycy9kb3du&#10;cmV2LnhtbFBLBQYAAAAABAAEAPUAAACGAwAAAAA=&#10;" path="m55,10l41,12,29,17,19,27r-7,9l5,48,3,60,,77,,192r216,l216,147r-180,l36,80,39,70r4,-7l51,58r9,-2l132,56r3,-3l144,48r69,l212,44r-111,l94,29,82,20,70,12,55,10xm132,56r-72,l70,58r7,5l84,72r3,10l87,147r36,l123,82r2,-14l130,58r2,-2xm213,48r-50,l171,56r4,7l180,72r,75l216,147r,-89l213,48xm154,l144,,130,5r-7,5l115,17r-4,7l101,44r111,l211,41,204,27,195,15,183,8,168,3,154,xe" fillcolor="#f48534" stroked="f">
                <v:fill opacity="26214f"/>
                <v:path o:connecttype="custom" o:connectlocs="55,13284;41,13286;29,13291;19,13301;12,13310;5,13322;3,13334;0,13351;0,13466;216,13466;216,13421;36,13421;36,13354;39,13344;43,13337;51,13332;60,13330;132,13330;135,13327;144,13322;213,13322;212,13318;101,13318;94,13303;82,13294;70,13286;55,13284;132,13330;60,13330;70,13332;77,13337;84,13346;87,13356;87,13421;123,13421;123,13356;125,13342;130,13332;132,13330;213,13322;163,13322;171,13330;175,13337;180,13346;180,13421;216,13421;216,13332;213,13322;154,13274;144,13274;130,13279;123,13284;115,13291;111,13298;101,13318;212,13318;211,13315;204,13301;195,13289;183,13282;168,13277;154,13274" o:connectangles="0,0,0,0,0,0,0,0,0,0,0,0,0,0,0,0,0,0,0,0,0,0,0,0,0,0,0,0,0,0,0,0,0,0,0,0,0,0,0,0,0,0,0,0,0,0,0,0,0,0,0,0,0,0,0,0,0,0,0,0,0,0"/>
                <o:lock v:ext="edit" aspectratio="t"/>
              </v:shape>
              <v:shape id="AutoShape 2541" o:spid="_x0000_s1028" style="position:absolute;left:11491;top:14272;width:216;height:192;visibility:visible;mso-wrap-style:square;v-text-anchor:top" coordsize="216,1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EqsIA&#10;AADbAAAADwAAAGRycy9kb3ducmV2LnhtbESP0YrCMBRE34X9h3CFfdNUV0SqUURYcR9U7O4HXJpr&#10;U2xuShPb7t8bQfBxmJkzzGrT20q01PjSsYLJOAFBnDtdcqHg7/d7tADhA7LGyjEp+CcPm/XHYIWp&#10;dh1fqM1CISKEfYoKTAh1KqXPDVn0Y1cTR+/qGoshyqaQusEuwm0lp0kylxZLjgsGa9oZym/Z3SrI&#10;pkdJ+x+7mO2u+y45no1pT71Sn8N+uwQRqA/v8Kt90Aq+JvD8En+AXD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5gSqwgAAANsAAAAPAAAAAAAAAAAAAAAAAJgCAABkcnMvZG93&#10;bnJldi54bWxQSwUGAAAAAAQABAD1AAAAhwMAAAAA&#10;" path="m,-807r,-91l,-922r3,-17l5,-951r7,-12l19,-972r10,-10l41,-987r14,-2l70,-987r12,8l94,-970r7,15l106,-965r5,-10l115,-982r8,-7l130,-994r7,-2l144,-999r10,l168,-996r15,5l195,-984r9,12l211,-958r5,17l216,-922r,39l216,-807,,-807t36,-45l87,-852r,-31l87,-905r,-12l84,-927r-7,-9l70,-941r-10,-2l51,-941r-8,5l39,-929r-3,10l36,-905r,26l36,-852t87,l180,-852r,-43l180,-917r,-10l175,-936r-4,-7l163,-951r-12,l144,-951r-9,5l130,-941r-5,10l123,-917r,26l123,-852e" filled="f" strokecolor="#f48534" strokeweight=".12pt">
                <v:path o:connecttype="custom" o:connectlocs="0,13375;3,13334;12,13310;29,13291;55,13284;82,13294;101,13318;111,13298;123,13284;137,13277;154,13274;183,13282;204,13301;216,13332;216,13390;0,13466;87,13421;87,13368;84,13346;70,13332;51,13332;39,13344;36,13368;36,13421;180,13421;180,13356;175,13337;163,13322;144,13322;130,13332;123,13356;123,13421" o:connectangles="0,0,0,0,0,0,0,0,0,0,0,0,0,0,0,0,0,0,0,0,0,0,0,0,0,0,0,0,0,0,0,0"/>
                <o:lock v:ext="edit" aspectratio="t"/>
              </v:shape>
              <w10:wrap anchorx="page" anchory="page"/>
            </v:group>
          </w:pict>
        </mc:Fallback>
      </mc:AlternateContent>
    </w:r>
    <w:r>
      <w:rPr>
        <w:noProof/>
        <w:lang w:eastAsia="en-US"/>
      </w:rPr>
      <mc:AlternateContent>
        <mc:Choice Requires="wpg">
          <w:drawing>
            <wp:anchor distT="0" distB="0" distL="114300" distR="114300" simplePos="0" relativeHeight="251668480" behindDoc="1" locked="0" layoutInCell="1" allowOverlap="1" wp14:anchorId="09766014" wp14:editId="1D509C69">
              <wp:simplePos x="0" y="0"/>
              <wp:positionH relativeFrom="page">
                <wp:posOffset>7296150</wp:posOffset>
              </wp:positionH>
              <wp:positionV relativeFrom="page">
                <wp:posOffset>8123555</wp:posOffset>
              </wp:positionV>
              <wp:extent cx="139065" cy="280670"/>
              <wp:effectExtent l="9525" t="8255" r="3810" b="6350"/>
              <wp:wrapNone/>
              <wp:docPr id="26"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280670"/>
                        <a:chOff x="11490" y="12793"/>
                        <a:chExt cx="219" cy="442"/>
                      </a:xfrm>
                    </wpg:grpSpPr>
                    <wps:wsp>
                      <wps:cNvPr id="27" name="AutoShape 2539"/>
                      <wps:cNvSpPr>
                        <a:spLocks noChangeAspect="1" noChangeArrowheads="1"/>
                      </wps:cNvSpPr>
                      <wps:spPr bwMode="auto">
                        <a:xfrm>
                          <a:off x="11491" y="12794"/>
                          <a:ext cx="216" cy="440"/>
                        </a:xfrm>
                        <a:custGeom>
                          <a:avLst/>
                          <a:gdLst>
                            <a:gd name="T0" fmla="*/ 175 w 216"/>
                            <a:gd name="T1" fmla="*/ 13056 h 440"/>
                            <a:gd name="T2" fmla="*/ 139 w 216"/>
                            <a:gd name="T3" fmla="*/ 13082 h 440"/>
                            <a:gd name="T4" fmla="*/ 120 w 216"/>
                            <a:gd name="T5" fmla="*/ 13106 h 440"/>
                            <a:gd name="T6" fmla="*/ 118 w 216"/>
                            <a:gd name="T7" fmla="*/ 13092 h 440"/>
                            <a:gd name="T8" fmla="*/ 101 w 216"/>
                            <a:gd name="T9" fmla="*/ 13061 h 440"/>
                            <a:gd name="T10" fmla="*/ 91 w 216"/>
                            <a:gd name="T11" fmla="*/ 13052 h 440"/>
                            <a:gd name="T12" fmla="*/ 91 w 216"/>
                            <a:gd name="T13" fmla="*/ 13188 h 440"/>
                            <a:gd name="T14" fmla="*/ 36 w 216"/>
                            <a:gd name="T15" fmla="*/ 13128 h 440"/>
                            <a:gd name="T16" fmla="*/ 41 w 216"/>
                            <a:gd name="T17" fmla="*/ 13106 h 440"/>
                            <a:gd name="T18" fmla="*/ 53 w 216"/>
                            <a:gd name="T19" fmla="*/ 13094 h 440"/>
                            <a:gd name="T20" fmla="*/ 87 w 216"/>
                            <a:gd name="T21" fmla="*/ 13104 h 440"/>
                            <a:gd name="T22" fmla="*/ 91 w 216"/>
                            <a:gd name="T23" fmla="*/ 13126 h 440"/>
                            <a:gd name="T24" fmla="*/ 84 w 216"/>
                            <a:gd name="T25" fmla="*/ 13049 h 440"/>
                            <a:gd name="T26" fmla="*/ 51 w 216"/>
                            <a:gd name="T27" fmla="*/ 13046 h 440"/>
                            <a:gd name="T28" fmla="*/ 34 w 216"/>
                            <a:gd name="T29" fmla="*/ 13051 h 440"/>
                            <a:gd name="T30" fmla="*/ 5 w 216"/>
                            <a:gd name="T31" fmla="*/ 13082 h 440"/>
                            <a:gd name="T32" fmla="*/ 0 w 216"/>
                            <a:gd name="T33" fmla="*/ 13135 h 440"/>
                            <a:gd name="T34" fmla="*/ 216 w 216"/>
                            <a:gd name="T35" fmla="*/ 13234 h 440"/>
                            <a:gd name="T36" fmla="*/ 127 w 216"/>
                            <a:gd name="T37" fmla="*/ 13188 h 440"/>
                            <a:gd name="T38" fmla="*/ 130 w 216"/>
                            <a:gd name="T39" fmla="*/ 13154 h 440"/>
                            <a:gd name="T40" fmla="*/ 137 w 216"/>
                            <a:gd name="T41" fmla="*/ 13140 h 440"/>
                            <a:gd name="T42" fmla="*/ 171 w 216"/>
                            <a:gd name="T43" fmla="*/ 13116 h 440"/>
                            <a:gd name="T44" fmla="*/ 216 w 216"/>
                            <a:gd name="T45" fmla="*/ 13082 h 440"/>
                            <a:gd name="T46" fmla="*/ 216 w 216"/>
                            <a:gd name="T47" fmla="*/ 12794 h 440"/>
                            <a:gd name="T48" fmla="*/ 132 w 216"/>
                            <a:gd name="T49" fmla="*/ 12878 h 440"/>
                            <a:gd name="T50" fmla="*/ 51 w 216"/>
                            <a:gd name="T51" fmla="*/ 12912 h 440"/>
                            <a:gd name="T52" fmla="*/ 132 w 216"/>
                            <a:gd name="T53" fmla="*/ 12830 h 440"/>
                            <a:gd name="T54" fmla="*/ 0 w 216"/>
                            <a:gd name="T55" fmla="*/ 12936 h 440"/>
                            <a:gd name="T56" fmla="*/ 216 w 216"/>
                            <a:gd name="T57" fmla="*/ 12977 h 440"/>
                            <a:gd name="T58" fmla="*/ 168 w 216"/>
                            <a:gd name="T59" fmla="*/ 12943 h 440"/>
                            <a:gd name="T60" fmla="*/ 168 w 216"/>
                            <a:gd name="T61" fmla="*/ 12864 h 440"/>
                            <a:gd name="T62" fmla="*/ 216 w 216"/>
                            <a:gd name="T63" fmla="*/ 12794 h 440"/>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Lst>
                          <a:ahLst/>
                          <a:cxnLst>
                            <a:cxn ang="T64">
                              <a:pos x="T0" y="T1"/>
                            </a:cxn>
                            <a:cxn ang="T65">
                              <a:pos x="T2" y="T3"/>
                            </a:cxn>
                            <a:cxn ang="T66">
                              <a:pos x="T4" y="T5"/>
                            </a:cxn>
                            <a:cxn ang="T67">
                              <a:pos x="T6" y="T7"/>
                            </a:cxn>
                            <a:cxn ang="T68">
                              <a:pos x="T8" y="T9"/>
                            </a:cxn>
                            <a:cxn ang="T69">
                              <a:pos x="T10" y="T11"/>
                            </a:cxn>
                            <a:cxn ang="T70">
                              <a:pos x="T12" y="T13"/>
                            </a:cxn>
                            <a:cxn ang="T71">
                              <a:pos x="T14" y="T15"/>
                            </a:cxn>
                            <a:cxn ang="T72">
                              <a:pos x="T16" y="T17"/>
                            </a:cxn>
                            <a:cxn ang="T73">
                              <a:pos x="T18" y="T19"/>
                            </a:cxn>
                            <a:cxn ang="T74">
                              <a:pos x="T20" y="T21"/>
                            </a:cxn>
                            <a:cxn ang="T75">
                              <a:pos x="T22" y="T23"/>
                            </a:cxn>
                            <a:cxn ang="T76">
                              <a:pos x="T24" y="T25"/>
                            </a:cxn>
                            <a:cxn ang="T77">
                              <a:pos x="T26" y="T27"/>
                            </a:cxn>
                            <a:cxn ang="T78">
                              <a:pos x="T28" y="T29"/>
                            </a:cxn>
                            <a:cxn ang="T79">
                              <a:pos x="T30" y="T31"/>
                            </a:cxn>
                            <a:cxn ang="T80">
                              <a:pos x="T32" y="T33"/>
                            </a:cxn>
                            <a:cxn ang="T81">
                              <a:pos x="T34" y="T35"/>
                            </a:cxn>
                            <a:cxn ang="T82">
                              <a:pos x="T36" y="T37"/>
                            </a:cxn>
                            <a:cxn ang="T83">
                              <a:pos x="T38" y="T39"/>
                            </a:cxn>
                            <a:cxn ang="T84">
                              <a:pos x="T40" y="T41"/>
                            </a:cxn>
                            <a:cxn ang="T85">
                              <a:pos x="T42" y="T43"/>
                            </a:cxn>
                            <a:cxn ang="T86">
                              <a:pos x="T44" y="T45"/>
                            </a:cxn>
                            <a:cxn ang="T87">
                              <a:pos x="T46" y="T47"/>
                            </a:cxn>
                            <a:cxn ang="T88">
                              <a:pos x="T48" y="T49"/>
                            </a:cxn>
                            <a:cxn ang="T89">
                              <a:pos x="T50" y="T51"/>
                            </a:cxn>
                            <a:cxn ang="T90">
                              <a:pos x="T52" y="T53"/>
                            </a:cxn>
                            <a:cxn ang="T91">
                              <a:pos x="T54" y="T55"/>
                            </a:cxn>
                            <a:cxn ang="T92">
                              <a:pos x="T56" y="T57"/>
                            </a:cxn>
                            <a:cxn ang="T93">
                              <a:pos x="T58" y="T59"/>
                            </a:cxn>
                            <a:cxn ang="T94">
                              <a:pos x="T60" y="T61"/>
                            </a:cxn>
                            <a:cxn ang="T95">
                              <a:pos x="T62" y="T63"/>
                            </a:cxn>
                          </a:cxnLst>
                          <a:rect l="0" t="0" r="r" b="b"/>
                          <a:pathLst>
                            <a:path w="216" h="440">
                              <a:moveTo>
                                <a:pt x="216" y="233"/>
                              </a:moveTo>
                              <a:lnTo>
                                <a:pt x="175" y="262"/>
                              </a:lnTo>
                              <a:lnTo>
                                <a:pt x="154" y="276"/>
                              </a:lnTo>
                              <a:lnTo>
                                <a:pt x="139" y="288"/>
                              </a:lnTo>
                              <a:lnTo>
                                <a:pt x="130" y="298"/>
                              </a:lnTo>
                              <a:lnTo>
                                <a:pt x="120" y="312"/>
                              </a:lnTo>
                              <a:lnTo>
                                <a:pt x="118" y="300"/>
                              </a:lnTo>
                              <a:lnTo>
                                <a:pt x="118" y="298"/>
                              </a:lnTo>
                              <a:lnTo>
                                <a:pt x="115" y="286"/>
                              </a:lnTo>
                              <a:lnTo>
                                <a:pt x="101" y="267"/>
                              </a:lnTo>
                              <a:lnTo>
                                <a:pt x="94" y="260"/>
                              </a:lnTo>
                              <a:lnTo>
                                <a:pt x="91" y="258"/>
                              </a:lnTo>
                              <a:lnTo>
                                <a:pt x="91" y="332"/>
                              </a:lnTo>
                              <a:lnTo>
                                <a:pt x="91" y="394"/>
                              </a:lnTo>
                              <a:lnTo>
                                <a:pt x="36" y="394"/>
                              </a:lnTo>
                              <a:lnTo>
                                <a:pt x="36" y="334"/>
                              </a:lnTo>
                              <a:lnTo>
                                <a:pt x="39" y="324"/>
                              </a:lnTo>
                              <a:lnTo>
                                <a:pt x="41" y="312"/>
                              </a:lnTo>
                              <a:lnTo>
                                <a:pt x="46" y="305"/>
                              </a:lnTo>
                              <a:lnTo>
                                <a:pt x="53" y="300"/>
                              </a:lnTo>
                              <a:lnTo>
                                <a:pt x="72" y="300"/>
                              </a:lnTo>
                              <a:lnTo>
                                <a:pt x="87" y="310"/>
                              </a:lnTo>
                              <a:lnTo>
                                <a:pt x="89" y="317"/>
                              </a:lnTo>
                              <a:lnTo>
                                <a:pt x="91" y="332"/>
                              </a:lnTo>
                              <a:lnTo>
                                <a:pt x="91" y="258"/>
                              </a:lnTo>
                              <a:lnTo>
                                <a:pt x="84" y="255"/>
                              </a:lnTo>
                              <a:lnTo>
                                <a:pt x="72" y="252"/>
                              </a:lnTo>
                              <a:lnTo>
                                <a:pt x="51" y="252"/>
                              </a:lnTo>
                              <a:lnTo>
                                <a:pt x="43" y="255"/>
                              </a:lnTo>
                              <a:lnTo>
                                <a:pt x="34" y="257"/>
                              </a:lnTo>
                              <a:lnTo>
                                <a:pt x="19" y="267"/>
                              </a:lnTo>
                              <a:lnTo>
                                <a:pt x="5" y="288"/>
                              </a:lnTo>
                              <a:lnTo>
                                <a:pt x="3" y="310"/>
                              </a:lnTo>
                              <a:lnTo>
                                <a:pt x="0" y="341"/>
                              </a:lnTo>
                              <a:lnTo>
                                <a:pt x="0" y="440"/>
                              </a:lnTo>
                              <a:lnTo>
                                <a:pt x="216" y="440"/>
                              </a:lnTo>
                              <a:lnTo>
                                <a:pt x="216" y="394"/>
                              </a:lnTo>
                              <a:lnTo>
                                <a:pt x="127" y="394"/>
                              </a:lnTo>
                              <a:lnTo>
                                <a:pt x="127" y="370"/>
                              </a:lnTo>
                              <a:lnTo>
                                <a:pt x="130" y="360"/>
                              </a:lnTo>
                              <a:lnTo>
                                <a:pt x="132" y="353"/>
                              </a:lnTo>
                              <a:lnTo>
                                <a:pt x="137" y="346"/>
                              </a:lnTo>
                              <a:lnTo>
                                <a:pt x="149" y="336"/>
                              </a:lnTo>
                              <a:lnTo>
                                <a:pt x="171" y="322"/>
                              </a:lnTo>
                              <a:lnTo>
                                <a:pt x="184" y="312"/>
                              </a:lnTo>
                              <a:lnTo>
                                <a:pt x="216" y="288"/>
                              </a:lnTo>
                              <a:lnTo>
                                <a:pt x="216" y="233"/>
                              </a:lnTo>
                              <a:moveTo>
                                <a:pt x="216" y="0"/>
                              </a:moveTo>
                              <a:lnTo>
                                <a:pt x="132" y="36"/>
                              </a:lnTo>
                              <a:lnTo>
                                <a:pt x="132" y="84"/>
                              </a:lnTo>
                              <a:lnTo>
                                <a:pt x="132" y="149"/>
                              </a:lnTo>
                              <a:lnTo>
                                <a:pt x="51" y="118"/>
                              </a:lnTo>
                              <a:lnTo>
                                <a:pt x="132" y="84"/>
                              </a:lnTo>
                              <a:lnTo>
                                <a:pt x="132" y="36"/>
                              </a:lnTo>
                              <a:lnTo>
                                <a:pt x="0" y="92"/>
                              </a:lnTo>
                              <a:lnTo>
                                <a:pt x="0" y="142"/>
                              </a:lnTo>
                              <a:lnTo>
                                <a:pt x="216" y="231"/>
                              </a:lnTo>
                              <a:lnTo>
                                <a:pt x="216" y="183"/>
                              </a:lnTo>
                              <a:lnTo>
                                <a:pt x="168" y="164"/>
                              </a:lnTo>
                              <a:lnTo>
                                <a:pt x="168" y="149"/>
                              </a:lnTo>
                              <a:lnTo>
                                <a:pt x="168" y="84"/>
                              </a:lnTo>
                              <a:lnTo>
                                <a:pt x="168" y="70"/>
                              </a:lnTo>
                              <a:lnTo>
                                <a:pt x="216" y="51"/>
                              </a:lnTo>
                              <a:lnTo>
                                <a:pt x="216" y="0"/>
                              </a:lnTo>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 name="AutoShape 2538"/>
                      <wps:cNvSpPr>
                        <a:spLocks noChangeAspect="1" noChangeArrowheads="1"/>
                      </wps:cNvSpPr>
                      <wps:spPr bwMode="auto">
                        <a:xfrm>
                          <a:off x="11491" y="13792"/>
                          <a:ext cx="216" cy="440"/>
                        </a:xfrm>
                        <a:custGeom>
                          <a:avLst/>
                          <a:gdLst>
                            <a:gd name="T0" fmla="*/ 0 w 216"/>
                            <a:gd name="T1" fmla="*/ 13234 h 440"/>
                            <a:gd name="T2" fmla="*/ 3 w 216"/>
                            <a:gd name="T3" fmla="*/ 13104 h 440"/>
                            <a:gd name="T4" fmla="*/ 10 w 216"/>
                            <a:gd name="T5" fmla="*/ 13075 h 440"/>
                            <a:gd name="T6" fmla="*/ 19 w 216"/>
                            <a:gd name="T7" fmla="*/ 13061 h 440"/>
                            <a:gd name="T8" fmla="*/ 34 w 216"/>
                            <a:gd name="T9" fmla="*/ 13051 h 440"/>
                            <a:gd name="T10" fmla="*/ 51 w 216"/>
                            <a:gd name="T11" fmla="*/ 13046 h 440"/>
                            <a:gd name="T12" fmla="*/ 72 w 216"/>
                            <a:gd name="T13" fmla="*/ 13046 h 440"/>
                            <a:gd name="T14" fmla="*/ 94 w 216"/>
                            <a:gd name="T15" fmla="*/ 13054 h 440"/>
                            <a:gd name="T16" fmla="*/ 108 w 216"/>
                            <a:gd name="T17" fmla="*/ 13070 h 440"/>
                            <a:gd name="T18" fmla="*/ 118 w 216"/>
                            <a:gd name="T19" fmla="*/ 13092 h 440"/>
                            <a:gd name="T20" fmla="*/ 130 w 216"/>
                            <a:gd name="T21" fmla="*/ 13092 h 440"/>
                            <a:gd name="T22" fmla="*/ 154 w 216"/>
                            <a:gd name="T23" fmla="*/ 13070 h 440"/>
                            <a:gd name="T24" fmla="*/ 216 w 216"/>
                            <a:gd name="T25" fmla="*/ 13027 h 440"/>
                            <a:gd name="T26" fmla="*/ 171 w 216"/>
                            <a:gd name="T27" fmla="*/ 13116 h 440"/>
                            <a:gd name="T28" fmla="*/ 137 w 216"/>
                            <a:gd name="T29" fmla="*/ 13140 h 440"/>
                            <a:gd name="T30" fmla="*/ 130 w 216"/>
                            <a:gd name="T31" fmla="*/ 13154 h 440"/>
                            <a:gd name="T32" fmla="*/ 127 w 216"/>
                            <a:gd name="T33" fmla="*/ 13178 h 440"/>
                            <a:gd name="T34" fmla="*/ 216 w 216"/>
                            <a:gd name="T35" fmla="*/ 13188 h 440"/>
                            <a:gd name="T36" fmla="*/ 91 w 216"/>
                            <a:gd name="T37" fmla="*/ 13188 h 440"/>
                            <a:gd name="T38" fmla="*/ 91 w 216"/>
                            <a:gd name="T39" fmla="*/ 13126 h 440"/>
                            <a:gd name="T40" fmla="*/ 87 w 216"/>
                            <a:gd name="T41" fmla="*/ 13104 h 440"/>
                            <a:gd name="T42" fmla="*/ 72 w 216"/>
                            <a:gd name="T43" fmla="*/ 13094 h 440"/>
                            <a:gd name="T44" fmla="*/ 53 w 216"/>
                            <a:gd name="T45" fmla="*/ 13094 h 440"/>
                            <a:gd name="T46" fmla="*/ 41 w 216"/>
                            <a:gd name="T47" fmla="*/ 13106 h 440"/>
                            <a:gd name="T48" fmla="*/ 36 w 216"/>
                            <a:gd name="T49" fmla="*/ 13128 h 440"/>
                            <a:gd name="T50" fmla="*/ 36 w 216"/>
                            <a:gd name="T51" fmla="*/ 13188 h 440"/>
                            <a:gd name="T52" fmla="*/ 216 w 216"/>
                            <a:gd name="T53" fmla="*/ 12794 h 440"/>
                            <a:gd name="T54" fmla="*/ 168 w 216"/>
                            <a:gd name="T55" fmla="*/ 12864 h 440"/>
                            <a:gd name="T56" fmla="*/ 216 w 216"/>
                            <a:gd name="T57" fmla="*/ 12977 h 440"/>
                            <a:gd name="T58" fmla="*/ 0 w 216"/>
                            <a:gd name="T59" fmla="*/ 12936 h 440"/>
                            <a:gd name="T60" fmla="*/ 216 w 216"/>
                            <a:gd name="T61" fmla="*/ 12794 h 440"/>
                            <a:gd name="T62" fmla="*/ 51 w 216"/>
                            <a:gd name="T63" fmla="*/ 12912 h 440"/>
                            <a:gd name="T64" fmla="*/ 132 w 216"/>
                            <a:gd name="T65" fmla="*/ 12878 h 440"/>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Lst>
                          <a:ahLst/>
                          <a:cxnLst>
                            <a:cxn ang="T66">
                              <a:pos x="T0" y="T1"/>
                            </a:cxn>
                            <a:cxn ang="T67">
                              <a:pos x="T2" y="T3"/>
                            </a:cxn>
                            <a:cxn ang="T68">
                              <a:pos x="T4" y="T5"/>
                            </a:cxn>
                            <a:cxn ang="T69">
                              <a:pos x="T6" y="T7"/>
                            </a:cxn>
                            <a:cxn ang="T70">
                              <a:pos x="T8" y="T9"/>
                            </a:cxn>
                            <a:cxn ang="T71">
                              <a:pos x="T10" y="T11"/>
                            </a:cxn>
                            <a:cxn ang="T72">
                              <a:pos x="T12" y="T13"/>
                            </a:cxn>
                            <a:cxn ang="T73">
                              <a:pos x="T14" y="T15"/>
                            </a:cxn>
                            <a:cxn ang="T74">
                              <a:pos x="T16" y="T17"/>
                            </a:cxn>
                            <a:cxn ang="T75">
                              <a:pos x="T18" y="T19"/>
                            </a:cxn>
                            <a:cxn ang="T76">
                              <a:pos x="T20" y="T21"/>
                            </a:cxn>
                            <a:cxn ang="T77">
                              <a:pos x="T22" y="T23"/>
                            </a:cxn>
                            <a:cxn ang="T78">
                              <a:pos x="T24" y="T25"/>
                            </a:cxn>
                            <a:cxn ang="T79">
                              <a:pos x="T26" y="T27"/>
                            </a:cxn>
                            <a:cxn ang="T80">
                              <a:pos x="T28" y="T29"/>
                            </a:cxn>
                            <a:cxn ang="T81">
                              <a:pos x="T30" y="T31"/>
                            </a:cxn>
                            <a:cxn ang="T82">
                              <a:pos x="T32" y="T33"/>
                            </a:cxn>
                            <a:cxn ang="T83">
                              <a:pos x="T34" y="T35"/>
                            </a:cxn>
                            <a:cxn ang="T84">
                              <a:pos x="T36" y="T37"/>
                            </a:cxn>
                            <a:cxn ang="T85">
                              <a:pos x="T38" y="T39"/>
                            </a:cxn>
                            <a:cxn ang="T86">
                              <a:pos x="T40" y="T41"/>
                            </a:cxn>
                            <a:cxn ang="T87">
                              <a:pos x="T42" y="T43"/>
                            </a:cxn>
                            <a:cxn ang="T88">
                              <a:pos x="T44" y="T45"/>
                            </a:cxn>
                            <a:cxn ang="T89">
                              <a:pos x="T46" y="T47"/>
                            </a:cxn>
                            <a:cxn ang="T90">
                              <a:pos x="T48" y="T49"/>
                            </a:cxn>
                            <a:cxn ang="T91">
                              <a:pos x="T50" y="T51"/>
                            </a:cxn>
                            <a:cxn ang="T92">
                              <a:pos x="T52" y="T53"/>
                            </a:cxn>
                            <a:cxn ang="T93">
                              <a:pos x="T54" y="T55"/>
                            </a:cxn>
                            <a:cxn ang="T94">
                              <a:pos x="T56" y="T57"/>
                            </a:cxn>
                            <a:cxn ang="T95">
                              <a:pos x="T58" y="T59"/>
                            </a:cxn>
                            <a:cxn ang="T96">
                              <a:pos x="T60" y="T61"/>
                            </a:cxn>
                            <a:cxn ang="T97">
                              <a:pos x="T62" y="T63"/>
                            </a:cxn>
                            <a:cxn ang="T98">
                              <a:pos x="T64" y="T65"/>
                            </a:cxn>
                          </a:cxnLst>
                          <a:rect l="0" t="0" r="r" b="b"/>
                          <a:pathLst>
                            <a:path w="216" h="440">
                              <a:moveTo>
                                <a:pt x="216" y="-559"/>
                              </a:moveTo>
                              <a:lnTo>
                                <a:pt x="0" y="-559"/>
                              </a:lnTo>
                              <a:lnTo>
                                <a:pt x="0" y="-658"/>
                              </a:lnTo>
                              <a:lnTo>
                                <a:pt x="3" y="-689"/>
                              </a:lnTo>
                              <a:lnTo>
                                <a:pt x="5" y="-711"/>
                              </a:lnTo>
                              <a:lnTo>
                                <a:pt x="10" y="-718"/>
                              </a:lnTo>
                              <a:lnTo>
                                <a:pt x="15" y="-725"/>
                              </a:lnTo>
                              <a:lnTo>
                                <a:pt x="19" y="-732"/>
                              </a:lnTo>
                              <a:lnTo>
                                <a:pt x="27" y="-737"/>
                              </a:lnTo>
                              <a:lnTo>
                                <a:pt x="34" y="-742"/>
                              </a:lnTo>
                              <a:lnTo>
                                <a:pt x="43" y="-744"/>
                              </a:lnTo>
                              <a:lnTo>
                                <a:pt x="51" y="-747"/>
                              </a:lnTo>
                              <a:lnTo>
                                <a:pt x="60" y="-747"/>
                              </a:lnTo>
                              <a:lnTo>
                                <a:pt x="72" y="-747"/>
                              </a:lnTo>
                              <a:lnTo>
                                <a:pt x="84" y="-744"/>
                              </a:lnTo>
                              <a:lnTo>
                                <a:pt x="94" y="-739"/>
                              </a:lnTo>
                              <a:lnTo>
                                <a:pt x="101" y="-732"/>
                              </a:lnTo>
                              <a:lnTo>
                                <a:pt x="108" y="-723"/>
                              </a:lnTo>
                              <a:lnTo>
                                <a:pt x="115" y="-713"/>
                              </a:lnTo>
                              <a:lnTo>
                                <a:pt x="118" y="-701"/>
                              </a:lnTo>
                              <a:lnTo>
                                <a:pt x="120" y="-687"/>
                              </a:lnTo>
                              <a:lnTo>
                                <a:pt x="130" y="-701"/>
                              </a:lnTo>
                              <a:lnTo>
                                <a:pt x="139" y="-711"/>
                              </a:lnTo>
                              <a:lnTo>
                                <a:pt x="154" y="-723"/>
                              </a:lnTo>
                              <a:lnTo>
                                <a:pt x="175" y="-737"/>
                              </a:lnTo>
                              <a:lnTo>
                                <a:pt x="216" y="-766"/>
                              </a:lnTo>
                              <a:lnTo>
                                <a:pt x="216" y="-711"/>
                              </a:lnTo>
                              <a:lnTo>
                                <a:pt x="171" y="-677"/>
                              </a:lnTo>
                              <a:lnTo>
                                <a:pt x="149" y="-663"/>
                              </a:lnTo>
                              <a:lnTo>
                                <a:pt x="137" y="-653"/>
                              </a:lnTo>
                              <a:lnTo>
                                <a:pt x="132" y="-646"/>
                              </a:lnTo>
                              <a:lnTo>
                                <a:pt x="130" y="-639"/>
                              </a:lnTo>
                              <a:lnTo>
                                <a:pt x="127" y="-629"/>
                              </a:lnTo>
                              <a:lnTo>
                                <a:pt x="127" y="-615"/>
                              </a:lnTo>
                              <a:lnTo>
                                <a:pt x="127" y="-605"/>
                              </a:lnTo>
                              <a:lnTo>
                                <a:pt x="216" y="-605"/>
                              </a:lnTo>
                              <a:lnTo>
                                <a:pt x="216" y="-559"/>
                              </a:lnTo>
                              <a:moveTo>
                                <a:pt x="91" y="-605"/>
                              </a:moveTo>
                              <a:lnTo>
                                <a:pt x="91" y="-639"/>
                              </a:lnTo>
                              <a:lnTo>
                                <a:pt x="91" y="-667"/>
                              </a:lnTo>
                              <a:lnTo>
                                <a:pt x="89" y="-682"/>
                              </a:lnTo>
                              <a:lnTo>
                                <a:pt x="87" y="-689"/>
                              </a:lnTo>
                              <a:lnTo>
                                <a:pt x="79" y="-694"/>
                              </a:lnTo>
                              <a:lnTo>
                                <a:pt x="72" y="-699"/>
                              </a:lnTo>
                              <a:lnTo>
                                <a:pt x="63" y="-699"/>
                              </a:lnTo>
                              <a:lnTo>
                                <a:pt x="53" y="-699"/>
                              </a:lnTo>
                              <a:lnTo>
                                <a:pt x="46" y="-694"/>
                              </a:lnTo>
                              <a:lnTo>
                                <a:pt x="41" y="-687"/>
                              </a:lnTo>
                              <a:lnTo>
                                <a:pt x="39" y="-675"/>
                              </a:lnTo>
                              <a:lnTo>
                                <a:pt x="36" y="-665"/>
                              </a:lnTo>
                              <a:lnTo>
                                <a:pt x="36" y="-641"/>
                              </a:lnTo>
                              <a:lnTo>
                                <a:pt x="36" y="-605"/>
                              </a:lnTo>
                              <a:lnTo>
                                <a:pt x="91" y="-605"/>
                              </a:lnTo>
                              <a:moveTo>
                                <a:pt x="216" y="-999"/>
                              </a:moveTo>
                              <a:lnTo>
                                <a:pt x="216" y="-948"/>
                              </a:lnTo>
                              <a:lnTo>
                                <a:pt x="168" y="-929"/>
                              </a:lnTo>
                              <a:lnTo>
                                <a:pt x="168" y="-835"/>
                              </a:lnTo>
                              <a:lnTo>
                                <a:pt x="216" y="-816"/>
                              </a:lnTo>
                              <a:lnTo>
                                <a:pt x="216" y="-768"/>
                              </a:lnTo>
                              <a:lnTo>
                                <a:pt x="0" y="-857"/>
                              </a:lnTo>
                              <a:lnTo>
                                <a:pt x="0" y="-907"/>
                              </a:lnTo>
                              <a:lnTo>
                                <a:pt x="216" y="-999"/>
                              </a:lnTo>
                              <a:moveTo>
                                <a:pt x="132" y="-915"/>
                              </a:moveTo>
                              <a:lnTo>
                                <a:pt x="51" y="-881"/>
                              </a:lnTo>
                              <a:lnTo>
                                <a:pt x="132" y="-850"/>
                              </a:lnTo>
                              <a:lnTo>
                                <a:pt x="132" y="-915"/>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6" o:spid="_x0000_s1026" style="position:absolute;margin-left:574.5pt;margin-top:639.65pt;width:10.95pt;height:22.1pt;z-index:-251648000;mso-position-horizontal-relative:page;mso-position-vertical-relative:page" coordorigin="11490,12793" coordsize="219,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">
              <o:lock v:ext="edit" aspectratio="t"/>
              <v:shape id="AutoShape 2539" o:spid="_x0000_s1027" style="position:absolute;left:11491;top:12794;width:216;height:440;visibility:visible;mso-wrap-style:square;v-text-anchor:top" coordsize="216,4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Euhr8UA&#10;AADbAAAADwAAAGRycy9kb3ducmV2LnhtbESPzWrDMBCE74G+g9hCLyGRHYJbHCshFApt6CFJ+wCL&#10;tf4h1spIin/evioUehxm5humOEymEwM531pWkK4TEMSl1S3XCr6/3lYvIHxA1thZJgUzeTjsHxYF&#10;5tqOfKHhGmoRIexzVNCE0OdS+rIhg35te+LoVdYZDFG6WmqHY4SbTm6SJJMGW44LDfb02lB5u96N&#10;gvNsjmk2um13/kjn0/2zym7LQamnx+m4AxFoCv/hv/a7VrB5ht8v8QfI/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S6GvxQAAANsAAAAPAAAAAAAAAAAAAAAAAJgCAABkcnMv&#10;ZG93bnJldi54bWxQSwUGAAAAAAQABAD1AAAAigMAAAAA&#10;" path="m216,233r-41,29l154,276r-15,12l130,298r-10,14l118,300r,-2l115,286,101,267r-7,-7l91,258r,74l91,394r-55,l36,334r3,-10l41,312r5,-7l53,300r19,l87,310r2,7l91,332r,-74l84,255,72,252r-21,l43,255r-9,2l19,267,5,288,3,310,,341r,99l216,440r,-46l127,394r,-24l130,360r2,-7l137,346r12,-10l171,322r13,-10l216,288r,-55m216,l132,36r,48l132,149,51,118,132,84r,-48l,92r,50l216,231r,-48l168,164r,-15l168,84r,-14l216,51,216,e" fillcolor="#f48534" stroked="f">
                <v:fill opacity="26214f"/>
                <v:path o:connecttype="custom" o:connectlocs="175,13056;139,13082;120,13106;118,13092;101,13061;91,13052;91,13188;36,13128;41,13106;53,13094;87,13104;91,13126;84,13049;51,13046;34,13051;5,13082;0,13135;216,13234;127,13188;130,13154;137,13140;171,13116;216,13082;216,12794;132,12878;51,12912;132,12830;0,12936;216,12977;168,12943;168,12864;216,12794" o:connectangles="0,0,0,0,0,0,0,0,0,0,0,0,0,0,0,0,0,0,0,0,0,0,0,0,0,0,0,0,0,0,0,0"/>
                <o:lock v:ext="edit" aspectratio="t"/>
              </v:shape>
              <v:shape id="AutoShape 2538" o:spid="_x0000_s1028" style="position:absolute;left:11491;top:13792;width:216;height:440;visibility:visible;mso-wrap-style:square;v-text-anchor:top" coordsize="216,4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l55L8A&#10;AADbAAAADwAAAGRycy9kb3ducmV2LnhtbERPy4rCMBTdC/MP4Q6407QqPmpTmRkQxJ2PD7g016bY&#10;3JQko52/nywEl4fzLneD7cSDfGgdK8inGQji2umWGwXXy36yBhEissbOMSn4owC76mNUYqHdk0/0&#10;OMdGpBAOBSowMfaFlKE2ZDFMXU+cuJvzFmOCvpHa4zOF207OsmwpLbacGgz29GOovp9/rQJc3o3+&#10;7rP8muvL5ujr1fy0WCk1/hy+tiAiDfEtfrkPWsEsjU1f0g+Q1T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MaXnkvwAAANsAAAAPAAAAAAAAAAAAAAAAAJgCAABkcnMvZG93bnJl&#10;di54bWxQSwUGAAAAAAQABAD1AAAAhAMAAAAA&#10;" path="m216,-559l,-559r,-99l3,-689r2,-22l10,-718r5,-7l19,-732r8,-5l34,-742r9,-2l51,-747r9,l72,-747r12,3l94,-739r7,7l108,-723r7,10l118,-701r2,14l130,-701r9,-10l154,-723r21,-14l216,-766r,55l171,-677r-22,14l137,-653r-5,7l130,-639r-3,10l127,-615r,10l216,-605r,46m91,-605r,-34l91,-667r-2,-15l87,-689r-8,-5l72,-699r-9,l53,-699r-7,5l41,-687r-2,12l36,-665r,24l36,-605r55,m216,-999r,51l168,-929r,94l216,-816r,48l,-857r,-50l216,-999t-84,84l51,-881r81,31l132,-915e" filled="f" strokecolor="#f48534" strokeweight=".12pt">
                <v:path o:connecttype="custom" o:connectlocs="0,13234;3,13104;10,13075;19,13061;34,13051;51,13046;72,13046;94,13054;108,13070;118,13092;130,13092;154,13070;216,13027;171,13116;137,13140;130,13154;127,13178;216,13188;91,13188;91,13126;87,13104;72,13094;53,13094;41,13106;36,13128;36,13188;216,12794;168,12864;216,12977;0,12936;216,12794;51,12912;132,12878" o:connectangles="0,0,0,0,0,0,0,0,0,0,0,0,0,0,0,0,0,0,0,0,0,0,0,0,0,0,0,0,0,0,0,0,0"/>
                <o:lock v:ext="edit" aspectratio="t"/>
              </v:shape>
              <w10:wrap anchorx="page" anchory="page"/>
            </v:group>
          </w:pict>
        </mc:Fallback>
      </mc:AlternateContent>
    </w:r>
    <w:r>
      <w:rPr>
        <w:noProof/>
        <w:lang w:eastAsia="en-US"/>
      </w:rPr>
      <mc:AlternateContent>
        <mc:Choice Requires="wpg">
          <w:drawing>
            <wp:anchor distT="0" distB="0" distL="114300" distR="114300" simplePos="0" relativeHeight="251669504" behindDoc="1" locked="0" layoutInCell="1" allowOverlap="1" wp14:anchorId="388D2403" wp14:editId="19AB65F4">
              <wp:simplePos x="0" y="0"/>
              <wp:positionH relativeFrom="page">
                <wp:posOffset>7296150</wp:posOffset>
              </wp:positionH>
              <wp:positionV relativeFrom="page">
                <wp:posOffset>7846060</wp:posOffset>
              </wp:positionV>
              <wp:extent cx="139065" cy="262255"/>
              <wp:effectExtent l="9525" t="16510" r="3810" b="6985"/>
              <wp:wrapNone/>
              <wp:docPr id="23" name="Group 2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262255"/>
                        <a:chOff x="11490" y="12356"/>
                        <a:chExt cx="219" cy="413"/>
                      </a:xfrm>
                    </wpg:grpSpPr>
                    <wps:wsp>
                      <wps:cNvPr id="24" name="AutoShape 2536"/>
                      <wps:cNvSpPr>
                        <a:spLocks noChangeAspect="1" noChangeArrowheads="1"/>
                      </wps:cNvSpPr>
                      <wps:spPr bwMode="auto">
                        <a:xfrm>
                          <a:off x="11491" y="12357"/>
                          <a:ext cx="216" cy="411"/>
                        </a:xfrm>
                        <a:custGeom>
                          <a:avLst/>
                          <a:gdLst>
                            <a:gd name="T0" fmla="*/ 216 w 216"/>
                            <a:gd name="T1" fmla="*/ 12562 h 411"/>
                            <a:gd name="T2" fmla="*/ 175 w 216"/>
                            <a:gd name="T3" fmla="*/ 12590 h 411"/>
                            <a:gd name="T4" fmla="*/ 154 w 216"/>
                            <a:gd name="T5" fmla="*/ 12605 h 411"/>
                            <a:gd name="T6" fmla="*/ 139 w 216"/>
                            <a:gd name="T7" fmla="*/ 12617 h 411"/>
                            <a:gd name="T8" fmla="*/ 130 w 216"/>
                            <a:gd name="T9" fmla="*/ 12626 h 411"/>
                            <a:gd name="T10" fmla="*/ 120 w 216"/>
                            <a:gd name="T11" fmla="*/ 12641 h 411"/>
                            <a:gd name="T12" fmla="*/ 118 w 216"/>
                            <a:gd name="T13" fmla="*/ 12629 h 411"/>
                            <a:gd name="T14" fmla="*/ 118 w 216"/>
                            <a:gd name="T15" fmla="*/ 12626 h 411"/>
                            <a:gd name="T16" fmla="*/ 115 w 216"/>
                            <a:gd name="T17" fmla="*/ 12614 h 411"/>
                            <a:gd name="T18" fmla="*/ 101 w 216"/>
                            <a:gd name="T19" fmla="*/ 12595 h 411"/>
                            <a:gd name="T20" fmla="*/ 94 w 216"/>
                            <a:gd name="T21" fmla="*/ 12588 h 411"/>
                            <a:gd name="T22" fmla="*/ 91 w 216"/>
                            <a:gd name="T23" fmla="*/ 12587 h 411"/>
                            <a:gd name="T24" fmla="*/ 91 w 216"/>
                            <a:gd name="T25" fmla="*/ 12660 h 411"/>
                            <a:gd name="T26" fmla="*/ 91 w 216"/>
                            <a:gd name="T27" fmla="*/ 12722 h 411"/>
                            <a:gd name="T28" fmla="*/ 36 w 216"/>
                            <a:gd name="T29" fmla="*/ 12722 h 411"/>
                            <a:gd name="T30" fmla="*/ 36 w 216"/>
                            <a:gd name="T31" fmla="*/ 12662 h 411"/>
                            <a:gd name="T32" fmla="*/ 41 w 216"/>
                            <a:gd name="T33" fmla="*/ 12643 h 411"/>
                            <a:gd name="T34" fmla="*/ 46 w 216"/>
                            <a:gd name="T35" fmla="*/ 12634 h 411"/>
                            <a:gd name="T36" fmla="*/ 53 w 216"/>
                            <a:gd name="T37" fmla="*/ 12629 h 411"/>
                            <a:gd name="T38" fmla="*/ 72 w 216"/>
                            <a:gd name="T39" fmla="*/ 12629 h 411"/>
                            <a:gd name="T40" fmla="*/ 87 w 216"/>
                            <a:gd name="T41" fmla="*/ 12638 h 411"/>
                            <a:gd name="T42" fmla="*/ 89 w 216"/>
                            <a:gd name="T43" fmla="*/ 12646 h 411"/>
                            <a:gd name="T44" fmla="*/ 91 w 216"/>
                            <a:gd name="T45" fmla="*/ 12660 h 411"/>
                            <a:gd name="T46" fmla="*/ 91 w 216"/>
                            <a:gd name="T47" fmla="*/ 12587 h 411"/>
                            <a:gd name="T48" fmla="*/ 84 w 216"/>
                            <a:gd name="T49" fmla="*/ 12583 h 411"/>
                            <a:gd name="T50" fmla="*/ 72 w 216"/>
                            <a:gd name="T51" fmla="*/ 12581 h 411"/>
                            <a:gd name="T52" fmla="*/ 51 w 216"/>
                            <a:gd name="T53" fmla="*/ 12581 h 411"/>
                            <a:gd name="T54" fmla="*/ 43 w 216"/>
                            <a:gd name="T55" fmla="*/ 12583 h 411"/>
                            <a:gd name="T56" fmla="*/ 34 w 216"/>
                            <a:gd name="T57" fmla="*/ 12586 h 411"/>
                            <a:gd name="T58" fmla="*/ 19 w 216"/>
                            <a:gd name="T59" fmla="*/ 12595 h 411"/>
                            <a:gd name="T60" fmla="*/ 5 w 216"/>
                            <a:gd name="T61" fmla="*/ 12617 h 411"/>
                            <a:gd name="T62" fmla="*/ 3 w 216"/>
                            <a:gd name="T63" fmla="*/ 12638 h 411"/>
                            <a:gd name="T64" fmla="*/ 0 w 216"/>
                            <a:gd name="T65" fmla="*/ 12672 h 411"/>
                            <a:gd name="T66" fmla="*/ 0 w 216"/>
                            <a:gd name="T67" fmla="*/ 12768 h 411"/>
                            <a:gd name="T68" fmla="*/ 216 w 216"/>
                            <a:gd name="T69" fmla="*/ 12768 h 411"/>
                            <a:gd name="T70" fmla="*/ 216 w 216"/>
                            <a:gd name="T71" fmla="*/ 12722 h 411"/>
                            <a:gd name="T72" fmla="*/ 127 w 216"/>
                            <a:gd name="T73" fmla="*/ 12722 h 411"/>
                            <a:gd name="T74" fmla="*/ 127 w 216"/>
                            <a:gd name="T75" fmla="*/ 12698 h 411"/>
                            <a:gd name="T76" fmla="*/ 130 w 216"/>
                            <a:gd name="T77" fmla="*/ 12689 h 411"/>
                            <a:gd name="T78" fmla="*/ 132 w 216"/>
                            <a:gd name="T79" fmla="*/ 12682 h 411"/>
                            <a:gd name="T80" fmla="*/ 137 w 216"/>
                            <a:gd name="T81" fmla="*/ 12674 h 411"/>
                            <a:gd name="T82" fmla="*/ 149 w 216"/>
                            <a:gd name="T83" fmla="*/ 12667 h 411"/>
                            <a:gd name="T84" fmla="*/ 171 w 216"/>
                            <a:gd name="T85" fmla="*/ 12650 h 411"/>
                            <a:gd name="T86" fmla="*/ 184 w 216"/>
                            <a:gd name="T87" fmla="*/ 12641 h 411"/>
                            <a:gd name="T88" fmla="*/ 216 w 216"/>
                            <a:gd name="T89" fmla="*/ 12617 h 411"/>
                            <a:gd name="T90" fmla="*/ 216 w 216"/>
                            <a:gd name="T91" fmla="*/ 12562 h 411"/>
                            <a:gd name="T92" fmla="*/ 216 w 216"/>
                            <a:gd name="T93" fmla="*/ 12442 h 411"/>
                            <a:gd name="T94" fmla="*/ 125 w 216"/>
                            <a:gd name="T95" fmla="*/ 12442 h 411"/>
                            <a:gd name="T96" fmla="*/ 0 w 216"/>
                            <a:gd name="T97" fmla="*/ 12358 h 411"/>
                            <a:gd name="T98" fmla="*/ 0 w 216"/>
                            <a:gd name="T99" fmla="*/ 12410 h 411"/>
                            <a:gd name="T100" fmla="*/ 87 w 216"/>
                            <a:gd name="T101" fmla="*/ 12463 h 411"/>
                            <a:gd name="T102" fmla="*/ 0 w 216"/>
                            <a:gd name="T103" fmla="*/ 12518 h 411"/>
                            <a:gd name="T104" fmla="*/ 0 w 216"/>
                            <a:gd name="T105" fmla="*/ 12574 h 411"/>
                            <a:gd name="T106" fmla="*/ 125 w 216"/>
                            <a:gd name="T107" fmla="*/ 12487 h 411"/>
                            <a:gd name="T108" fmla="*/ 216 w 216"/>
                            <a:gd name="T109" fmla="*/ 12487 h 411"/>
                            <a:gd name="T110" fmla="*/ 216 w 216"/>
                            <a:gd name="T111" fmla="*/ 12442 h 411"/>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Lst>
                          <a:ahLst/>
                          <a:cxnLst>
                            <a:cxn ang="T112">
                              <a:pos x="T0" y="T1"/>
                            </a:cxn>
                            <a:cxn ang="T113">
                              <a:pos x="T2" y="T3"/>
                            </a:cxn>
                            <a:cxn ang="T114">
                              <a:pos x="T4" y="T5"/>
                            </a:cxn>
                            <a:cxn ang="T115">
                              <a:pos x="T6" y="T7"/>
                            </a:cxn>
                            <a:cxn ang="T116">
                              <a:pos x="T8" y="T9"/>
                            </a:cxn>
                            <a:cxn ang="T117">
                              <a:pos x="T10" y="T11"/>
                            </a:cxn>
                            <a:cxn ang="T118">
                              <a:pos x="T12" y="T13"/>
                            </a:cxn>
                            <a:cxn ang="T119">
                              <a:pos x="T14" y="T15"/>
                            </a:cxn>
                            <a:cxn ang="T120">
                              <a:pos x="T16" y="T17"/>
                            </a:cxn>
                            <a:cxn ang="T121">
                              <a:pos x="T18" y="T19"/>
                            </a:cxn>
                            <a:cxn ang="T122">
                              <a:pos x="T20" y="T21"/>
                            </a:cxn>
                            <a:cxn ang="T123">
                              <a:pos x="T22" y="T23"/>
                            </a:cxn>
                            <a:cxn ang="T124">
                              <a:pos x="T24" y="T25"/>
                            </a:cxn>
                            <a:cxn ang="T125">
                              <a:pos x="T26" y="T27"/>
                            </a:cxn>
                            <a:cxn ang="T126">
                              <a:pos x="T28" y="T29"/>
                            </a:cxn>
                            <a:cxn ang="T127">
                              <a:pos x="T30" y="T31"/>
                            </a:cxn>
                            <a:cxn ang="T128">
                              <a:pos x="T32" y="T33"/>
                            </a:cxn>
                            <a:cxn ang="T129">
                              <a:pos x="T34" y="T35"/>
                            </a:cxn>
                            <a:cxn ang="T130">
                              <a:pos x="T36" y="T37"/>
                            </a:cxn>
                            <a:cxn ang="T131">
                              <a:pos x="T38" y="T39"/>
                            </a:cxn>
                            <a:cxn ang="T132">
                              <a:pos x="T40" y="T41"/>
                            </a:cxn>
                            <a:cxn ang="T133">
                              <a:pos x="T42" y="T43"/>
                            </a:cxn>
                            <a:cxn ang="T134">
                              <a:pos x="T44" y="T45"/>
                            </a:cxn>
                            <a:cxn ang="T135">
                              <a:pos x="T46" y="T47"/>
                            </a:cxn>
                            <a:cxn ang="T136">
                              <a:pos x="T48" y="T49"/>
                            </a:cxn>
                            <a:cxn ang="T137">
                              <a:pos x="T50" y="T51"/>
                            </a:cxn>
                            <a:cxn ang="T138">
                              <a:pos x="T52" y="T53"/>
                            </a:cxn>
                            <a:cxn ang="T139">
                              <a:pos x="T54" y="T55"/>
                            </a:cxn>
                            <a:cxn ang="T140">
                              <a:pos x="T56" y="T57"/>
                            </a:cxn>
                            <a:cxn ang="T141">
                              <a:pos x="T58" y="T59"/>
                            </a:cxn>
                            <a:cxn ang="T142">
                              <a:pos x="T60" y="T61"/>
                            </a:cxn>
                            <a:cxn ang="T143">
                              <a:pos x="T62" y="T63"/>
                            </a:cxn>
                            <a:cxn ang="T144">
                              <a:pos x="T64" y="T65"/>
                            </a:cxn>
                            <a:cxn ang="T145">
                              <a:pos x="T66" y="T67"/>
                            </a:cxn>
                            <a:cxn ang="T146">
                              <a:pos x="T68" y="T69"/>
                            </a:cxn>
                            <a:cxn ang="T147">
                              <a:pos x="T70" y="T71"/>
                            </a:cxn>
                            <a:cxn ang="T148">
                              <a:pos x="T72" y="T73"/>
                            </a:cxn>
                            <a:cxn ang="T149">
                              <a:pos x="T74" y="T75"/>
                            </a:cxn>
                            <a:cxn ang="T150">
                              <a:pos x="T76" y="T77"/>
                            </a:cxn>
                            <a:cxn ang="T151">
                              <a:pos x="T78" y="T79"/>
                            </a:cxn>
                            <a:cxn ang="T152">
                              <a:pos x="T80" y="T81"/>
                            </a:cxn>
                            <a:cxn ang="T153">
                              <a:pos x="T82" y="T83"/>
                            </a:cxn>
                            <a:cxn ang="T154">
                              <a:pos x="T84" y="T85"/>
                            </a:cxn>
                            <a:cxn ang="T155">
                              <a:pos x="T86" y="T87"/>
                            </a:cxn>
                            <a:cxn ang="T156">
                              <a:pos x="T88" y="T89"/>
                            </a:cxn>
                            <a:cxn ang="T157">
                              <a:pos x="T90" y="T91"/>
                            </a:cxn>
                            <a:cxn ang="T158">
                              <a:pos x="T92" y="T93"/>
                            </a:cxn>
                            <a:cxn ang="T159">
                              <a:pos x="T94" y="T95"/>
                            </a:cxn>
                            <a:cxn ang="T160">
                              <a:pos x="T96" y="T97"/>
                            </a:cxn>
                            <a:cxn ang="T161">
                              <a:pos x="T98" y="T99"/>
                            </a:cxn>
                            <a:cxn ang="T162">
                              <a:pos x="T100" y="T101"/>
                            </a:cxn>
                            <a:cxn ang="T163">
                              <a:pos x="T102" y="T103"/>
                            </a:cxn>
                            <a:cxn ang="T164">
                              <a:pos x="T104" y="T105"/>
                            </a:cxn>
                            <a:cxn ang="T165">
                              <a:pos x="T106" y="T107"/>
                            </a:cxn>
                            <a:cxn ang="T166">
                              <a:pos x="T108" y="T109"/>
                            </a:cxn>
                            <a:cxn ang="T167">
                              <a:pos x="T110" y="T111"/>
                            </a:cxn>
                          </a:cxnLst>
                          <a:rect l="0" t="0" r="r" b="b"/>
                          <a:pathLst>
                            <a:path w="216" h="411">
                              <a:moveTo>
                                <a:pt x="216" y="204"/>
                              </a:moveTo>
                              <a:lnTo>
                                <a:pt x="175" y="232"/>
                              </a:lnTo>
                              <a:lnTo>
                                <a:pt x="154" y="247"/>
                              </a:lnTo>
                              <a:lnTo>
                                <a:pt x="139" y="259"/>
                              </a:lnTo>
                              <a:lnTo>
                                <a:pt x="130" y="268"/>
                              </a:lnTo>
                              <a:lnTo>
                                <a:pt x="120" y="283"/>
                              </a:lnTo>
                              <a:lnTo>
                                <a:pt x="118" y="271"/>
                              </a:lnTo>
                              <a:lnTo>
                                <a:pt x="118" y="268"/>
                              </a:lnTo>
                              <a:lnTo>
                                <a:pt x="115" y="256"/>
                              </a:lnTo>
                              <a:lnTo>
                                <a:pt x="101" y="237"/>
                              </a:lnTo>
                              <a:lnTo>
                                <a:pt x="94" y="230"/>
                              </a:lnTo>
                              <a:lnTo>
                                <a:pt x="91" y="229"/>
                              </a:lnTo>
                              <a:lnTo>
                                <a:pt x="91" y="302"/>
                              </a:lnTo>
                              <a:lnTo>
                                <a:pt x="91" y="364"/>
                              </a:lnTo>
                              <a:lnTo>
                                <a:pt x="36" y="364"/>
                              </a:lnTo>
                              <a:lnTo>
                                <a:pt x="36" y="304"/>
                              </a:lnTo>
                              <a:lnTo>
                                <a:pt x="41" y="285"/>
                              </a:lnTo>
                              <a:lnTo>
                                <a:pt x="46" y="276"/>
                              </a:lnTo>
                              <a:lnTo>
                                <a:pt x="53" y="271"/>
                              </a:lnTo>
                              <a:lnTo>
                                <a:pt x="72" y="271"/>
                              </a:lnTo>
                              <a:lnTo>
                                <a:pt x="87" y="280"/>
                              </a:lnTo>
                              <a:lnTo>
                                <a:pt x="89" y="288"/>
                              </a:lnTo>
                              <a:lnTo>
                                <a:pt x="91" y="302"/>
                              </a:lnTo>
                              <a:lnTo>
                                <a:pt x="91" y="229"/>
                              </a:lnTo>
                              <a:lnTo>
                                <a:pt x="84" y="225"/>
                              </a:lnTo>
                              <a:lnTo>
                                <a:pt x="72" y="223"/>
                              </a:lnTo>
                              <a:lnTo>
                                <a:pt x="51" y="223"/>
                              </a:lnTo>
                              <a:lnTo>
                                <a:pt x="43" y="225"/>
                              </a:lnTo>
                              <a:lnTo>
                                <a:pt x="34" y="228"/>
                              </a:lnTo>
                              <a:lnTo>
                                <a:pt x="19" y="237"/>
                              </a:lnTo>
                              <a:lnTo>
                                <a:pt x="5" y="259"/>
                              </a:lnTo>
                              <a:lnTo>
                                <a:pt x="3" y="280"/>
                              </a:lnTo>
                              <a:lnTo>
                                <a:pt x="0" y="314"/>
                              </a:lnTo>
                              <a:lnTo>
                                <a:pt x="0" y="410"/>
                              </a:lnTo>
                              <a:lnTo>
                                <a:pt x="216" y="410"/>
                              </a:lnTo>
                              <a:lnTo>
                                <a:pt x="216" y="364"/>
                              </a:lnTo>
                              <a:lnTo>
                                <a:pt x="127" y="364"/>
                              </a:lnTo>
                              <a:lnTo>
                                <a:pt x="127" y="340"/>
                              </a:lnTo>
                              <a:lnTo>
                                <a:pt x="130" y="331"/>
                              </a:lnTo>
                              <a:lnTo>
                                <a:pt x="132" y="324"/>
                              </a:lnTo>
                              <a:lnTo>
                                <a:pt x="137" y="316"/>
                              </a:lnTo>
                              <a:lnTo>
                                <a:pt x="149" y="309"/>
                              </a:lnTo>
                              <a:lnTo>
                                <a:pt x="171" y="292"/>
                              </a:lnTo>
                              <a:lnTo>
                                <a:pt x="184" y="283"/>
                              </a:lnTo>
                              <a:lnTo>
                                <a:pt x="216" y="259"/>
                              </a:lnTo>
                              <a:lnTo>
                                <a:pt x="216" y="204"/>
                              </a:lnTo>
                              <a:moveTo>
                                <a:pt x="216" y="84"/>
                              </a:moveTo>
                              <a:lnTo>
                                <a:pt x="125" y="84"/>
                              </a:lnTo>
                              <a:lnTo>
                                <a:pt x="0" y="0"/>
                              </a:lnTo>
                              <a:lnTo>
                                <a:pt x="0" y="52"/>
                              </a:lnTo>
                              <a:lnTo>
                                <a:pt x="87" y="105"/>
                              </a:lnTo>
                              <a:lnTo>
                                <a:pt x="0" y="160"/>
                              </a:lnTo>
                              <a:lnTo>
                                <a:pt x="0" y="216"/>
                              </a:lnTo>
                              <a:lnTo>
                                <a:pt x="125" y="129"/>
                              </a:lnTo>
                              <a:lnTo>
                                <a:pt x="216" y="129"/>
                              </a:lnTo>
                              <a:lnTo>
                                <a:pt x="216" y="84"/>
                              </a:lnTo>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 name="AutoShape 2535"/>
                      <wps:cNvSpPr>
                        <a:spLocks noChangeAspect="1" noChangeArrowheads="1"/>
                      </wps:cNvSpPr>
                      <wps:spPr bwMode="auto">
                        <a:xfrm>
                          <a:off x="11491" y="13356"/>
                          <a:ext cx="216" cy="411"/>
                        </a:xfrm>
                        <a:custGeom>
                          <a:avLst/>
                          <a:gdLst>
                            <a:gd name="T0" fmla="*/ 216 w 216"/>
                            <a:gd name="T1" fmla="*/ 12768 h 411"/>
                            <a:gd name="T2" fmla="*/ 0 w 216"/>
                            <a:gd name="T3" fmla="*/ 12768 h 411"/>
                            <a:gd name="T4" fmla="*/ 0 w 216"/>
                            <a:gd name="T5" fmla="*/ 12672 h 411"/>
                            <a:gd name="T6" fmla="*/ 3 w 216"/>
                            <a:gd name="T7" fmla="*/ 12638 h 411"/>
                            <a:gd name="T8" fmla="*/ 5 w 216"/>
                            <a:gd name="T9" fmla="*/ 12617 h 411"/>
                            <a:gd name="T10" fmla="*/ 10 w 216"/>
                            <a:gd name="T11" fmla="*/ 12610 h 411"/>
                            <a:gd name="T12" fmla="*/ 15 w 216"/>
                            <a:gd name="T13" fmla="*/ 12602 h 411"/>
                            <a:gd name="T14" fmla="*/ 19 w 216"/>
                            <a:gd name="T15" fmla="*/ 12595 h 411"/>
                            <a:gd name="T16" fmla="*/ 27 w 216"/>
                            <a:gd name="T17" fmla="*/ 12590 h 411"/>
                            <a:gd name="T18" fmla="*/ 34 w 216"/>
                            <a:gd name="T19" fmla="*/ 12586 h 411"/>
                            <a:gd name="T20" fmla="*/ 43 w 216"/>
                            <a:gd name="T21" fmla="*/ 12583 h 411"/>
                            <a:gd name="T22" fmla="*/ 51 w 216"/>
                            <a:gd name="T23" fmla="*/ 12581 h 411"/>
                            <a:gd name="T24" fmla="*/ 60 w 216"/>
                            <a:gd name="T25" fmla="*/ 12581 h 411"/>
                            <a:gd name="T26" fmla="*/ 72 w 216"/>
                            <a:gd name="T27" fmla="*/ 12581 h 411"/>
                            <a:gd name="T28" fmla="*/ 84 w 216"/>
                            <a:gd name="T29" fmla="*/ 12583 h 411"/>
                            <a:gd name="T30" fmla="*/ 94 w 216"/>
                            <a:gd name="T31" fmla="*/ 12588 h 411"/>
                            <a:gd name="T32" fmla="*/ 101 w 216"/>
                            <a:gd name="T33" fmla="*/ 12595 h 411"/>
                            <a:gd name="T34" fmla="*/ 108 w 216"/>
                            <a:gd name="T35" fmla="*/ 12605 h 411"/>
                            <a:gd name="T36" fmla="*/ 115 w 216"/>
                            <a:gd name="T37" fmla="*/ 12614 h 411"/>
                            <a:gd name="T38" fmla="*/ 118 w 216"/>
                            <a:gd name="T39" fmla="*/ 12626 h 411"/>
                            <a:gd name="T40" fmla="*/ 120 w 216"/>
                            <a:gd name="T41" fmla="*/ 12641 h 411"/>
                            <a:gd name="T42" fmla="*/ 130 w 216"/>
                            <a:gd name="T43" fmla="*/ 12626 h 411"/>
                            <a:gd name="T44" fmla="*/ 139 w 216"/>
                            <a:gd name="T45" fmla="*/ 12617 h 411"/>
                            <a:gd name="T46" fmla="*/ 154 w 216"/>
                            <a:gd name="T47" fmla="*/ 12605 h 411"/>
                            <a:gd name="T48" fmla="*/ 175 w 216"/>
                            <a:gd name="T49" fmla="*/ 12590 h 411"/>
                            <a:gd name="T50" fmla="*/ 216 w 216"/>
                            <a:gd name="T51" fmla="*/ 12562 h 411"/>
                            <a:gd name="T52" fmla="*/ 216 w 216"/>
                            <a:gd name="T53" fmla="*/ 12617 h 411"/>
                            <a:gd name="T54" fmla="*/ 171 w 216"/>
                            <a:gd name="T55" fmla="*/ 12650 h 411"/>
                            <a:gd name="T56" fmla="*/ 149 w 216"/>
                            <a:gd name="T57" fmla="*/ 12667 h 411"/>
                            <a:gd name="T58" fmla="*/ 137 w 216"/>
                            <a:gd name="T59" fmla="*/ 12674 h 411"/>
                            <a:gd name="T60" fmla="*/ 132 w 216"/>
                            <a:gd name="T61" fmla="*/ 12682 h 411"/>
                            <a:gd name="T62" fmla="*/ 130 w 216"/>
                            <a:gd name="T63" fmla="*/ 12689 h 411"/>
                            <a:gd name="T64" fmla="*/ 127 w 216"/>
                            <a:gd name="T65" fmla="*/ 12698 h 411"/>
                            <a:gd name="T66" fmla="*/ 127 w 216"/>
                            <a:gd name="T67" fmla="*/ 12713 h 411"/>
                            <a:gd name="T68" fmla="*/ 127 w 216"/>
                            <a:gd name="T69" fmla="*/ 12722 h 411"/>
                            <a:gd name="T70" fmla="*/ 216 w 216"/>
                            <a:gd name="T71" fmla="*/ 12722 h 411"/>
                            <a:gd name="T72" fmla="*/ 216 w 216"/>
                            <a:gd name="T73" fmla="*/ 12768 h 411"/>
                            <a:gd name="T74" fmla="*/ 91 w 216"/>
                            <a:gd name="T75" fmla="*/ 12722 h 411"/>
                            <a:gd name="T76" fmla="*/ 91 w 216"/>
                            <a:gd name="T77" fmla="*/ 12689 h 411"/>
                            <a:gd name="T78" fmla="*/ 91 w 216"/>
                            <a:gd name="T79" fmla="*/ 12660 h 411"/>
                            <a:gd name="T80" fmla="*/ 89 w 216"/>
                            <a:gd name="T81" fmla="*/ 12646 h 411"/>
                            <a:gd name="T82" fmla="*/ 87 w 216"/>
                            <a:gd name="T83" fmla="*/ 12638 h 411"/>
                            <a:gd name="T84" fmla="*/ 79 w 216"/>
                            <a:gd name="T85" fmla="*/ 12634 h 411"/>
                            <a:gd name="T86" fmla="*/ 72 w 216"/>
                            <a:gd name="T87" fmla="*/ 12629 h 411"/>
                            <a:gd name="T88" fmla="*/ 63 w 216"/>
                            <a:gd name="T89" fmla="*/ 12629 h 411"/>
                            <a:gd name="T90" fmla="*/ 53 w 216"/>
                            <a:gd name="T91" fmla="*/ 12629 h 411"/>
                            <a:gd name="T92" fmla="*/ 46 w 216"/>
                            <a:gd name="T93" fmla="*/ 12634 h 411"/>
                            <a:gd name="T94" fmla="*/ 41 w 216"/>
                            <a:gd name="T95" fmla="*/ 12643 h 411"/>
                            <a:gd name="T96" fmla="*/ 39 w 216"/>
                            <a:gd name="T97" fmla="*/ 12653 h 411"/>
                            <a:gd name="T98" fmla="*/ 36 w 216"/>
                            <a:gd name="T99" fmla="*/ 12662 h 411"/>
                            <a:gd name="T100" fmla="*/ 36 w 216"/>
                            <a:gd name="T101" fmla="*/ 12686 h 411"/>
                            <a:gd name="T102" fmla="*/ 36 w 216"/>
                            <a:gd name="T103" fmla="*/ 12722 h 411"/>
                            <a:gd name="T104" fmla="*/ 91 w 216"/>
                            <a:gd name="T105" fmla="*/ 12722 h 411"/>
                            <a:gd name="T106" fmla="*/ 216 w 216"/>
                            <a:gd name="T107" fmla="*/ 12487 h 411"/>
                            <a:gd name="T108" fmla="*/ 125 w 216"/>
                            <a:gd name="T109" fmla="*/ 12487 h 411"/>
                            <a:gd name="T110" fmla="*/ 0 w 216"/>
                            <a:gd name="T111" fmla="*/ 12574 h 411"/>
                            <a:gd name="T112" fmla="*/ 0 w 216"/>
                            <a:gd name="T113" fmla="*/ 12518 h 411"/>
                            <a:gd name="T114" fmla="*/ 87 w 216"/>
                            <a:gd name="T115" fmla="*/ 12463 h 411"/>
                            <a:gd name="T116" fmla="*/ 0 w 216"/>
                            <a:gd name="T117" fmla="*/ 12410 h 411"/>
                            <a:gd name="T118" fmla="*/ 0 w 216"/>
                            <a:gd name="T119" fmla="*/ 12358 h 411"/>
                            <a:gd name="T120" fmla="*/ 125 w 216"/>
                            <a:gd name="T121" fmla="*/ 12442 h 411"/>
                            <a:gd name="T122" fmla="*/ 216 w 216"/>
                            <a:gd name="T123" fmla="*/ 12442 h 411"/>
                            <a:gd name="T124" fmla="*/ 216 w 216"/>
                            <a:gd name="T125" fmla="*/ 12487 h 411"/>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60000 65536"/>
                            <a:gd name="T184" fmla="*/ 0 60000 65536"/>
                            <a:gd name="T185" fmla="*/ 0 60000 65536"/>
                            <a:gd name="T186" fmla="*/ 0 60000 65536"/>
                            <a:gd name="T187" fmla="*/ 0 60000 65536"/>
                            <a:gd name="T188" fmla="*/ 0 60000 65536"/>
                          </a:gdLst>
                          <a:ahLst/>
                          <a:cxnLst>
                            <a:cxn ang="T126">
                              <a:pos x="T0" y="T1"/>
                            </a:cxn>
                            <a:cxn ang="T127">
                              <a:pos x="T2" y="T3"/>
                            </a:cxn>
                            <a:cxn ang="T128">
                              <a:pos x="T4" y="T5"/>
                            </a:cxn>
                            <a:cxn ang="T129">
                              <a:pos x="T6" y="T7"/>
                            </a:cxn>
                            <a:cxn ang="T130">
                              <a:pos x="T8" y="T9"/>
                            </a:cxn>
                            <a:cxn ang="T131">
                              <a:pos x="T10" y="T11"/>
                            </a:cxn>
                            <a:cxn ang="T132">
                              <a:pos x="T12" y="T13"/>
                            </a:cxn>
                            <a:cxn ang="T133">
                              <a:pos x="T14" y="T15"/>
                            </a:cxn>
                            <a:cxn ang="T134">
                              <a:pos x="T16" y="T17"/>
                            </a:cxn>
                            <a:cxn ang="T135">
                              <a:pos x="T18" y="T19"/>
                            </a:cxn>
                            <a:cxn ang="T136">
                              <a:pos x="T20" y="T21"/>
                            </a:cxn>
                            <a:cxn ang="T137">
                              <a:pos x="T22" y="T23"/>
                            </a:cxn>
                            <a:cxn ang="T138">
                              <a:pos x="T24" y="T25"/>
                            </a:cxn>
                            <a:cxn ang="T139">
                              <a:pos x="T26" y="T27"/>
                            </a:cxn>
                            <a:cxn ang="T140">
                              <a:pos x="T28" y="T29"/>
                            </a:cxn>
                            <a:cxn ang="T141">
                              <a:pos x="T30" y="T31"/>
                            </a:cxn>
                            <a:cxn ang="T142">
                              <a:pos x="T32" y="T33"/>
                            </a:cxn>
                            <a:cxn ang="T143">
                              <a:pos x="T34" y="T35"/>
                            </a:cxn>
                            <a:cxn ang="T144">
                              <a:pos x="T36" y="T37"/>
                            </a:cxn>
                            <a:cxn ang="T145">
                              <a:pos x="T38" y="T39"/>
                            </a:cxn>
                            <a:cxn ang="T146">
                              <a:pos x="T40" y="T41"/>
                            </a:cxn>
                            <a:cxn ang="T147">
                              <a:pos x="T42" y="T43"/>
                            </a:cxn>
                            <a:cxn ang="T148">
                              <a:pos x="T44" y="T45"/>
                            </a:cxn>
                            <a:cxn ang="T149">
                              <a:pos x="T46" y="T47"/>
                            </a:cxn>
                            <a:cxn ang="T150">
                              <a:pos x="T48" y="T49"/>
                            </a:cxn>
                            <a:cxn ang="T151">
                              <a:pos x="T50" y="T51"/>
                            </a:cxn>
                            <a:cxn ang="T152">
                              <a:pos x="T52" y="T53"/>
                            </a:cxn>
                            <a:cxn ang="T153">
                              <a:pos x="T54" y="T55"/>
                            </a:cxn>
                            <a:cxn ang="T154">
                              <a:pos x="T56" y="T57"/>
                            </a:cxn>
                            <a:cxn ang="T155">
                              <a:pos x="T58" y="T59"/>
                            </a:cxn>
                            <a:cxn ang="T156">
                              <a:pos x="T60" y="T61"/>
                            </a:cxn>
                            <a:cxn ang="T157">
                              <a:pos x="T62" y="T63"/>
                            </a:cxn>
                            <a:cxn ang="T158">
                              <a:pos x="T64" y="T65"/>
                            </a:cxn>
                            <a:cxn ang="T159">
                              <a:pos x="T66" y="T67"/>
                            </a:cxn>
                            <a:cxn ang="T160">
                              <a:pos x="T68" y="T69"/>
                            </a:cxn>
                            <a:cxn ang="T161">
                              <a:pos x="T70" y="T71"/>
                            </a:cxn>
                            <a:cxn ang="T162">
                              <a:pos x="T72" y="T73"/>
                            </a:cxn>
                            <a:cxn ang="T163">
                              <a:pos x="T74" y="T75"/>
                            </a:cxn>
                            <a:cxn ang="T164">
                              <a:pos x="T76" y="T77"/>
                            </a:cxn>
                            <a:cxn ang="T165">
                              <a:pos x="T78" y="T79"/>
                            </a:cxn>
                            <a:cxn ang="T166">
                              <a:pos x="T80" y="T81"/>
                            </a:cxn>
                            <a:cxn ang="T167">
                              <a:pos x="T82" y="T83"/>
                            </a:cxn>
                            <a:cxn ang="T168">
                              <a:pos x="T84" y="T85"/>
                            </a:cxn>
                            <a:cxn ang="T169">
                              <a:pos x="T86" y="T87"/>
                            </a:cxn>
                            <a:cxn ang="T170">
                              <a:pos x="T88" y="T89"/>
                            </a:cxn>
                            <a:cxn ang="T171">
                              <a:pos x="T90" y="T91"/>
                            </a:cxn>
                            <a:cxn ang="T172">
                              <a:pos x="T92" y="T93"/>
                            </a:cxn>
                            <a:cxn ang="T173">
                              <a:pos x="T94" y="T95"/>
                            </a:cxn>
                            <a:cxn ang="T174">
                              <a:pos x="T96" y="T97"/>
                            </a:cxn>
                            <a:cxn ang="T175">
                              <a:pos x="T98" y="T99"/>
                            </a:cxn>
                            <a:cxn ang="T176">
                              <a:pos x="T100" y="T101"/>
                            </a:cxn>
                            <a:cxn ang="T177">
                              <a:pos x="T102" y="T103"/>
                            </a:cxn>
                            <a:cxn ang="T178">
                              <a:pos x="T104" y="T105"/>
                            </a:cxn>
                            <a:cxn ang="T179">
                              <a:pos x="T106" y="T107"/>
                            </a:cxn>
                            <a:cxn ang="T180">
                              <a:pos x="T108" y="T109"/>
                            </a:cxn>
                            <a:cxn ang="T181">
                              <a:pos x="T110" y="T111"/>
                            </a:cxn>
                            <a:cxn ang="T182">
                              <a:pos x="T112" y="T113"/>
                            </a:cxn>
                            <a:cxn ang="T183">
                              <a:pos x="T114" y="T115"/>
                            </a:cxn>
                            <a:cxn ang="T184">
                              <a:pos x="T116" y="T117"/>
                            </a:cxn>
                            <a:cxn ang="T185">
                              <a:pos x="T118" y="T119"/>
                            </a:cxn>
                            <a:cxn ang="T186">
                              <a:pos x="T120" y="T121"/>
                            </a:cxn>
                            <a:cxn ang="T187">
                              <a:pos x="T122" y="T123"/>
                            </a:cxn>
                            <a:cxn ang="T188">
                              <a:pos x="T124" y="T125"/>
                            </a:cxn>
                          </a:cxnLst>
                          <a:rect l="0" t="0" r="r" b="b"/>
                          <a:pathLst>
                            <a:path w="216" h="411">
                              <a:moveTo>
                                <a:pt x="216" y="-588"/>
                              </a:moveTo>
                              <a:lnTo>
                                <a:pt x="0" y="-588"/>
                              </a:lnTo>
                              <a:lnTo>
                                <a:pt x="0" y="-684"/>
                              </a:lnTo>
                              <a:lnTo>
                                <a:pt x="3" y="-718"/>
                              </a:lnTo>
                              <a:lnTo>
                                <a:pt x="5" y="-739"/>
                              </a:lnTo>
                              <a:lnTo>
                                <a:pt x="10" y="-746"/>
                              </a:lnTo>
                              <a:lnTo>
                                <a:pt x="15" y="-754"/>
                              </a:lnTo>
                              <a:lnTo>
                                <a:pt x="19" y="-761"/>
                              </a:lnTo>
                              <a:lnTo>
                                <a:pt x="27" y="-766"/>
                              </a:lnTo>
                              <a:lnTo>
                                <a:pt x="34" y="-770"/>
                              </a:lnTo>
                              <a:lnTo>
                                <a:pt x="43" y="-773"/>
                              </a:lnTo>
                              <a:lnTo>
                                <a:pt x="51" y="-775"/>
                              </a:lnTo>
                              <a:lnTo>
                                <a:pt x="60" y="-775"/>
                              </a:lnTo>
                              <a:lnTo>
                                <a:pt x="72" y="-775"/>
                              </a:lnTo>
                              <a:lnTo>
                                <a:pt x="84" y="-773"/>
                              </a:lnTo>
                              <a:lnTo>
                                <a:pt x="94" y="-768"/>
                              </a:lnTo>
                              <a:lnTo>
                                <a:pt x="101" y="-761"/>
                              </a:lnTo>
                              <a:lnTo>
                                <a:pt x="108" y="-751"/>
                              </a:lnTo>
                              <a:lnTo>
                                <a:pt x="115" y="-742"/>
                              </a:lnTo>
                              <a:lnTo>
                                <a:pt x="118" y="-730"/>
                              </a:lnTo>
                              <a:lnTo>
                                <a:pt x="120" y="-715"/>
                              </a:lnTo>
                              <a:lnTo>
                                <a:pt x="130" y="-730"/>
                              </a:lnTo>
                              <a:lnTo>
                                <a:pt x="139" y="-739"/>
                              </a:lnTo>
                              <a:lnTo>
                                <a:pt x="154" y="-751"/>
                              </a:lnTo>
                              <a:lnTo>
                                <a:pt x="175" y="-766"/>
                              </a:lnTo>
                              <a:lnTo>
                                <a:pt x="216" y="-794"/>
                              </a:lnTo>
                              <a:lnTo>
                                <a:pt x="216" y="-739"/>
                              </a:lnTo>
                              <a:lnTo>
                                <a:pt x="171" y="-706"/>
                              </a:lnTo>
                              <a:lnTo>
                                <a:pt x="149" y="-689"/>
                              </a:lnTo>
                              <a:lnTo>
                                <a:pt x="137" y="-682"/>
                              </a:lnTo>
                              <a:lnTo>
                                <a:pt x="132" y="-674"/>
                              </a:lnTo>
                              <a:lnTo>
                                <a:pt x="130" y="-667"/>
                              </a:lnTo>
                              <a:lnTo>
                                <a:pt x="127" y="-658"/>
                              </a:lnTo>
                              <a:lnTo>
                                <a:pt x="127" y="-643"/>
                              </a:lnTo>
                              <a:lnTo>
                                <a:pt x="127" y="-634"/>
                              </a:lnTo>
                              <a:lnTo>
                                <a:pt x="216" y="-634"/>
                              </a:lnTo>
                              <a:lnTo>
                                <a:pt x="216" y="-588"/>
                              </a:lnTo>
                              <a:moveTo>
                                <a:pt x="91" y="-634"/>
                              </a:moveTo>
                              <a:lnTo>
                                <a:pt x="91" y="-667"/>
                              </a:lnTo>
                              <a:lnTo>
                                <a:pt x="91" y="-696"/>
                              </a:lnTo>
                              <a:lnTo>
                                <a:pt x="89" y="-710"/>
                              </a:lnTo>
                              <a:lnTo>
                                <a:pt x="87" y="-718"/>
                              </a:lnTo>
                              <a:lnTo>
                                <a:pt x="79" y="-722"/>
                              </a:lnTo>
                              <a:lnTo>
                                <a:pt x="72" y="-727"/>
                              </a:lnTo>
                              <a:lnTo>
                                <a:pt x="63" y="-727"/>
                              </a:lnTo>
                              <a:lnTo>
                                <a:pt x="53" y="-727"/>
                              </a:lnTo>
                              <a:lnTo>
                                <a:pt x="46" y="-722"/>
                              </a:lnTo>
                              <a:lnTo>
                                <a:pt x="41" y="-713"/>
                              </a:lnTo>
                              <a:lnTo>
                                <a:pt x="39" y="-703"/>
                              </a:lnTo>
                              <a:lnTo>
                                <a:pt x="36" y="-694"/>
                              </a:lnTo>
                              <a:lnTo>
                                <a:pt x="36" y="-670"/>
                              </a:lnTo>
                              <a:lnTo>
                                <a:pt x="36" y="-634"/>
                              </a:lnTo>
                              <a:lnTo>
                                <a:pt x="91" y="-634"/>
                              </a:lnTo>
                              <a:moveTo>
                                <a:pt x="216" y="-869"/>
                              </a:moveTo>
                              <a:lnTo>
                                <a:pt x="125" y="-869"/>
                              </a:lnTo>
                              <a:lnTo>
                                <a:pt x="0" y="-782"/>
                              </a:lnTo>
                              <a:lnTo>
                                <a:pt x="0" y="-838"/>
                              </a:lnTo>
                              <a:lnTo>
                                <a:pt x="87" y="-893"/>
                              </a:lnTo>
                              <a:lnTo>
                                <a:pt x="0" y="-946"/>
                              </a:lnTo>
                              <a:lnTo>
                                <a:pt x="0" y="-998"/>
                              </a:lnTo>
                              <a:lnTo>
                                <a:pt x="125" y="-914"/>
                              </a:lnTo>
                              <a:lnTo>
                                <a:pt x="216" y="-914"/>
                              </a:lnTo>
                              <a:lnTo>
                                <a:pt x="216" y="-869"/>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3" o:spid="_x0000_s1026" style="position:absolute;margin-left:574.5pt;margin-top:617.8pt;width:10.95pt;height:20.65pt;z-index:-251646976;mso-position-horizontal-relative:page;mso-position-vertical-relative:page" coordorigin="11490,12356" coordsize="219,4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">
              <o:lock v:ext="edit" aspectratio="t"/>
              <v:shape id="AutoShape 2536" o:spid="_x0000_s1027" style="position:absolute;left:11491;top:12357;width:216;height:411;visibility:visible;mso-wrap-style:square;v-text-anchor:top" coordsize="216,4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NTksEA&#10;AADbAAAADwAAAGRycy9kb3ducmV2LnhtbESPQYvCMBSE7wv+h/AEb2tqcUWqUUQUPLpV0OOjebbF&#10;5qUk0VZ//WZhYY/DzHzDLNe9acSTnK8tK5iMExDEhdU1lwrOp/3nHIQPyBoby6TgRR7Wq8HHEjNt&#10;O/6mZx5KESHsM1RQhdBmUvqiIoN+bFvi6N2sMxiidKXUDrsIN41Mk2QmDdYcFypsaVtRcc8fRkH+&#10;+po37n1Jr7eOH7v90VwLMkqNhv1mASJQH/7Df+2DVpBO4fdL/AFy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vTU5LBAAAA2wAAAA8AAAAAAAAAAAAAAAAAmAIAAGRycy9kb3du&#10;cmV2LnhtbFBLBQYAAAAABAAEAPUAAACGAwAAAAA=&#10;" path="m216,204r-41,28l154,247r-15,12l130,268r-10,15l118,271r,-3l115,256,101,237r-7,-7l91,229r,73l91,364r-55,l36,304r5,-19l46,276r7,-5l72,271r15,9l89,288r2,14l91,229r-7,-4l72,223r-21,l43,225r-9,3l19,237,5,259,3,280,,314r,96l216,410r,-46l127,364r,-24l130,331r2,-7l137,316r12,-7l171,292r13,-9l216,259r,-55m216,84r-91,l,,,52r87,53l,160r,56l125,129r91,l216,84e" fillcolor="#f48534" stroked="f">
                <v:fill opacity="26214f"/>
                <v:path o:connecttype="custom" o:connectlocs="216,12562;175,12590;154,12605;139,12617;130,12626;120,12641;118,12629;118,12626;115,12614;101,12595;94,12588;91,12587;91,12660;91,12722;36,12722;36,12662;41,12643;46,12634;53,12629;72,12629;87,12638;89,12646;91,12660;91,12587;84,12583;72,12581;51,12581;43,12583;34,12586;19,12595;5,12617;3,12638;0,12672;0,12768;216,12768;216,12722;127,12722;127,12698;130,12689;132,12682;137,12674;149,12667;171,12650;184,12641;216,12617;216,12562;216,12442;125,12442;0,12358;0,12410;87,12463;0,12518;0,12574;125,12487;216,12487;216,12442" o:connectangles="0,0,0,0,0,0,0,0,0,0,0,0,0,0,0,0,0,0,0,0,0,0,0,0,0,0,0,0,0,0,0,0,0,0,0,0,0,0,0,0,0,0,0,0,0,0,0,0,0,0,0,0,0,0,0,0"/>
                <o:lock v:ext="edit" aspectratio="t"/>
              </v:shape>
              <v:shape id="AutoShape 2535" o:spid="_x0000_s1028" style="position:absolute;left:11491;top:13356;width:216;height:411;visibility:visible;mso-wrap-style:square;v-text-anchor:top" coordsize="216,4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AWc8MA&#10;AADbAAAADwAAAGRycy9kb3ducmV2LnhtbESPQWvCQBSE70L/w/IKXkQ3ChZNXaWkFMRbNbTXR/aZ&#10;DWbfptlXTf99Vyj0OMzMN8xmN/hWXamPTWAD81kGirgKtuHaQHl6m65ARUG22AYmAz8UYbd9GG0w&#10;t+HG73Q9Sq0ShGOOBpxIl2sdK0ce4yx0xMk7h96jJNnX2vZ4S3Df6kWWPWmPDacFhx0VjqrL8dsb&#10;+PwIq7PI/PVQfF3W5WHiilI7Y8aPw8szKKFB/sN/7b01sFjC/Uv6AXr7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IAWc8MAAADbAAAADwAAAAAAAAAAAAAAAACYAgAAZHJzL2Rv&#10;d25yZXYueG1sUEsFBgAAAAAEAAQA9QAAAIgDAAAAAA==&#10;" path="m216,-588l,-588r,-96l3,-718r2,-21l10,-746r5,-8l19,-761r8,-5l34,-770r9,-3l51,-775r9,l72,-775r12,2l94,-768r7,7l108,-751r7,9l118,-730r2,15l130,-730r9,-9l154,-751r21,-15l216,-794r,55l171,-706r-22,17l137,-682r-5,8l130,-667r-3,9l127,-643r,9l216,-634r,46m91,-634r,-33l91,-696r-2,-14l87,-718r-8,-4l72,-727r-9,l53,-727r-7,5l41,-713r-2,10l36,-694r,24l36,-634r55,m216,-869r-91,l,-782r,-56l87,-893,,-946r,-52l125,-914r91,l216,-869e" filled="f" strokecolor="#f48534" strokeweight=".12pt">
                <v:path o:connecttype="custom" o:connectlocs="216,12768;0,12768;0,12672;3,12638;5,12617;10,12610;15,12602;19,12595;27,12590;34,12586;43,12583;51,12581;60,12581;72,12581;84,12583;94,12588;101,12595;108,12605;115,12614;118,12626;120,12641;130,12626;139,12617;154,12605;175,12590;216,12562;216,12617;171,12650;149,12667;137,12674;132,12682;130,12689;127,12698;127,12713;127,12722;216,12722;216,12768;91,12722;91,12689;91,12660;89,12646;87,12638;79,12634;72,12629;63,12629;53,12629;46,12634;41,12643;39,12653;36,12662;36,12686;36,12722;91,12722;216,12487;125,12487;0,12574;0,12518;87,12463;0,12410;0,12358;125,12442;216,12442;216,12487" o:connectangles="0,0,0,0,0,0,0,0,0,0,0,0,0,0,0,0,0,0,0,0,0,0,0,0,0,0,0,0,0,0,0,0,0,0,0,0,0,0,0,0,0,0,0,0,0,0,0,0,0,0,0,0,0,0,0,0,0,0,0,0,0,0,0"/>
                <o:lock v:ext="edit" aspectratio="t"/>
              </v:shape>
              <w10:wrap anchorx="page" anchory="page"/>
            </v:group>
          </w:pict>
        </mc:Fallback>
      </mc:AlternateContent>
    </w:r>
    <w:r>
      <w:rPr>
        <w:noProof/>
        <w:lang w:eastAsia="en-US"/>
      </w:rPr>
      <w:drawing>
        <wp:anchor distT="0" distB="0" distL="0" distR="0" simplePos="0" relativeHeight="251670528" behindDoc="1" locked="0" layoutInCell="1" allowOverlap="1" wp14:anchorId="5F72F377" wp14:editId="57F3146A">
          <wp:simplePos x="0" y="0"/>
          <wp:positionH relativeFrom="page">
            <wp:posOffset>7293864</wp:posOffset>
          </wp:positionH>
          <wp:positionV relativeFrom="page">
            <wp:posOffset>7635239</wp:posOffset>
          </wp:positionV>
          <wp:extent cx="143256" cy="146303"/>
          <wp:effectExtent l="0" t="0" r="0" b="0"/>
          <wp:wrapNone/>
          <wp:docPr id="8"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image1.png"/>
                  <pic:cNvPicPr/>
                </pic:nvPicPr>
                <pic:blipFill>
                  <a:blip r:embed="rId1" cstate="print"/>
                  <a:stretch>
                    <a:fillRect/>
                  </a:stretch>
                </pic:blipFill>
                <pic:spPr>
                  <a:xfrm>
                    <a:off x="0" y="0"/>
                    <a:ext cx="143256" cy="146303"/>
                  </a:xfrm>
                  <a:prstGeom prst="rect">
                    <a:avLst/>
                  </a:prstGeom>
                </pic:spPr>
              </pic:pic>
            </a:graphicData>
          </a:graphic>
        </wp:anchor>
      </w:drawing>
    </w:r>
    <w:r>
      <w:rPr>
        <w:noProof/>
        <w:lang w:eastAsia="en-US"/>
      </w:rPr>
      <mc:AlternateContent>
        <mc:Choice Requires="wps">
          <w:drawing>
            <wp:anchor distT="0" distB="0" distL="114300" distR="114300" simplePos="0" relativeHeight="251671552" behindDoc="1" locked="0" layoutInCell="1" allowOverlap="1" wp14:anchorId="23630DD6" wp14:editId="2A1690BA">
              <wp:simplePos x="0" y="0"/>
              <wp:positionH relativeFrom="page">
                <wp:posOffset>6342380</wp:posOffset>
              </wp:positionH>
              <wp:positionV relativeFrom="page">
                <wp:posOffset>9940290</wp:posOffset>
              </wp:positionV>
              <wp:extent cx="153670" cy="165735"/>
              <wp:effectExtent l="0" t="0" r="17780" b="5715"/>
              <wp:wrapNone/>
              <wp:docPr id="20" name="Text Box 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EditPoints="1" noChangeArrowheads="1" noChangeShapeType="1" noTextEdit="1"/>
                    </wps:cNvSpPr>
                    <wps:spPr bwMode="auto">
                      <a:xfrm>
                        <a:off x="0" y="0"/>
                        <a:ext cx="15367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29CBE8" w14:textId="77777777" w:rsidR="00B0194C" w:rsidRDefault="00B0194C">
                          <w:pPr>
                            <w:spacing w:before="10"/>
                            <w:ind w:left="20"/>
                          </w:pPr>
                          <w:r>
                            <w:t>5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26" type="#_x0000_t202" style="position:absolute;left:0;text-align:left;margin-left:499.4pt;margin-top:782.7pt;width:12.1pt;height:13.05pt;z-index:-2516449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" filled="f" stroked="f">
              <o:lock v:ext="edit" aspectratio="t" verticies="t" text="t" shapetype="t"/>
              <v:textbox inset="0,0,0,0">
                <w:txbxContent>
                  <w:p w14:paraId="7329CBE8" w14:textId="77777777" w:rsidR="00B0194C" w:rsidRDefault="00B0194C">
                    <w:pPr>
                      <w:spacing w:before="10"/>
                      <w:ind w:left="20"/>
                    </w:pPr>
                    <w:r>
                      <w:t>58</w:t>
                    </w: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8434B2" w14:textId="77777777" w:rsidR="00B0194C" w:rsidRPr="00CA1223" w:rsidRDefault="00B0194C" w:rsidP="00BC6D10">
    <w:pPr>
      <w:pStyle w:val="Footer"/>
      <w:framePr w:wrap="none" w:vAnchor="text" w:hAnchor="page" w:x="5783" w:y="-592"/>
      <w:rPr>
        <w:rStyle w:val="PageNumber"/>
      </w:rPr>
    </w:pPr>
  </w:p>
  <w:p w14:paraId="7BE65F69" w14:textId="77777777" w:rsidR="00B0194C" w:rsidRDefault="00B0194C" w:rsidP="005C0EBE">
    <w:pPr>
      <w:pStyle w:val="BodyText"/>
      <w:spacing w:line="14" w:lineRule="auto"/>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4673784"/>
      <w:showingPlcHdr/>
    </w:sdtPr>
    <w:sdtEndPr/>
    <w:sdtContent>
      <w:p w14:paraId="7E5ABFF2" w14:textId="458A3279" w:rsidR="00F278AE" w:rsidRDefault="00405F4F">
        <w:pPr>
          <w:pStyle w:val="Footer"/>
          <w:jc w:val="center"/>
        </w:pPr>
        <w:r>
          <w:t xml:space="preserve">     </w:t>
        </w:r>
      </w:p>
    </w:sdtContent>
  </w:sdt>
  <w:p w14:paraId="7A82B400" w14:textId="77777777" w:rsidR="00F278AE" w:rsidRDefault="00F278A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D9F62A" w14:textId="77777777" w:rsidR="005A2E6C" w:rsidRDefault="005A2E6C">
      <w:r>
        <w:separator/>
      </w:r>
    </w:p>
  </w:footnote>
  <w:footnote w:type="continuationSeparator" w:id="0">
    <w:p w14:paraId="621DC96F" w14:textId="77777777" w:rsidR="005A2E6C" w:rsidRDefault="005A2E6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429D6"/>
    <w:multiLevelType w:val="multilevel"/>
    <w:tmpl w:val="015429D6"/>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nsid w:val="0A6C76E1"/>
    <w:multiLevelType w:val="multilevel"/>
    <w:tmpl w:val="0A6C76E1"/>
    <w:lvl w:ilvl="0">
      <w:start w:val="1"/>
      <w:numFmt w:val="lowerLetter"/>
      <w:lvlText w:val="%1)"/>
      <w:lvlJc w:val="left"/>
      <w:pPr>
        <w:ind w:left="3240" w:hanging="360"/>
      </w:pPr>
      <w:rPr>
        <w:b/>
        <w:sz w:val="20"/>
      </w:rPr>
    </w:lvl>
    <w:lvl w:ilvl="1">
      <w:start w:val="1"/>
      <w:numFmt w:val="lowerLetter"/>
      <w:lvlText w:val="%2."/>
      <w:lvlJc w:val="left"/>
      <w:pPr>
        <w:ind w:left="3960" w:hanging="360"/>
      </w:pPr>
    </w:lvl>
    <w:lvl w:ilvl="2">
      <w:start w:val="1"/>
      <w:numFmt w:val="lowerRoman"/>
      <w:lvlText w:val="%3."/>
      <w:lvlJc w:val="right"/>
      <w:pPr>
        <w:ind w:left="4680" w:hanging="180"/>
      </w:pPr>
    </w:lvl>
    <w:lvl w:ilvl="3">
      <w:start w:val="1"/>
      <w:numFmt w:val="decimal"/>
      <w:lvlText w:val="%4."/>
      <w:lvlJc w:val="left"/>
      <w:pPr>
        <w:ind w:left="5400" w:hanging="360"/>
      </w:pPr>
    </w:lvl>
    <w:lvl w:ilvl="4">
      <w:start w:val="1"/>
      <w:numFmt w:val="lowerLetter"/>
      <w:lvlText w:val="%5."/>
      <w:lvlJc w:val="left"/>
      <w:pPr>
        <w:ind w:left="6120" w:hanging="360"/>
      </w:pPr>
    </w:lvl>
    <w:lvl w:ilvl="5">
      <w:start w:val="1"/>
      <w:numFmt w:val="lowerRoman"/>
      <w:lvlText w:val="%6."/>
      <w:lvlJc w:val="right"/>
      <w:pPr>
        <w:ind w:left="6840" w:hanging="180"/>
      </w:pPr>
    </w:lvl>
    <w:lvl w:ilvl="6">
      <w:start w:val="1"/>
      <w:numFmt w:val="decimal"/>
      <w:lvlText w:val="%7."/>
      <w:lvlJc w:val="left"/>
      <w:pPr>
        <w:ind w:left="7560" w:hanging="360"/>
      </w:pPr>
    </w:lvl>
    <w:lvl w:ilvl="7">
      <w:start w:val="1"/>
      <w:numFmt w:val="lowerLetter"/>
      <w:lvlText w:val="%8."/>
      <w:lvlJc w:val="left"/>
      <w:pPr>
        <w:ind w:left="8280" w:hanging="360"/>
      </w:pPr>
    </w:lvl>
    <w:lvl w:ilvl="8">
      <w:start w:val="1"/>
      <w:numFmt w:val="lowerRoman"/>
      <w:lvlText w:val="%9."/>
      <w:lvlJc w:val="right"/>
      <w:pPr>
        <w:ind w:left="9000" w:hanging="180"/>
      </w:pPr>
    </w:lvl>
  </w:abstractNum>
  <w:abstractNum w:abstractNumId="2">
    <w:nsid w:val="0F765357"/>
    <w:multiLevelType w:val="multilevel"/>
    <w:tmpl w:val="0F765357"/>
    <w:lvl w:ilvl="0">
      <w:start w:val="1"/>
      <w:numFmt w:val="upperLetter"/>
      <w:lvlText w:val="%1."/>
      <w:lvlJc w:val="left"/>
      <w:pPr>
        <w:ind w:left="720" w:hanging="360"/>
      </w:pPr>
      <w:rPr>
        <w:rFonts w:hint="default"/>
        <w:i/>
        <w:color w:val="auto"/>
        <w:sz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174E4899"/>
    <w:multiLevelType w:val="multilevel"/>
    <w:tmpl w:val="174E4899"/>
    <w:lvl w:ilvl="0">
      <w:start w:val="1"/>
      <w:numFmt w:val="decimal"/>
      <w:lvlText w:val="%1."/>
      <w:lvlJc w:val="left"/>
      <w:pPr>
        <w:ind w:left="720" w:hanging="360"/>
      </w:pPr>
      <w:rPr>
        <w:rFonts w:hint="default"/>
        <w:sz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E975585"/>
    <w:multiLevelType w:val="multilevel"/>
    <w:tmpl w:val="3E97558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47B3533F"/>
    <w:multiLevelType w:val="multilevel"/>
    <w:tmpl w:val="47B3533F"/>
    <w:lvl w:ilvl="0">
      <w:start w:val="1"/>
      <w:numFmt w:val="decimal"/>
      <w:lvlText w:val="%1."/>
      <w:lvlJc w:val="left"/>
      <w:pPr>
        <w:ind w:left="502" w:hanging="360"/>
      </w:pPr>
      <w:rPr>
        <w:rFonts w:hint="default"/>
        <w:i w:val="0"/>
      </w:rPr>
    </w:lvl>
    <w:lvl w:ilvl="1">
      <w:start w:val="1"/>
      <w:numFmt w:val="lowerLetter"/>
      <w:lvlText w:val="%2."/>
      <w:lvlJc w:val="left"/>
      <w:pPr>
        <w:ind w:left="1222" w:hanging="360"/>
      </w:p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abstractNum w:abstractNumId="6">
    <w:nsid w:val="4B275975"/>
    <w:multiLevelType w:val="multilevel"/>
    <w:tmpl w:val="4B275975"/>
    <w:lvl w:ilvl="0">
      <w:start w:val="1"/>
      <w:numFmt w:val="upperLetter"/>
      <w:lvlText w:val="%1."/>
      <w:lvlJc w:val="left"/>
      <w:pPr>
        <w:ind w:left="786" w:hanging="360"/>
      </w:pPr>
      <w:rPr>
        <w:rFonts w:hint="default"/>
        <w:i/>
        <w:sz w:val="20"/>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7">
    <w:nsid w:val="521E1010"/>
    <w:multiLevelType w:val="multilevel"/>
    <w:tmpl w:val="521E1010"/>
    <w:lvl w:ilvl="0">
      <w:start w:val="1"/>
      <w:numFmt w:val="decimal"/>
      <w:lvlText w:val="%1."/>
      <w:lvlJc w:val="left"/>
      <w:pPr>
        <w:ind w:left="720" w:hanging="360"/>
      </w:pPr>
      <w:rPr>
        <w:rFonts w:ascii="Times New Roman" w:hAnsi="Times New Roman" w:cs="Times New Roman" w:hint="default"/>
        <w:sz w:val="20"/>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5AB50EBD"/>
    <w:multiLevelType w:val="multilevel"/>
    <w:tmpl w:val="5AB50EBD"/>
    <w:lvl w:ilvl="0">
      <w:start w:val="1"/>
      <w:numFmt w:val="decimal"/>
      <w:lvlText w:val="%1."/>
      <w:lvlJc w:val="left"/>
      <w:pPr>
        <w:ind w:left="720" w:hanging="360"/>
      </w:pPr>
      <w:rPr>
        <w:rFonts w:hint="default"/>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5EB100EE"/>
    <w:multiLevelType w:val="multilevel"/>
    <w:tmpl w:val="5EB100EE"/>
    <w:lvl w:ilvl="0">
      <w:start w:val="1"/>
      <w:numFmt w:val="decimal"/>
      <w:lvlText w:val="%1."/>
      <w:lvlJc w:val="left"/>
      <w:pPr>
        <w:ind w:left="644" w:hanging="360"/>
      </w:pPr>
      <w:rPr>
        <w:rFonts w:ascii="Times New Roman" w:eastAsiaTheme="majorEastAsia" w:hAnsi="Times New Roman" w:cs="Times New Roman"/>
        <w:i w:val="0"/>
        <w:sz w:val="20"/>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10">
    <w:nsid w:val="5ECD3A12"/>
    <w:multiLevelType w:val="multilevel"/>
    <w:tmpl w:val="5ECD3A12"/>
    <w:lvl w:ilvl="0">
      <w:start w:val="1"/>
      <w:numFmt w:val="upperLetter"/>
      <w:lvlText w:val="%1."/>
      <w:lvlJc w:val="left"/>
      <w:pPr>
        <w:ind w:left="720" w:hanging="360"/>
      </w:pPr>
      <w:rPr>
        <w:rFonts w:hint="default"/>
        <w: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67991F2B"/>
    <w:multiLevelType w:val="multilevel"/>
    <w:tmpl w:val="67991F2B"/>
    <w:lvl w:ilvl="0">
      <w:start w:val="1"/>
      <w:numFmt w:val="upperRoman"/>
      <w:lvlText w:val="%1."/>
      <w:lvlJc w:val="left"/>
      <w:pPr>
        <w:ind w:left="720" w:hanging="360"/>
      </w:pPr>
      <w:rPr>
        <w:rFonts w:ascii="Times New Roman" w:hAnsi="Times New Roman" w:cs="Times New Roman" w:hint="default"/>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69E427BE"/>
    <w:multiLevelType w:val="multilevel"/>
    <w:tmpl w:val="69E427BE"/>
    <w:lvl w:ilvl="0">
      <w:start w:val="1"/>
      <w:numFmt w:val="lowerLetter"/>
      <w:lvlText w:val="%1)"/>
      <w:lvlJc w:val="left"/>
      <w:pPr>
        <w:ind w:left="3240" w:hanging="360"/>
      </w:pPr>
      <w:rPr>
        <w:b/>
        <w:sz w:val="20"/>
      </w:rPr>
    </w:lvl>
    <w:lvl w:ilvl="1">
      <w:start w:val="1"/>
      <w:numFmt w:val="lowerLetter"/>
      <w:lvlText w:val="%2."/>
      <w:lvlJc w:val="left"/>
      <w:pPr>
        <w:ind w:left="3960" w:hanging="360"/>
      </w:pPr>
    </w:lvl>
    <w:lvl w:ilvl="2">
      <w:start w:val="1"/>
      <w:numFmt w:val="lowerRoman"/>
      <w:lvlText w:val="%3."/>
      <w:lvlJc w:val="right"/>
      <w:pPr>
        <w:ind w:left="4680" w:hanging="180"/>
      </w:pPr>
    </w:lvl>
    <w:lvl w:ilvl="3">
      <w:start w:val="1"/>
      <w:numFmt w:val="decimal"/>
      <w:lvlText w:val="%4."/>
      <w:lvlJc w:val="left"/>
      <w:pPr>
        <w:ind w:left="5400" w:hanging="360"/>
      </w:pPr>
    </w:lvl>
    <w:lvl w:ilvl="4">
      <w:start w:val="1"/>
      <w:numFmt w:val="lowerLetter"/>
      <w:lvlText w:val="%5."/>
      <w:lvlJc w:val="left"/>
      <w:pPr>
        <w:ind w:left="6120" w:hanging="360"/>
      </w:pPr>
    </w:lvl>
    <w:lvl w:ilvl="5">
      <w:start w:val="1"/>
      <w:numFmt w:val="lowerRoman"/>
      <w:lvlText w:val="%6."/>
      <w:lvlJc w:val="right"/>
      <w:pPr>
        <w:ind w:left="6840" w:hanging="180"/>
      </w:pPr>
    </w:lvl>
    <w:lvl w:ilvl="6">
      <w:start w:val="1"/>
      <w:numFmt w:val="decimal"/>
      <w:lvlText w:val="%7."/>
      <w:lvlJc w:val="left"/>
      <w:pPr>
        <w:ind w:left="7560" w:hanging="360"/>
      </w:pPr>
    </w:lvl>
    <w:lvl w:ilvl="7">
      <w:start w:val="1"/>
      <w:numFmt w:val="lowerLetter"/>
      <w:lvlText w:val="%8."/>
      <w:lvlJc w:val="left"/>
      <w:pPr>
        <w:ind w:left="8280" w:hanging="360"/>
      </w:pPr>
    </w:lvl>
    <w:lvl w:ilvl="8">
      <w:start w:val="1"/>
      <w:numFmt w:val="lowerRoman"/>
      <w:lvlText w:val="%9."/>
      <w:lvlJc w:val="right"/>
      <w:pPr>
        <w:ind w:left="9000" w:hanging="180"/>
      </w:pPr>
    </w:lvl>
  </w:abstractNum>
  <w:num w:numId="1">
    <w:abstractNumId w:val="11"/>
  </w:num>
  <w:num w:numId="2">
    <w:abstractNumId w:val="10"/>
  </w:num>
  <w:num w:numId="3">
    <w:abstractNumId w:val="7"/>
  </w:num>
  <w:num w:numId="4">
    <w:abstractNumId w:val="2"/>
  </w:num>
  <w:num w:numId="5">
    <w:abstractNumId w:val="9"/>
  </w:num>
  <w:num w:numId="6">
    <w:abstractNumId w:val="8"/>
  </w:num>
  <w:num w:numId="7">
    <w:abstractNumId w:val="0"/>
  </w:num>
  <w:num w:numId="8">
    <w:abstractNumId w:val="4"/>
  </w:num>
  <w:num w:numId="9">
    <w:abstractNumId w:val="12"/>
  </w:num>
  <w:num w:numId="10">
    <w:abstractNumId w:val="1"/>
  </w:num>
  <w:num w:numId="11">
    <w:abstractNumId w:val="3"/>
  </w:num>
  <w:num w:numId="12">
    <w:abstractNumId w:val="6"/>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78AE"/>
    <w:rsid w:val="000962B8"/>
    <w:rsid w:val="000E7912"/>
    <w:rsid w:val="0020586B"/>
    <w:rsid w:val="00405F4F"/>
    <w:rsid w:val="005A2E6C"/>
    <w:rsid w:val="00602138"/>
    <w:rsid w:val="008407A8"/>
    <w:rsid w:val="009B7D06"/>
    <w:rsid w:val="00B0194C"/>
    <w:rsid w:val="00C5044B"/>
    <w:rsid w:val="00D15DA7"/>
    <w:rsid w:val="00F278A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9F54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id-ID" w:eastAsia="id-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semiHidden="0" w:uiPriority="0" w:qFormat="1"/>
    <w:lsdException w:name="Title" w:semiHidden="0" w:uiPriority="10" w:unhideWhenUsed="0" w:qFormat="1"/>
    <w:lsdException w:name="Default Paragraph Font" w:semiHidden="0" w:uiPriority="1"/>
    <w:lsdException w:name="Body Text" w:semiHidden="0" w:uiPriority="0" w:unhideWhenUsed="0" w:qFormat="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0" w:line="240" w:lineRule="auto"/>
    </w:pPr>
    <w:rPr>
      <w:rFonts w:asciiTheme="minorHAnsi" w:eastAsiaTheme="minorEastAsia" w:hAnsiTheme="minorHAnsi" w:cstheme="minorBidi"/>
      <w:lang w:val="en-US" w:eastAsia="zh-CN"/>
    </w:rPr>
  </w:style>
  <w:style w:type="paragraph" w:styleId="Heading1">
    <w:name w:val="heading 1"/>
    <w:basedOn w:val="Normal"/>
    <w:next w:val="Normal"/>
    <w:link w:val="Heading1Char"/>
    <w:uiPriority w:val="9"/>
    <w:qFormat/>
    <w:pPr>
      <w:keepNext/>
      <w:keepLines/>
      <w:spacing w:before="240"/>
      <w:jc w:val="center"/>
      <w:outlineLvl w:val="0"/>
    </w:pPr>
    <w:rPr>
      <w:rFonts w:ascii="Times" w:eastAsiaTheme="majorEastAsia" w:hAnsi="Times" w:cstheme="majorBidi"/>
      <w:b/>
      <w:color w:val="000000" w:themeColor="text1"/>
      <w:sz w:val="24"/>
      <w:szCs w:val="32"/>
      <w:lang w:val="zh-CN" w:eastAsia="en-US"/>
    </w:rPr>
  </w:style>
  <w:style w:type="paragraph" w:styleId="Heading2">
    <w:name w:val="heading 2"/>
    <w:basedOn w:val="Normal"/>
    <w:next w:val="Normal"/>
    <w:link w:val="Heading2Char"/>
    <w:uiPriority w:val="9"/>
    <w:unhideWhenUsed/>
    <w:qFormat/>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widowControl w:val="0"/>
      <w:spacing w:after="160" w:line="480" w:lineRule="auto"/>
      <w:ind w:firstLine="360"/>
    </w:pPr>
    <w:rPr>
      <w:rFonts w:ascii="Times New Roman" w:eastAsia="Times New Roman" w:hAnsi="Times New Roman" w:cs="Times New Roman"/>
    </w:rPr>
  </w:style>
  <w:style w:type="paragraph" w:styleId="Caption">
    <w:name w:val="caption"/>
    <w:basedOn w:val="Normal"/>
    <w:next w:val="Normal"/>
    <w:unhideWhenUsed/>
    <w:qFormat/>
    <w:pPr>
      <w:spacing w:after="200"/>
    </w:pPr>
    <w:rPr>
      <w:b/>
      <w:bCs/>
      <w:color w:val="5B9BD5" w:themeColor="accent1"/>
      <w:sz w:val="18"/>
      <w:szCs w:val="18"/>
    </w:rPr>
  </w:style>
  <w:style w:type="paragraph" w:styleId="Footer">
    <w:name w:val="footer"/>
    <w:basedOn w:val="Normal"/>
    <w:link w:val="FooterChar"/>
    <w:uiPriority w:val="99"/>
    <w:unhideWhenUsed/>
    <w:pPr>
      <w:tabs>
        <w:tab w:val="center" w:pos="4680"/>
        <w:tab w:val="right" w:pos="9360"/>
      </w:tabs>
    </w:pPr>
  </w:style>
  <w:style w:type="paragraph" w:styleId="Header">
    <w:name w:val="header"/>
    <w:basedOn w:val="Normal"/>
    <w:link w:val="HeaderChar"/>
    <w:uiPriority w:val="99"/>
    <w:unhideWhenUsed/>
    <w:pPr>
      <w:tabs>
        <w:tab w:val="center" w:pos="4680"/>
        <w:tab w:val="right" w:pos="9360"/>
      </w:tabs>
    </w:pPr>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Pr>
      <w:rFonts w:ascii="Times" w:eastAsiaTheme="majorEastAsia" w:hAnsi="Times" w:cstheme="majorBidi"/>
      <w:b/>
      <w:color w:val="000000" w:themeColor="text1"/>
      <w:sz w:val="24"/>
      <w:szCs w:val="32"/>
      <w:lang w:val="zh-CN"/>
    </w:rPr>
  </w:style>
  <w:style w:type="character" w:customStyle="1" w:styleId="SubtleReference1">
    <w:name w:val="Subtle Reference1"/>
    <w:basedOn w:val="DefaultParagraphFont"/>
    <w:uiPriority w:val="31"/>
    <w:qFormat/>
    <w:rPr>
      <w:smallCaps/>
      <w:color w:val="595959" w:themeColor="text1" w:themeTint="A6"/>
    </w:rPr>
  </w:style>
  <w:style w:type="paragraph" w:customStyle="1" w:styleId="ListParagraph1">
    <w:name w:val="List Paragraph1"/>
    <w:basedOn w:val="Normal"/>
    <w:link w:val="ListParagraphChar"/>
    <w:uiPriority w:val="34"/>
    <w:qFormat/>
    <w:pPr>
      <w:ind w:left="720"/>
      <w:contextualSpacing/>
    </w:pPr>
  </w:style>
  <w:style w:type="character" w:customStyle="1" w:styleId="Heading2Char">
    <w:name w:val="Heading 2 Char"/>
    <w:basedOn w:val="DefaultParagraphFont"/>
    <w:link w:val="Heading2"/>
    <w:uiPriority w:val="9"/>
    <w:rPr>
      <w:rFonts w:asciiTheme="majorHAnsi" w:eastAsiaTheme="majorEastAsia" w:hAnsiTheme="majorHAnsi" w:cstheme="majorBidi"/>
      <w:color w:val="2E74B5" w:themeColor="accent1" w:themeShade="BF"/>
      <w:sz w:val="26"/>
      <w:szCs w:val="26"/>
      <w:lang w:eastAsia="zh-CN"/>
    </w:rPr>
  </w:style>
  <w:style w:type="character" w:customStyle="1" w:styleId="ListParagraphChar">
    <w:name w:val="List Paragraph Char"/>
    <w:link w:val="ListParagraph1"/>
    <w:uiPriority w:val="34"/>
    <w:qFormat/>
    <w:locked/>
    <w:rPr>
      <w:rFonts w:eastAsiaTheme="minorEastAsia"/>
      <w:sz w:val="20"/>
      <w:szCs w:val="20"/>
      <w:lang w:eastAsia="zh-CN"/>
    </w:rPr>
  </w:style>
  <w:style w:type="character" w:customStyle="1" w:styleId="HeaderChar">
    <w:name w:val="Header Char"/>
    <w:basedOn w:val="DefaultParagraphFont"/>
    <w:link w:val="Header"/>
    <w:uiPriority w:val="99"/>
    <w:rPr>
      <w:rFonts w:eastAsiaTheme="minorEastAsia"/>
      <w:sz w:val="20"/>
      <w:szCs w:val="20"/>
      <w:lang w:eastAsia="zh-CN"/>
    </w:rPr>
  </w:style>
  <w:style w:type="character" w:customStyle="1" w:styleId="FooterChar">
    <w:name w:val="Footer Char"/>
    <w:basedOn w:val="DefaultParagraphFont"/>
    <w:link w:val="Footer"/>
    <w:uiPriority w:val="99"/>
    <w:rPr>
      <w:rFonts w:eastAsiaTheme="minorEastAsia"/>
      <w:sz w:val="20"/>
      <w:szCs w:val="20"/>
      <w:lang w:eastAsia="zh-CN"/>
    </w:rPr>
  </w:style>
  <w:style w:type="character" w:customStyle="1" w:styleId="BodyTextChar">
    <w:name w:val="Body Text Char"/>
    <w:basedOn w:val="DefaultParagraphFont"/>
    <w:link w:val="BodyText"/>
    <w:rPr>
      <w:rFonts w:ascii="Times New Roman" w:eastAsia="Times New Roman" w:hAnsi="Times New Roman" w:cs="Times New Roman"/>
      <w:sz w:val="20"/>
      <w:szCs w:val="20"/>
      <w:lang w:eastAsia="zh-CN"/>
    </w:rPr>
  </w:style>
  <w:style w:type="paragraph" w:styleId="BalloonText">
    <w:name w:val="Balloon Text"/>
    <w:basedOn w:val="Normal"/>
    <w:link w:val="BalloonTextChar"/>
    <w:uiPriority w:val="99"/>
    <w:semiHidden/>
    <w:unhideWhenUsed/>
    <w:rsid w:val="00B0194C"/>
    <w:rPr>
      <w:rFonts w:ascii="Tahoma" w:hAnsi="Tahoma" w:cs="Tahoma"/>
      <w:sz w:val="16"/>
      <w:szCs w:val="16"/>
    </w:rPr>
  </w:style>
  <w:style w:type="character" w:customStyle="1" w:styleId="BalloonTextChar">
    <w:name w:val="Balloon Text Char"/>
    <w:basedOn w:val="DefaultParagraphFont"/>
    <w:link w:val="BalloonText"/>
    <w:uiPriority w:val="99"/>
    <w:semiHidden/>
    <w:rsid w:val="00B0194C"/>
    <w:rPr>
      <w:rFonts w:ascii="Tahoma" w:eastAsiaTheme="minorEastAsia" w:hAnsi="Tahoma" w:cs="Tahoma"/>
      <w:sz w:val="16"/>
      <w:szCs w:val="16"/>
      <w:lang w:val="en-US" w:eastAsia="zh-CN"/>
    </w:rPr>
  </w:style>
  <w:style w:type="character" w:styleId="PageNumber">
    <w:name w:val="page number"/>
    <w:basedOn w:val="DefaultParagraphFont"/>
    <w:uiPriority w:val="99"/>
    <w:semiHidden/>
    <w:unhideWhenUsed/>
    <w:rsid w:val="00B0194C"/>
  </w:style>
  <w:style w:type="character" w:styleId="SubtleReference">
    <w:name w:val="Subtle Reference"/>
    <w:basedOn w:val="DefaultParagraphFont"/>
    <w:uiPriority w:val="31"/>
    <w:qFormat/>
    <w:rsid w:val="00B0194C"/>
    <w:rPr>
      <w:smallCaps/>
      <w:color w:val="5A5A5A" w:themeColor="text1" w:themeTint="A5"/>
    </w:rPr>
  </w:style>
  <w:style w:type="paragraph" w:customStyle="1" w:styleId="Default">
    <w:name w:val="Default"/>
    <w:rsid w:val="00B0194C"/>
    <w:pPr>
      <w:autoSpaceDE w:val="0"/>
      <w:autoSpaceDN w:val="0"/>
      <w:adjustRightInd w:val="0"/>
      <w:spacing w:after="0" w:line="240" w:lineRule="auto"/>
    </w:pPr>
    <w:rPr>
      <w:rFonts w:eastAsiaTheme="minorHAnsi"/>
      <w:color w:val="000000"/>
      <w:sz w:val="24"/>
      <w:szCs w:val="24"/>
      <w:lang w:val="en-US" w:eastAsia="en-US"/>
    </w:rPr>
  </w:style>
  <w:style w:type="paragraph" w:styleId="NormalWeb">
    <w:name w:val="Normal (Web)"/>
    <w:basedOn w:val="Normal"/>
    <w:uiPriority w:val="99"/>
    <w:unhideWhenUsed/>
    <w:rsid w:val="00B0194C"/>
    <w:pPr>
      <w:spacing w:before="100" w:beforeAutospacing="1" w:after="100" w:afterAutospacing="1"/>
    </w:pPr>
    <w:rPr>
      <w:rFonts w:ascii="Times New Roman" w:eastAsia="Times New Roman" w:hAnsi="Times New Roman" w:cs="Times New Roman"/>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id-ID" w:eastAsia="id-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semiHidden="0" w:uiPriority="0" w:qFormat="1"/>
    <w:lsdException w:name="Title" w:semiHidden="0" w:uiPriority="10" w:unhideWhenUsed="0" w:qFormat="1"/>
    <w:lsdException w:name="Default Paragraph Font" w:semiHidden="0" w:uiPriority="1"/>
    <w:lsdException w:name="Body Text" w:semiHidden="0" w:uiPriority="0" w:unhideWhenUsed="0" w:qFormat="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0" w:line="240" w:lineRule="auto"/>
    </w:pPr>
    <w:rPr>
      <w:rFonts w:asciiTheme="minorHAnsi" w:eastAsiaTheme="minorEastAsia" w:hAnsiTheme="minorHAnsi" w:cstheme="minorBidi"/>
      <w:lang w:val="en-US" w:eastAsia="zh-CN"/>
    </w:rPr>
  </w:style>
  <w:style w:type="paragraph" w:styleId="Heading1">
    <w:name w:val="heading 1"/>
    <w:basedOn w:val="Normal"/>
    <w:next w:val="Normal"/>
    <w:link w:val="Heading1Char"/>
    <w:uiPriority w:val="9"/>
    <w:qFormat/>
    <w:pPr>
      <w:keepNext/>
      <w:keepLines/>
      <w:spacing w:before="240"/>
      <w:jc w:val="center"/>
      <w:outlineLvl w:val="0"/>
    </w:pPr>
    <w:rPr>
      <w:rFonts w:ascii="Times" w:eastAsiaTheme="majorEastAsia" w:hAnsi="Times" w:cstheme="majorBidi"/>
      <w:b/>
      <w:color w:val="000000" w:themeColor="text1"/>
      <w:sz w:val="24"/>
      <w:szCs w:val="32"/>
      <w:lang w:val="zh-CN" w:eastAsia="en-US"/>
    </w:rPr>
  </w:style>
  <w:style w:type="paragraph" w:styleId="Heading2">
    <w:name w:val="heading 2"/>
    <w:basedOn w:val="Normal"/>
    <w:next w:val="Normal"/>
    <w:link w:val="Heading2Char"/>
    <w:uiPriority w:val="9"/>
    <w:unhideWhenUsed/>
    <w:qFormat/>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widowControl w:val="0"/>
      <w:spacing w:after="160" w:line="480" w:lineRule="auto"/>
      <w:ind w:firstLine="360"/>
    </w:pPr>
    <w:rPr>
      <w:rFonts w:ascii="Times New Roman" w:eastAsia="Times New Roman" w:hAnsi="Times New Roman" w:cs="Times New Roman"/>
    </w:rPr>
  </w:style>
  <w:style w:type="paragraph" w:styleId="Caption">
    <w:name w:val="caption"/>
    <w:basedOn w:val="Normal"/>
    <w:next w:val="Normal"/>
    <w:unhideWhenUsed/>
    <w:qFormat/>
    <w:pPr>
      <w:spacing w:after="200"/>
    </w:pPr>
    <w:rPr>
      <w:b/>
      <w:bCs/>
      <w:color w:val="5B9BD5" w:themeColor="accent1"/>
      <w:sz w:val="18"/>
      <w:szCs w:val="18"/>
    </w:rPr>
  </w:style>
  <w:style w:type="paragraph" w:styleId="Footer">
    <w:name w:val="footer"/>
    <w:basedOn w:val="Normal"/>
    <w:link w:val="FooterChar"/>
    <w:uiPriority w:val="99"/>
    <w:unhideWhenUsed/>
    <w:pPr>
      <w:tabs>
        <w:tab w:val="center" w:pos="4680"/>
        <w:tab w:val="right" w:pos="9360"/>
      </w:tabs>
    </w:pPr>
  </w:style>
  <w:style w:type="paragraph" w:styleId="Header">
    <w:name w:val="header"/>
    <w:basedOn w:val="Normal"/>
    <w:link w:val="HeaderChar"/>
    <w:uiPriority w:val="99"/>
    <w:unhideWhenUsed/>
    <w:pPr>
      <w:tabs>
        <w:tab w:val="center" w:pos="4680"/>
        <w:tab w:val="right" w:pos="9360"/>
      </w:tabs>
    </w:pPr>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Pr>
      <w:rFonts w:ascii="Times" w:eastAsiaTheme="majorEastAsia" w:hAnsi="Times" w:cstheme="majorBidi"/>
      <w:b/>
      <w:color w:val="000000" w:themeColor="text1"/>
      <w:sz w:val="24"/>
      <w:szCs w:val="32"/>
      <w:lang w:val="zh-CN"/>
    </w:rPr>
  </w:style>
  <w:style w:type="character" w:customStyle="1" w:styleId="SubtleReference1">
    <w:name w:val="Subtle Reference1"/>
    <w:basedOn w:val="DefaultParagraphFont"/>
    <w:uiPriority w:val="31"/>
    <w:qFormat/>
    <w:rPr>
      <w:smallCaps/>
      <w:color w:val="595959" w:themeColor="text1" w:themeTint="A6"/>
    </w:rPr>
  </w:style>
  <w:style w:type="paragraph" w:customStyle="1" w:styleId="ListParagraph1">
    <w:name w:val="List Paragraph1"/>
    <w:basedOn w:val="Normal"/>
    <w:link w:val="ListParagraphChar"/>
    <w:uiPriority w:val="34"/>
    <w:qFormat/>
    <w:pPr>
      <w:ind w:left="720"/>
      <w:contextualSpacing/>
    </w:pPr>
  </w:style>
  <w:style w:type="character" w:customStyle="1" w:styleId="Heading2Char">
    <w:name w:val="Heading 2 Char"/>
    <w:basedOn w:val="DefaultParagraphFont"/>
    <w:link w:val="Heading2"/>
    <w:uiPriority w:val="9"/>
    <w:rPr>
      <w:rFonts w:asciiTheme="majorHAnsi" w:eastAsiaTheme="majorEastAsia" w:hAnsiTheme="majorHAnsi" w:cstheme="majorBidi"/>
      <w:color w:val="2E74B5" w:themeColor="accent1" w:themeShade="BF"/>
      <w:sz w:val="26"/>
      <w:szCs w:val="26"/>
      <w:lang w:eastAsia="zh-CN"/>
    </w:rPr>
  </w:style>
  <w:style w:type="character" w:customStyle="1" w:styleId="ListParagraphChar">
    <w:name w:val="List Paragraph Char"/>
    <w:link w:val="ListParagraph1"/>
    <w:uiPriority w:val="34"/>
    <w:qFormat/>
    <w:locked/>
    <w:rPr>
      <w:rFonts w:eastAsiaTheme="minorEastAsia"/>
      <w:sz w:val="20"/>
      <w:szCs w:val="20"/>
      <w:lang w:eastAsia="zh-CN"/>
    </w:rPr>
  </w:style>
  <w:style w:type="character" w:customStyle="1" w:styleId="HeaderChar">
    <w:name w:val="Header Char"/>
    <w:basedOn w:val="DefaultParagraphFont"/>
    <w:link w:val="Header"/>
    <w:uiPriority w:val="99"/>
    <w:rPr>
      <w:rFonts w:eastAsiaTheme="minorEastAsia"/>
      <w:sz w:val="20"/>
      <w:szCs w:val="20"/>
      <w:lang w:eastAsia="zh-CN"/>
    </w:rPr>
  </w:style>
  <w:style w:type="character" w:customStyle="1" w:styleId="FooterChar">
    <w:name w:val="Footer Char"/>
    <w:basedOn w:val="DefaultParagraphFont"/>
    <w:link w:val="Footer"/>
    <w:uiPriority w:val="99"/>
    <w:rPr>
      <w:rFonts w:eastAsiaTheme="minorEastAsia"/>
      <w:sz w:val="20"/>
      <w:szCs w:val="20"/>
      <w:lang w:eastAsia="zh-CN"/>
    </w:rPr>
  </w:style>
  <w:style w:type="character" w:customStyle="1" w:styleId="BodyTextChar">
    <w:name w:val="Body Text Char"/>
    <w:basedOn w:val="DefaultParagraphFont"/>
    <w:link w:val="BodyText"/>
    <w:rPr>
      <w:rFonts w:ascii="Times New Roman" w:eastAsia="Times New Roman" w:hAnsi="Times New Roman" w:cs="Times New Roman"/>
      <w:sz w:val="20"/>
      <w:szCs w:val="20"/>
      <w:lang w:eastAsia="zh-CN"/>
    </w:rPr>
  </w:style>
  <w:style w:type="paragraph" w:styleId="BalloonText">
    <w:name w:val="Balloon Text"/>
    <w:basedOn w:val="Normal"/>
    <w:link w:val="BalloonTextChar"/>
    <w:uiPriority w:val="99"/>
    <w:semiHidden/>
    <w:unhideWhenUsed/>
    <w:rsid w:val="00B0194C"/>
    <w:rPr>
      <w:rFonts w:ascii="Tahoma" w:hAnsi="Tahoma" w:cs="Tahoma"/>
      <w:sz w:val="16"/>
      <w:szCs w:val="16"/>
    </w:rPr>
  </w:style>
  <w:style w:type="character" w:customStyle="1" w:styleId="BalloonTextChar">
    <w:name w:val="Balloon Text Char"/>
    <w:basedOn w:val="DefaultParagraphFont"/>
    <w:link w:val="BalloonText"/>
    <w:uiPriority w:val="99"/>
    <w:semiHidden/>
    <w:rsid w:val="00B0194C"/>
    <w:rPr>
      <w:rFonts w:ascii="Tahoma" w:eastAsiaTheme="minorEastAsia" w:hAnsi="Tahoma" w:cs="Tahoma"/>
      <w:sz w:val="16"/>
      <w:szCs w:val="16"/>
      <w:lang w:val="en-US" w:eastAsia="zh-CN"/>
    </w:rPr>
  </w:style>
  <w:style w:type="character" w:styleId="PageNumber">
    <w:name w:val="page number"/>
    <w:basedOn w:val="DefaultParagraphFont"/>
    <w:uiPriority w:val="99"/>
    <w:semiHidden/>
    <w:unhideWhenUsed/>
    <w:rsid w:val="00B0194C"/>
  </w:style>
  <w:style w:type="character" w:styleId="SubtleReference">
    <w:name w:val="Subtle Reference"/>
    <w:basedOn w:val="DefaultParagraphFont"/>
    <w:uiPriority w:val="31"/>
    <w:qFormat/>
    <w:rsid w:val="00B0194C"/>
    <w:rPr>
      <w:smallCaps/>
      <w:color w:val="5A5A5A" w:themeColor="text1" w:themeTint="A5"/>
    </w:rPr>
  </w:style>
  <w:style w:type="paragraph" w:customStyle="1" w:styleId="Default">
    <w:name w:val="Default"/>
    <w:rsid w:val="00B0194C"/>
    <w:pPr>
      <w:autoSpaceDE w:val="0"/>
      <w:autoSpaceDN w:val="0"/>
      <w:adjustRightInd w:val="0"/>
      <w:spacing w:after="0" w:line="240" w:lineRule="auto"/>
    </w:pPr>
    <w:rPr>
      <w:rFonts w:eastAsiaTheme="minorHAnsi"/>
      <w:color w:val="000000"/>
      <w:sz w:val="24"/>
      <w:szCs w:val="24"/>
      <w:lang w:val="en-US" w:eastAsia="en-US"/>
    </w:rPr>
  </w:style>
  <w:style w:type="paragraph" w:styleId="NormalWeb">
    <w:name w:val="Normal (Web)"/>
    <w:basedOn w:val="Normal"/>
    <w:uiPriority w:val="99"/>
    <w:unhideWhenUsed/>
    <w:rsid w:val="00B0194C"/>
    <w:pPr>
      <w:spacing w:before="100" w:beforeAutospacing="1" w:after="100" w:afterAutospacing="1"/>
    </w:pPr>
    <w:rPr>
      <w:rFonts w:ascii="Times New Roman" w:eastAsia="Times New Roman"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54754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w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microsoft.com/office/2007/relationships/stylesWithEffects" Target="stylesWithEffects.xml"/><Relationship Id="rId15" Type="http://schemas.openxmlformats.org/officeDocument/2006/relationships/image" Target="media/image4.wmf"/><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wmf"/></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7287E6E-2A02-47D4-A843-0C06FC7276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8431</Words>
  <Characters>48060</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63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HP</cp:lastModifiedBy>
  <cp:revision>2</cp:revision>
  <cp:lastPrinted>2023-03-28T10:21:00Z</cp:lastPrinted>
  <dcterms:created xsi:type="dcterms:W3CDTF">2024-04-30T04:28:00Z</dcterms:created>
  <dcterms:modified xsi:type="dcterms:W3CDTF">2024-04-30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c9a6a25-4fc8-32ba-b928-32e0ca07d2fd</vt:lpwstr>
  </property>
  <property fmtid="{D5CDD505-2E9C-101B-9397-08002B2CF9AE}" pid="24" name="Mendeley Citation Style_1">
    <vt:lpwstr>http://www.zotero.org/styles/ieee</vt:lpwstr>
  </property>
  <property fmtid="{D5CDD505-2E9C-101B-9397-08002B2CF9AE}" pid="25" name="ICV">
    <vt:lpwstr>2AB0A8D033F95AC729DA366464185DE2</vt:lpwstr>
  </property>
  <property fmtid="{D5CDD505-2E9C-101B-9397-08002B2CF9AE}" pid="26" name="KSOProductBuildVer">
    <vt:lpwstr>2052-11.15.0</vt:lpwstr>
  </property>
</Properties>
</file>